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BD4F213" w14:textId="77777777" w:rsidR="000254ED" w:rsidRPr="00AF116E" w:rsidRDefault="000254ED" w:rsidP="00AF116E">
      <w:pPr>
        <w:pStyle w:val="Heading1"/>
        <w:spacing w:line="276" w:lineRule="auto"/>
      </w:pPr>
      <w:r w:rsidRPr="00AF116E">
        <w:t xml:space="preserve">Polymeric </w:t>
      </w:r>
      <w:proofErr w:type="spellStart"/>
      <w:r w:rsidR="00AF116E" w:rsidRPr="00AF116E">
        <w:t>n</w:t>
      </w:r>
      <w:r w:rsidRPr="00AF116E">
        <w:t>ano</w:t>
      </w:r>
      <w:proofErr w:type="spellEnd"/>
      <w:r w:rsidRPr="00AF116E">
        <w:t>-</w:t>
      </w:r>
      <w:r w:rsidR="00AF116E" w:rsidRPr="00AF116E">
        <w:t>e</w:t>
      </w:r>
      <w:r w:rsidRPr="00AF116E">
        <w:t>ncapsulation of 5-</w:t>
      </w:r>
      <w:r w:rsidR="00AF116E" w:rsidRPr="00AF116E">
        <w:t>f</w:t>
      </w:r>
      <w:r w:rsidRPr="00AF116E">
        <w:t>lu</w:t>
      </w:r>
      <w:r w:rsidR="001C629A" w:rsidRPr="00AF116E">
        <w:t>o</w:t>
      </w:r>
      <w:r w:rsidRPr="00AF116E">
        <w:t xml:space="preserve">rouracil </w:t>
      </w:r>
      <w:r w:rsidR="00AF116E" w:rsidRPr="00AF116E">
        <w:t>e</w:t>
      </w:r>
      <w:r w:rsidRPr="00AF116E">
        <w:t xml:space="preserve">nhances </w:t>
      </w:r>
      <w:r w:rsidR="00AF116E" w:rsidRPr="00AF116E">
        <w:t>a</w:t>
      </w:r>
      <w:r w:rsidRPr="00AF116E">
        <w:t>nti-</w:t>
      </w:r>
      <w:r w:rsidR="00AF116E" w:rsidRPr="00AF116E">
        <w:t>c</w:t>
      </w:r>
      <w:r w:rsidRPr="00AF116E">
        <w:t>ancer</w:t>
      </w:r>
      <w:r w:rsidR="009126CC" w:rsidRPr="00AF116E">
        <w:t xml:space="preserve"> </w:t>
      </w:r>
      <w:r w:rsidR="00AF116E">
        <w:t>a</w:t>
      </w:r>
      <w:r w:rsidRPr="00AF116E">
        <w:t xml:space="preserve">ctivity </w:t>
      </w:r>
      <w:r w:rsidR="008603C5" w:rsidRPr="00AF116E">
        <w:t xml:space="preserve">and </w:t>
      </w:r>
      <w:r w:rsidR="00AF116E" w:rsidRPr="00AF116E">
        <w:t>a</w:t>
      </w:r>
      <w:r w:rsidR="00061C40" w:rsidRPr="00AF116E">
        <w:t>meliorates</w:t>
      </w:r>
      <w:r w:rsidR="008E2CBC" w:rsidRPr="00AF116E">
        <w:t xml:space="preserve"> </w:t>
      </w:r>
      <w:r w:rsidR="00AF116E" w:rsidRPr="00AF116E">
        <w:t>s</w:t>
      </w:r>
      <w:r w:rsidR="008E2CBC" w:rsidRPr="00AF116E">
        <w:t xml:space="preserve">ide </w:t>
      </w:r>
      <w:r w:rsidR="00AF116E" w:rsidRPr="00AF116E">
        <w:t>e</w:t>
      </w:r>
      <w:r w:rsidR="009126CC" w:rsidRPr="00AF116E">
        <w:t>ffects</w:t>
      </w:r>
      <w:r w:rsidRPr="00AF116E">
        <w:t xml:space="preserve"> in </w:t>
      </w:r>
      <w:r w:rsidR="00AF116E" w:rsidRPr="00AF116E">
        <w:t>s</w:t>
      </w:r>
      <w:r w:rsidR="008E2CBC" w:rsidRPr="00AF116E">
        <w:t>olid Ehrlich Carcinoma-</w:t>
      </w:r>
      <w:r w:rsidR="00AF116E" w:rsidRPr="00AF116E">
        <w:t>b</w:t>
      </w:r>
      <w:r w:rsidR="008E2CBC" w:rsidRPr="00AF116E">
        <w:t xml:space="preserve">earing </w:t>
      </w:r>
      <w:r w:rsidR="00AF116E" w:rsidRPr="00AF116E">
        <w:t>mice</w:t>
      </w:r>
    </w:p>
    <w:p w14:paraId="535783F0" w14:textId="77777777" w:rsidR="000254ED" w:rsidRPr="008603C5" w:rsidRDefault="000254ED" w:rsidP="00F035A0">
      <w:pPr>
        <w:rPr>
          <w:lang w:val="en-US"/>
        </w:rPr>
      </w:pPr>
    </w:p>
    <w:p w14:paraId="5F6D8180" w14:textId="14BF7D49" w:rsidR="000254ED" w:rsidRPr="009126CC" w:rsidRDefault="009126CC" w:rsidP="00F035A0">
      <w:bookmarkStart w:id="0" w:name="OLE_LINK2"/>
      <w:r w:rsidRPr="009126CC">
        <w:t xml:space="preserve">Yusuf A. </w:t>
      </w:r>
      <w:proofErr w:type="spellStart"/>
      <w:r w:rsidRPr="009126CC">
        <w:t>Haggag</w:t>
      </w:r>
      <w:r w:rsidR="0070698E">
        <w:rPr>
          <w:vertAlign w:val="superscript"/>
        </w:rPr>
        <w:t>a,b</w:t>
      </w:r>
      <w:proofErr w:type="spellEnd"/>
      <w:r w:rsidR="0070698E">
        <w:rPr>
          <w:vertAlign w:val="superscript"/>
        </w:rPr>
        <w:t>*</w:t>
      </w:r>
      <w:bookmarkEnd w:id="0"/>
      <w:r w:rsidR="000254ED" w:rsidRPr="009126CC">
        <w:t xml:space="preserve">, </w:t>
      </w:r>
      <w:r w:rsidR="004A4AA2" w:rsidRPr="002B2AC7">
        <w:t xml:space="preserve">Mohammed A. </w:t>
      </w:r>
      <w:proofErr w:type="spellStart"/>
      <w:r w:rsidR="004A4AA2" w:rsidRPr="002B2AC7">
        <w:t>Osman</w:t>
      </w:r>
      <w:r w:rsidR="004A4AA2" w:rsidRPr="002B2AC7">
        <w:rPr>
          <w:vertAlign w:val="superscript"/>
        </w:rPr>
        <w:t>a</w:t>
      </w:r>
      <w:proofErr w:type="spellEnd"/>
      <w:r w:rsidR="004A4AA2" w:rsidRPr="002B2AC7">
        <w:rPr>
          <w:vertAlign w:val="superscript"/>
        </w:rPr>
        <w:t xml:space="preserve"> </w:t>
      </w:r>
      <w:r w:rsidR="004A4AA2" w:rsidRPr="004A4AA2">
        <w:t>,</w:t>
      </w:r>
      <w:r w:rsidR="004A4AA2">
        <w:rPr>
          <w:vertAlign w:val="superscript"/>
        </w:rPr>
        <w:t xml:space="preserve"> </w:t>
      </w:r>
      <w:r w:rsidRPr="009126CC">
        <w:t>Sanaa A. El</w:t>
      </w:r>
      <w:r w:rsidR="008E2CBC">
        <w:t>-</w:t>
      </w:r>
      <w:proofErr w:type="spellStart"/>
      <w:r w:rsidR="008E2CBC">
        <w:t>G</w:t>
      </w:r>
      <w:r w:rsidRPr="009126CC">
        <w:t>izawy</w:t>
      </w:r>
      <w:r w:rsidRPr="009126CC">
        <w:rPr>
          <w:vertAlign w:val="superscript"/>
        </w:rPr>
        <w:t>a</w:t>
      </w:r>
      <w:proofErr w:type="spellEnd"/>
      <w:r w:rsidR="000254ED" w:rsidRPr="009126CC">
        <w:t xml:space="preserve">, </w:t>
      </w:r>
      <w:r w:rsidRPr="008E2CBC">
        <w:t>Ahmed</w:t>
      </w:r>
      <w:r w:rsidR="008E2CBC" w:rsidRPr="008E2CBC">
        <w:t xml:space="preserve"> E.</w:t>
      </w:r>
      <w:r w:rsidRPr="008E2CBC">
        <w:t xml:space="preserve"> </w:t>
      </w:r>
      <w:proofErr w:type="spellStart"/>
      <w:r w:rsidRPr="008E2CBC">
        <w:t>Goda</w:t>
      </w:r>
      <w:r w:rsidR="0070698E" w:rsidRPr="008E2CBC">
        <w:rPr>
          <w:vertAlign w:val="superscript"/>
        </w:rPr>
        <w:t>c</w:t>
      </w:r>
      <w:proofErr w:type="spellEnd"/>
      <w:r w:rsidRPr="008E2CBC">
        <w:t xml:space="preserve">, </w:t>
      </w:r>
      <w:proofErr w:type="spellStart"/>
      <w:r w:rsidRPr="009126CC">
        <w:t>Maha</w:t>
      </w:r>
      <w:proofErr w:type="spellEnd"/>
      <w:r w:rsidRPr="009126CC">
        <w:t xml:space="preserve"> M. </w:t>
      </w:r>
      <w:proofErr w:type="spellStart"/>
      <w:r w:rsidRPr="009126CC">
        <w:t>Shamloula</w:t>
      </w:r>
      <w:r w:rsidR="0070698E">
        <w:rPr>
          <w:vertAlign w:val="superscript"/>
        </w:rPr>
        <w:t>d</w:t>
      </w:r>
      <w:proofErr w:type="spellEnd"/>
      <w:r w:rsidRPr="009126CC">
        <w:t>,</w:t>
      </w:r>
      <w:r w:rsidR="0070698E">
        <w:t xml:space="preserve"> Ahmed M. </w:t>
      </w:r>
      <w:proofErr w:type="spellStart"/>
      <w:r w:rsidR="0070698E">
        <w:t>Faheem</w:t>
      </w:r>
      <w:r w:rsidR="0070698E">
        <w:rPr>
          <w:vertAlign w:val="superscript"/>
        </w:rPr>
        <w:t>e</w:t>
      </w:r>
      <w:proofErr w:type="spellEnd"/>
      <w:r w:rsidR="00331BCE">
        <w:t xml:space="preserve"> and </w:t>
      </w:r>
      <w:r w:rsidR="0070698E">
        <w:t xml:space="preserve">Paul A. </w:t>
      </w:r>
      <w:proofErr w:type="spellStart"/>
      <w:r w:rsidR="0070698E">
        <w:t>McCarron</w:t>
      </w:r>
      <w:r w:rsidR="0070698E">
        <w:rPr>
          <w:vertAlign w:val="superscript"/>
        </w:rPr>
        <w:t>b</w:t>
      </w:r>
      <w:proofErr w:type="spellEnd"/>
    </w:p>
    <w:p w14:paraId="070DFA3F" w14:textId="77777777" w:rsidR="000254ED" w:rsidRPr="009126CC" w:rsidRDefault="000254ED" w:rsidP="00F035A0"/>
    <w:p w14:paraId="3E460832" w14:textId="77777777" w:rsidR="00995569" w:rsidRPr="00AF116E" w:rsidRDefault="009126CC" w:rsidP="00AF116E">
      <w:pPr>
        <w:spacing w:line="360" w:lineRule="auto"/>
        <w:rPr>
          <w:i/>
          <w:vertAlign w:val="superscript"/>
        </w:rPr>
      </w:pPr>
      <w:proofErr w:type="spellStart"/>
      <w:proofErr w:type="gramStart"/>
      <w:r w:rsidRPr="00AF116E">
        <w:rPr>
          <w:i/>
          <w:vertAlign w:val="superscript"/>
        </w:rPr>
        <w:t>a</w:t>
      </w:r>
      <w:r w:rsidRPr="00AF116E">
        <w:rPr>
          <w:i/>
        </w:rPr>
        <w:t>Department</w:t>
      </w:r>
      <w:proofErr w:type="spellEnd"/>
      <w:proofErr w:type="gramEnd"/>
      <w:r w:rsidR="000254ED" w:rsidRPr="00AF116E">
        <w:rPr>
          <w:i/>
        </w:rPr>
        <w:t xml:space="preserve"> of Pharmaceutical Technology, Faculty of Pharmacy, University of Tanta, Tanta, Egypt.</w:t>
      </w:r>
      <w:r w:rsidR="00AF116E">
        <w:rPr>
          <w:i/>
        </w:rPr>
        <w:t xml:space="preserve">  </w:t>
      </w:r>
      <w:proofErr w:type="spellStart"/>
      <w:r w:rsidRPr="00AF116E">
        <w:rPr>
          <w:i/>
          <w:vertAlign w:val="superscript"/>
        </w:rPr>
        <w:t>b</w:t>
      </w:r>
      <w:r w:rsidR="00675745" w:rsidRPr="00AF116E">
        <w:rPr>
          <w:i/>
        </w:rPr>
        <w:t>School</w:t>
      </w:r>
      <w:proofErr w:type="spellEnd"/>
      <w:r w:rsidR="00675745" w:rsidRPr="00AF116E">
        <w:rPr>
          <w:i/>
        </w:rPr>
        <w:t xml:space="preserve"> of Pharmacy and Pharmaceutical Sciences, </w:t>
      </w:r>
      <w:proofErr w:type="spellStart"/>
      <w:r w:rsidR="00675745" w:rsidRPr="00AF116E">
        <w:rPr>
          <w:i/>
        </w:rPr>
        <w:t>Saad</w:t>
      </w:r>
      <w:proofErr w:type="spellEnd"/>
      <w:r w:rsidR="00675745" w:rsidRPr="00AF116E">
        <w:rPr>
          <w:i/>
        </w:rPr>
        <w:t xml:space="preserve"> Centre for Pharmacy and Diabetes, Ulster University, </w:t>
      </w:r>
      <w:proofErr w:type="spellStart"/>
      <w:r w:rsidR="00675745" w:rsidRPr="00AF116E">
        <w:rPr>
          <w:i/>
        </w:rPr>
        <w:t>Cromore</w:t>
      </w:r>
      <w:proofErr w:type="spellEnd"/>
      <w:r w:rsidR="00675745" w:rsidRPr="00AF116E">
        <w:rPr>
          <w:i/>
        </w:rPr>
        <w:t xml:space="preserve"> Road, Coleraine, Co. Londonderry, BT52 1SA, UK</w:t>
      </w:r>
      <w:r w:rsidR="00AF116E">
        <w:rPr>
          <w:i/>
        </w:rPr>
        <w:t xml:space="preserve">.  </w:t>
      </w:r>
      <w:proofErr w:type="spellStart"/>
      <w:proofErr w:type="gramStart"/>
      <w:r w:rsidR="00AF116E">
        <w:rPr>
          <w:i/>
          <w:vertAlign w:val="superscript"/>
        </w:rPr>
        <w:t>c</w:t>
      </w:r>
      <w:r w:rsidRPr="00AF116E">
        <w:rPr>
          <w:i/>
        </w:rPr>
        <w:t>Department</w:t>
      </w:r>
      <w:proofErr w:type="spellEnd"/>
      <w:proofErr w:type="gramEnd"/>
      <w:r w:rsidRPr="00AF116E">
        <w:rPr>
          <w:i/>
        </w:rPr>
        <w:t xml:space="preserve"> of Pharmacology and </w:t>
      </w:r>
      <w:r w:rsidR="0070698E" w:rsidRPr="00AF116E">
        <w:rPr>
          <w:i/>
        </w:rPr>
        <w:t>toxicology</w:t>
      </w:r>
      <w:r w:rsidRPr="00AF116E">
        <w:rPr>
          <w:i/>
        </w:rPr>
        <w:t>, Faculty of Pharmacy, University of Tanta, Tanta, Egypt.</w:t>
      </w:r>
      <w:r w:rsidR="00AF116E">
        <w:rPr>
          <w:i/>
        </w:rPr>
        <w:t xml:space="preserve">  </w:t>
      </w:r>
      <w:proofErr w:type="gramStart"/>
      <w:r w:rsidR="00995569" w:rsidRPr="00AF116E">
        <w:rPr>
          <w:i/>
          <w:vertAlign w:val="superscript"/>
          <w:lang w:val="en-US"/>
        </w:rPr>
        <w:t>d</w:t>
      </w:r>
      <w:r w:rsidR="000254ED" w:rsidRPr="00AF116E">
        <w:rPr>
          <w:i/>
        </w:rPr>
        <w:t>Pathology</w:t>
      </w:r>
      <w:proofErr w:type="gramEnd"/>
      <w:r w:rsidR="000254ED" w:rsidRPr="00AF116E">
        <w:rPr>
          <w:i/>
        </w:rPr>
        <w:t xml:space="preserve"> Department, Faculty of Medicine, </w:t>
      </w:r>
      <w:r w:rsidR="000254ED" w:rsidRPr="00AF116E">
        <w:rPr>
          <w:i/>
          <w:lang w:val="en-US"/>
        </w:rPr>
        <w:t>University of Tanta, Tanta, Egypt.</w:t>
      </w:r>
      <w:r w:rsidR="000254ED" w:rsidRPr="00AF116E">
        <w:rPr>
          <w:i/>
        </w:rPr>
        <w:t xml:space="preserve"> </w:t>
      </w:r>
      <w:r w:rsidR="00AF116E">
        <w:rPr>
          <w:i/>
        </w:rPr>
        <w:t xml:space="preserve"> </w:t>
      </w:r>
      <w:proofErr w:type="spellStart"/>
      <w:r w:rsidR="00995569" w:rsidRPr="00AF116E">
        <w:rPr>
          <w:i/>
          <w:vertAlign w:val="superscript"/>
        </w:rPr>
        <w:t>e</w:t>
      </w:r>
      <w:r w:rsidR="00675745" w:rsidRPr="00AF116E">
        <w:rPr>
          <w:i/>
        </w:rPr>
        <w:t>Sunderland</w:t>
      </w:r>
      <w:proofErr w:type="spellEnd"/>
      <w:r w:rsidR="00675745" w:rsidRPr="00AF116E">
        <w:rPr>
          <w:i/>
        </w:rPr>
        <w:t xml:space="preserve"> Pharmacy School, Department of Pharmacy, Health and Well Being, University of Sunderland, Sunderland SR1 3SD, UK</w:t>
      </w:r>
      <w:r w:rsidR="003817A6" w:rsidRPr="00AF116E">
        <w:rPr>
          <w:i/>
        </w:rPr>
        <w:t>.</w:t>
      </w:r>
    </w:p>
    <w:p w14:paraId="1FB540AE" w14:textId="77777777" w:rsidR="000254ED" w:rsidRPr="009126CC" w:rsidRDefault="000254ED" w:rsidP="00F035A0"/>
    <w:p w14:paraId="077F16E0" w14:textId="77777777" w:rsidR="000254ED" w:rsidRPr="009126CC" w:rsidRDefault="000254ED" w:rsidP="00F035A0"/>
    <w:p w14:paraId="319D43AD" w14:textId="77777777" w:rsidR="009126CC" w:rsidRPr="009126CC" w:rsidRDefault="00AF116E" w:rsidP="00AF116E">
      <w:pPr>
        <w:spacing w:line="360" w:lineRule="auto"/>
      </w:pPr>
      <w:r>
        <w:t>*Corresponding author</w:t>
      </w:r>
    </w:p>
    <w:p w14:paraId="793A1571" w14:textId="77777777" w:rsidR="008E2CBC" w:rsidRDefault="008E2CBC" w:rsidP="00AF116E">
      <w:pPr>
        <w:spacing w:line="360" w:lineRule="auto"/>
        <w:rPr>
          <w:vertAlign w:val="superscript"/>
        </w:rPr>
      </w:pPr>
      <w:r w:rsidRPr="009126CC">
        <w:t xml:space="preserve">Yusuf A. </w:t>
      </w:r>
      <w:proofErr w:type="spellStart"/>
      <w:r w:rsidRPr="009126CC">
        <w:t>Haggag</w:t>
      </w:r>
      <w:proofErr w:type="spellEnd"/>
      <w:r>
        <w:t xml:space="preserve"> </w:t>
      </w:r>
      <w:proofErr w:type="spellStart"/>
      <w:r>
        <w:rPr>
          <w:vertAlign w:val="superscript"/>
        </w:rPr>
        <w:t>a</w:t>
      </w:r>
      <w:proofErr w:type="gramStart"/>
      <w:r>
        <w:rPr>
          <w:vertAlign w:val="superscript"/>
        </w:rPr>
        <w:t>,b</w:t>
      </w:r>
      <w:proofErr w:type="spellEnd"/>
      <w:proofErr w:type="gramEnd"/>
      <w:r>
        <w:rPr>
          <w:vertAlign w:val="superscript"/>
        </w:rPr>
        <w:t>*</w:t>
      </w:r>
    </w:p>
    <w:p w14:paraId="445588D6" w14:textId="77777777" w:rsidR="002B2AC7" w:rsidRPr="009126CC" w:rsidRDefault="009126CC" w:rsidP="00AF116E">
      <w:pPr>
        <w:spacing w:line="360" w:lineRule="auto"/>
      </w:pPr>
      <w:r w:rsidRPr="009126CC">
        <w:t>Department of Pharmaceutical Technology, Faculty of Pharmacy, University of Tanta,</w:t>
      </w:r>
      <w:r w:rsidR="002B2AC7">
        <w:t xml:space="preserve"> </w:t>
      </w:r>
      <w:r w:rsidR="00AF116E">
        <w:t xml:space="preserve">Tanta, Egypt, and </w:t>
      </w:r>
      <w:r w:rsidR="002B2AC7" w:rsidRPr="00675745">
        <w:t xml:space="preserve">School of Pharmacy and Pharmaceutical Sciences, </w:t>
      </w:r>
      <w:proofErr w:type="spellStart"/>
      <w:r w:rsidR="002B2AC7" w:rsidRPr="00675745">
        <w:t>Saad</w:t>
      </w:r>
      <w:proofErr w:type="spellEnd"/>
      <w:r w:rsidR="002B2AC7" w:rsidRPr="00675745">
        <w:t xml:space="preserve"> Centre for Pharmacy and Diabetes, Ulster University, </w:t>
      </w:r>
      <w:proofErr w:type="spellStart"/>
      <w:r w:rsidR="002B2AC7" w:rsidRPr="00675745">
        <w:t>Cromore</w:t>
      </w:r>
      <w:proofErr w:type="spellEnd"/>
      <w:r w:rsidR="002B2AC7" w:rsidRPr="00675745">
        <w:t xml:space="preserve"> Road, Coleraine, Co. Londonderry, BT52 1SA, UK</w:t>
      </w:r>
      <w:r w:rsidR="002B2AC7">
        <w:t>.</w:t>
      </w:r>
    </w:p>
    <w:p w14:paraId="206F4C17" w14:textId="68D2239D" w:rsidR="00320FFC" w:rsidRDefault="009126CC" w:rsidP="00AF116E">
      <w:pPr>
        <w:spacing w:line="360" w:lineRule="auto"/>
      </w:pPr>
      <w:r w:rsidRPr="00AF116E">
        <w:t>E-mail:</w:t>
      </w:r>
      <w:r w:rsidR="002B2AC7" w:rsidRPr="00AF116E">
        <w:t xml:space="preserve"> </w:t>
      </w:r>
      <w:hyperlink r:id="rId8" w:history="1">
        <w:r w:rsidR="002B2AC7" w:rsidRPr="00AF116E">
          <w:t>Y.haggag@ulster.ac.uk</w:t>
        </w:r>
      </w:hyperlink>
      <w:r w:rsidR="00AF116E">
        <w:t xml:space="preserve"> and </w:t>
      </w:r>
      <w:hyperlink r:id="rId9" w:history="1">
        <w:r w:rsidR="00320FFC" w:rsidRPr="00AF116E">
          <w:t>jo_pharm85@yahoo.com</w:t>
        </w:r>
      </w:hyperlink>
      <w:r w:rsidR="00554E11">
        <w:t>.</w:t>
      </w:r>
    </w:p>
    <w:p w14:paraId="1316B2B2" w14:textId="77777777" w:rsidR="00554E11" w:rsidRDefault="00554E11" w:rsidP="00AF116E">
      <w:pPr>
        <w:spacing w:line="360" w:lineRule="auto"/>
      </w:pPr>
    </w:p>
    <w:p w14:paraId="7CD67A46" w14:textId="77777777" w:rsidR="00554E11" w:rsidRDefault="00554E11" w:rsidP="00AF116E">
      <w:pPr>
        <w:spacing w:line="360" w:lineRule="auto"/>
      </w:pPr>
    </w:p>
    <w:p w14:paraId="18939FC7" w14:textId="77777777" w:rsidR="00554E11" w:rsidRDefault="00554E11" w:rsidP="00AF116E">
      <w:pPr>
        <w:spacing w:line="360" w:lineRule="auto"/>
      </w:pPr>
    </w:p>
    <w:p w14:paraId="2EFB3EFA" w14:textId="77777777" w:rsidR="00554E11" w:rsidRDefault="00554E11" w:rsidP="00AF116E">
      <w:pPr>
        <w:spacing w:line="360" w:lineRule="auto"/>
      </w:pPr>
    </w:p>
    <w:p w14:paraId="2C3C11AF" w14:textId="77777777" w:rsidR="00554E11" w:rsidRDefault="00554E11" w:rsidP="00AF116E">
      <w:pPr>
        <w:spacing w:line="360" w:lineRule="auto"/>
      </w:pPr>
    </w:p>
    <w:p w14:paraId="42C88C8D" w14:textId="77777777" w:rsidR="00554E11" w:rsidRDefault="00554E11" w:rsidP="00AF116E">
      <w:pPr>
        <w:spacing w:line="360" w:lineRule="auto"/>
      </w:pPr>
    </w:p>
    <w:p w14:paraId="150389DC" w14:textId="77777777" w:rsidR="00554E11" w:rsidRDefault="00554E11" w:rsidP="00AF116E">
      <w:pPr>
        <w:spacing w:line="360" w:lineRule="auto"/>
      </w:pPr>
    </w:p>
    <w:p w14:paraId="6A55D743" w14:textId="77777777" w:rsidR="00554E11" w:rsidRDefault="00554E11" w:rsidP="00AF116E">
      <w:pPr>
        <w:spacing w:line="360" w:lineRule="auto"/>
      </w:pPr>
    </w:p>
    <w:p w14:paraId="04FC835F" w14:textId="3A3C2ADF" w:rsidR="00554E11" w:rsidRPr="00554E11" w:rsidRDefault="00554E11" w:rsidP="00554E11">
      <w:pPr>
        <w:spacing w:line="360" w:lineRule="auto"/>
        <w:rPr>
          <w:lang w:val="en-US"/>
        </w:rPr>
      </w:pPr>
      <w:r>
        <w:lastRenderedPageBreak/>
        <w:t>Graphical Abstract</w:t>
      </w:r>
    </w:p>
    <w:p w14:paraId="33694623" w14:textId="77777777" w:rsidR="00554E11" w:rsidRDefault="00554E11" w:rsidP="00F035A0">
      <w:pPr>
        <w:pStyle w:val="Heading1"/>
      </w:pPr>
      <w:r>
        <w:rPr>
          <w:noProof/>
        </w:rPr>
        <w:drawing>
          <wp:inline distT="0" distB="0" distL="0" distR="0" wp14:anchorId="6D563E59" wp14:editId="6F44ED8B">
            <wp:extent cx="5943600" cy="4457700"/>
            <wp:effectExtent l="0" t="0" r="0" b="0"/>
            <wp:docPr id="1" name="Picture 1" descr="C:\Users\New\Desktop\FU\Graphical Abstrac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New\Desktop\FU\Graphical Abstract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2CD060" w14:textId="77777777" w:rsidR="00554E11" w:rsidRDefault="00554E11" w:rsidP="00F035A0">
      <w:pPr>
        <w:pStyle w:val="Heading1"/>
      </w:pPr>
    </w:p>
    <w:p w14:paraId="38785FB2" w14:textId="77777777" w:rsidR="00554E11" w:rsidRDefault="00554E11" w:rsidP="00F035A0">
      <w:pPr>
        <w:pStyle w:val="Heading1"/>
      </w:pPr>
    </w:p>
    <w:p w14:paraId="7C6E9CE2" w14:textId="77777777" w:rsidR="00554E11" w:rsidRDefault="00554E11" w:rsidP="00F035A0">
      <w:pPr>
        <w:pStyle w:val="Heading1"/>
      </w:pPr>
    </w:p>
    <w:p w14:paraId="17711A4C" w14:textId="77777777" w:rsidR="00554E11" w:rsidRDefault="00554E11" w:rsidP="00F035A0">
      <w:pPr>
        <w:pStyle w:val="Heading1"/>
      </w:pPr>
    </w:p>
    <w:p w14:paraId="100C39EA" w14:textId="77777777" w:rsidR="00554E11" w:rsidRDefault="00554E11" w:rsidP="00F035A0">
      <w:pPr>
        <w:pStyle w:val="Heading1"/>
      </w:pPr>
    </w:p>
    <w:p w14:paraId="2B23C766" w14:textId="77777777" w:rsidR="00554E11" w:rsidRDefault="00554E11" w:rsidP="00F035A0">
      <w:pPr>
        <w:pStyle w:val="Heading1"/>
      </w:pPr>
    </w:p>
    <w:p w14:paraId="31CF1685" w14:textId="77777777" w:rsidR="00554E11" w:rsidRDefault="00554E11" w:rsidP="00F035A0">
      <w:pPr>
        <w:pStyle w:val="Heading1"/>
      </w:pPr>
    </w:p>
    <w:p w14:paraId="52FD7574" w14:textId="77777777" w:rsidR="00554E11" w:rsidRDefault="00554E11" w:rsidP="00F035A0">
      <w:pPr>
        <w:pStyle w:val="Heading1"/>
      </w:pPr>
    </w:p>
    <w:p w14:paraId="2F9BD0CC" w14:textId="68B4764B" w:rsidR="000340BE" w:rsidRPr="00F035A0" w:rsidRDefault="00F035A0" w:rsidP="00F035A0">
      <w:pPr>
        <w:pStyle w:val="Heading1"/>
      </w:pPr>
      <w:bookmarkStart w:id="1" w:name="_GoBack"/>
      <w:bookmarkEnd w:id="1"/>
      <w:r w:rsidRPr="00F035A0">
        <w:lastRenderedPageBreak/>
        <w:t>Abstract</w:t>
      </w:r>
    </w:p>
    <w:p w14:paraId="1803F909" w14:textId="316580B8" w:rsidR="0021098F" w:rsidRPr="00E7257D" w:rsidRDefault="0067648C" w:rsidP="0021098F">
      <w:pPr>
        <w:rPr>
          <w:color w:val="C00000"/>
        </w:rPr>
      </w:pPr>
      <w:r w:rsidRPr="000A649D">
        <w:rPr>
          <w:color w:val="C00000"/>
        </w:rPr>
        <w:t xml:space="preserve">Biodegradable </w:t>
      </w:r>
      <w:r w:rsidR="00351897" w:rsidRPr="000A649D">
        <w:rPr>
          <w:color w:val="C00000"/>
        </w:rPr>
        <w:t xml:space="preserve">PLGA </w:t>
      </w:r>
      <w:r w:rsidR="00241174" w:rsidRPr="000A649D">
        <w:rPr>
          <w:color w:val="C00000"/>
        </w:rPr>
        <w:t>n</w:t>
      </w:r>
      <w:r w:rsidR="00262B6F" w:rsidRPr="000A649D">
        <w:rPr>
          <w:color w:val="C00000"/>
        </w:rPr>
        <w:t>anoparticles</w:t>
      </w:r>
      <w:r w:rsidR="000F78F1" w:rsidRPr="000A649D">
        <w:rPr>
          <w:color w:val="C00000"/>
        </w:rPr>
        <w:t>,</w:t>
      </w:r>
      <w:r w:rsidR="00262B6F" w:rsidRPr="000A649D">
        <w:rPr>
          <w:color w:val="C00000"/>
        </w:rPr>
        <w:t xml:space="preserve"> </w:t>
      </w:r>
      <w:r w:rsidR="000F78F1" w:rsidRPr="000A649D">
        <w:rPr>
          <w:color w:val="C00000"/>
        </w:rPr>
        <w:t xml:space="preserve">loaded with 5-fluorouracil (5FU), </w:t>
      </w:r>
      <w:r w:rsidRPr="000A649D">
        <w:rPr>
          <w:color w:val="C00000"/>
        </w:rPr>
        <w:t xml:space="preserve">were </w:t>
      </w:r>
      <w:r w:rsidR="00351897" w:rsidRPr="000A649D">
        <w:rPr>
          <w:color w:val="C00000"/>
        </w:rPr>
        <w:t>prepared using a double emulsion method</w:t>
      </w:r>
      <w:r w:rsidR="0021098F" w:rsidRPr="000A649D">
        <w:rPr>
          <w:color w:val="C00000"/>
        </w:rPr>
        <w:t xml:space="preserve"> and characterised in terms of mean diameter, zeta potential, entrapment efficiency and</w:t>
      </w:r>
      <w:r w:rsidR="0021098F" w:rsidRPr="000A649D">
        <w:rPr>
          <w:i/>
          <w:iCs/>
          <w:color w:val="C00000"/>
        </w:rPr>
        <w:t xml:space="preserve"> in vitro </w:t>
      </w:r>
      <w:r w:rsidR="0021098F" w:rsidRPr="000A649D">
        <w:rPr>
          <w:color w:val="C00000"/>
        </w:rPr>
        <w:t>release.  P</w:t>
      </w:r>
      <w:r w:rsidR="00351897" w:rsidRPr="000A649D">
        <w:rPr>
          <w:color w:val="C00000"/>
        </w:rPr>
        <w:t>oly</w:t>
      </w:r>
      <w:r w:rsidR="002603A2">
        <w:rPr>
          <w:color w:val="C00000"/>
        </w:rPr>
        <w:t xml:space="preserve"> </w:t>
      </w:r>
      <w:r w:rsidR="00351897" w:rsidRPr="000A649D">
        <w:rPr>
          <w:color w:val="C00000"/>
        </w:rPr>
        <w:t xml:space="preserve">(vinyl alcohol) </w:t>
      </w:r>
      <w:r w:rsidR="0021098F" w:rsidRPr="000A649D">
        <w:rPr>
          <w:color w:val="C00000"/>
        </w:rPr>
        <w:t xml:space="preserve">was </w:t>
      </w:r>
      <w:r w:rsidR="00351897" w:rsidRPr="000A649D">
        <w:rPr>
          <w:color w:val="C00000"/>
        </w:rPr>
        <w:t>used to modify both internal and external aqueous phases</w:t>
      </w:r>
      <w:r w:rsidR="0021098F" w:rsidRPr="000A649D">
        <w:rPr>
          <w:color w:val="C00000"/>
        </w:rPr>
        <w:t xml:space="preserve"> and shown have a significant effect on </w:t>
      </w:r>
      <w:proofErr w:type="spellStart"/>
      <w:r w:rsidR="0021098F" w:rsidRPr="000A649D">
        <w:rPr>
          <w:color w:val="C00000"/>
        </w:rPr>
        <w:t>nanoparticulate</w:t>
      </w:r>
      <w:proofErr w:type="spellEnd"/>
      <w:r w:rsidR="0021098F" w:rsidRPr="000A649D">
        <w:rPr>
          <w:color w:val="C00000"/>
        </w:rPr>
        <w:t xml:space="preserve"> size, encapsulation efficiency and the initial burst release.</w:t>
      </w:r>
      <w:r w:rsidR="00351897" w:rsidRPr="000A649D">
        <w:rPr>
          <w:color w:val="C00000"/>
        </w:rPr>
        <w:t xml:space="preserve">  Addition of poly</w:t>
      </w:r>
      <w:r w:rsidR="002603A2">
        <w:rPr>
          <w:color w:val="C00000"/>
        </w:rPr>
        <w:t xml:space="preserve"> </w:t>
      </w:r>
      <w:r w:rsidR="00351897" w:rsidRPr="000A649D">
        <w:rPr>
          <w:color w:val="C00000"/>
        </w:rPr>
        <w:t>(ethylene</w:t>
      </w:r>
      <w:r w:rsidR="00A97A49">
        <w:rPr>
          <w:color w:val="C00000"/>
        </w:rPr>
        <w:t xml:space="preserve"> glycol</w:t>
      </w:r>
      <w:r w:rsidR="00351897" w:rsidRPr="000A649D">
        <w:rPr>
          <w:color w:val="C00000"/>
        </w:rPr>
        <w:t>) to the particle matrix</w:t>
      </w:r>
      <w:r w:rsidR="0021098F" w:rsidRPr="000A649D">
        <w:rPr>
          <w:color w:val="C00000"/>
        </w:rPr>
        <w:t>,</w:t>
      </w:r>
      <w:r w:rsidR="00351897" w:rsidRPr="000A649D">
        <w:rPr>
          <w:color w:val="C00000"/>
        </w:rPr>
        <w:t xml:space="preserve"> as part of the polymeric backbone</w:t>
      </w:r>
      <w:r w:rsidR="0021098F" w:rsidRPr="000A649D">
        <w:rPr>
          <w:color w:val="C00000"/>
        </w:rPr>
        <w:t>,</w:t>
      </w:r>
      <w:r w:rsidR="00351897" w:rsidRPr="000A649D">
        <w:rPr>
          <w:color w:val="C00000"/>
        </w:rPr>
        <w:t xml:space="preserve"> </w:t>
      </w:r>
      <w:r w:rsidR="00AB6671" w:rsidRPr="000A649D">
        <w:rPr>
          <w:color w:val="C00000"/>
        </w:rPr>
        <w:t>improve</w:t>
      </w:r>
      <w:r w:rsidR="00351897" w:rsidRPr="000A649D">
        <w:rPr>
          <w:color w:val="C00000"/>
        </w:rPr>
        <w:t>d</w:t>
      </w:r>
      <w:r w:rsidR="00AB6671" w:rsidRPr="000A649D">
        <w:rPr>
          <w:color w:val="C00000"/>
        </w:rPr>
        <w:t xml:space="preserve"> </w:t>
      </w:r>
      <w:r w:rsidR="00351897" w:rsidRPr="000A649D">
        <w:rPr>
          <w:color w:val="C00000"/>
        </w:rPr>
        <w:t xml:space="preserve">significantly </w:t>
      </w:r>
      <w:r w:rsidR="00AB6671" w:rsidRPr="000A649D">
        <w:rPr>
          <w:color w:val="C00000"/>
        </w:rPr>
        <w:t>t</w:t>
      </w:r>
      <w:r w:rsidRPr="000A649D">
        <w:rPr>
          <w:color w:val="C00000"/>
        </w:rPr>
        <w:t>he encapsulation efficiency</w:t>
      </w:r>
      <w:r w:rsidR="00241174" w:rsidRPr="000A649D">
        <w:rPr>
          <w:color w:val="C00000"/>
        </w:rPr>
        <w:t>.</w:t>
      </w:r>
      <w:r w:rsidR="000F78F1" w:rsidRPr="000A649D">
        <w:rPr>
          <w:color w:val="C00000"/>
        </w:rPr>
        <w:t xml:space="preserve">  </w:t>
      </w:r>
      <w:r w:rsidR="0021098F">
        <w:t>5FU-</w:t>
      </w:r>
      <w:r w:rsidR="0021098F" w:rsidRPr="001048FF">
        <w:t>loaded NP</w:t>
      </w:r>
      <w:r w:rsidR="002603A2">
        <w:t>s</w:t>
      </w:r>
      <w:r w:rsidR="0021098F" w:rsidRPr="001048FF">
        <w:t xml:space="preserve"> w</w:t>
      </w:r>
      <w:r w:rsidR="0021098F">
        <w:t>ere</w:t>
      </w:r>
      <w:r w:rsidR="0021098F" w:rsidRPr="001048FF">
        <w:t xml:space="preserve"> spherical </w:t>
      </w:r>
      <w:r w:rsidR="0021098F">
        <w:t xml:space="preserve">in shape </w:t>
      </w:r>
      <w:r w:rsidR="0021098F" w:rsidRPr="001048FF">
        <w:t>and negatively charged w</w:t>
      </w:r>
      <w:r w:rsidR="0021098F">
        <w:t>ith a size range of 185-350 nm.  B</w:t>
      </w:r>
      <w:r w:rsidR="0021098F" w:rsidRPr="001048FF">
        <w:t xml:space="preserve">iological evaluation was </w:t>
      </w:r>
      <w:r w:rsidR="0021098F">
        <w:t>performed</w:t>
      </w:r>
      <w:r w:rsidR="0021098F" w:rsidRPr="001048FF">
        <w:t xml:space="preserve"> </w:t>
      </w:r>
      <w:r w:rsidR="0021098F" w:rsidRPr="001048FF">
        <w:rPr>
          <w:i/>
          <w:iCs/>
        </w:rPr>
        <w:t>in vivo</w:t>
      </w:r>
      <w:r w:rsidR="0021098F" w:rsidRPr="001048FF">
        <w:t xml:space="preserve"> using </w:t>
      </w:r>
      <w:r w:rsidR="0021098F">
        <w:t xml:space="preserve">a </w:t>
      </w:r>
      <w:r w:rsidR="00154454">
        <w:t>s</w:t>
      </w:r>
      <w:r w:rsidR="0021098F" w:rsidRPr="001048FF">
        <w:t xml:space="preserve">olid Ehrlich </w:t>
      </w:r>
      <w:r w:rsidR="00154454">
        <w:t>c</w:t>
      </w:r>
      <w:r w:rsidR="0021098F" w:rsidRPr="001048FF">
        <w:t xml:space="preserve">arcinoma (SEC) </w:t>
      </w:r>
      <w:r w:rsidR="0021098F">
        <w:t xml:space="preserve">murine </w:t>
      </w:r>
      <w:r w:rsidR="0021098F" w:rsidRPr="001048FF">
        <w:t>model.</w:t>
      </w:r>
      <w:r w:rsidR="0021098F">
        <w:t xml:space="preserve">  </w:t>
      </w:r>
      <w:r w:rsidR="0021098F" w:rsidRPr="00E7257D">
        <w:rPr>
          <w:color w:val="C00000"/>
        </w:rPr>
        <w:t xml:space="preserve">An optimised </w:t>
      </w:r>
      <w:r w:rsidR="00154454" w:rsidRPr="00E7257D">
        <w:rPr>
          <w:color w:val="C00000"/>
        </w:rPr>
        <w:t xml:space="preserve">5FU-loaded </w:t>
      </w:r>
      <w:r w:rsidR="0021098F" w:rsidRPr="00E7257D">
        <w:rPr>
          <w:color w:val="C00000"/>
        </w:rPr>
        <w:t xml:space="preserve">formulation containing PEG </w:t>
      </w:r>
      <w:r w:rsidR="00154454" w:rsidRPr="00E7257D">
        <w:rPr>
          <w:color w:val="C00000"/>
        </w:rPr>
        <w:t>as part of a block copolymer induced a pronounced reduction in</w:t>
      </w:r>
      <w:r w:rsidR="0021098F" w:rsidRPr="00E7257D">
        <w:rPr>
          <w:color w:val="C00000"/>
        </w:rPr>
        <w:t xml:space="preserve"> tumour volume</w:t>
      </w:r>
      <w:r w:rsidR="00154454" w:rsidRPr="00E7257D">
        <w:rPr>
          <w:color w:val="C00000"/>
        </w:rPr>
        <w:t xml:space="preserve"> and</w:t>
      </w:r>
      <w:r w:rsidR="0021098F" w:rsidRPr="00E7257D">
        <w:rPr>
          <w:color w:val="C00000"/>
        </w:rPr>
        <w:t xml:space="preserve"> tumour weight</w:t>
      </w:r>
      <w:r w:rsidR="00154454" w:rsidRPr="00E7257D">
        <w:rPr>
          <w:color w:val="C00000"/>
        </w:rPr>
        <w:t>, together with an</w:t>
      </w:r>
      <w:r w:rsidR="0021098F" w:rsidRPr="00E7257D">
        <w:rPr>
          <w:color w:val="C00000"/>
        </w:rPr>
        <w:t xml:space="preserve"> improved percentage tumour growth inhibition.</w:t>
      </w:r>
      <w:r w:rsidR="0021098F">
        <w:t xml:space="preserve">  </w:t>
      </w:r>
      <w:r w:rsidR="0021098F" w:rsidRPr="001048FF">
        <w:t>Drug</w:t>
      </w:r>
      <w:r w:rsidR="0021098F">
        <w:t>-</w:t>
      </w:r>
      <w:r w:rsidR="0021098F" w:rsidRPr="001048FF">
        <w:t xml:space="preserve">loaded </w:t>
      </w:r>
      <w:r w:rsidR="00154454">
        <w:t>nanoparticles</w:t>
      </w:r>
      <w:r w:rsidR="0021098F" w:rsidRPr="001048FF">
        <w:t xml:space="preserve"> showed no significant toxicity or associated changes on liver and kidney </w:t>
      </w:r>
      <w:r w:rsidR="00154454">
        <w:t xml:space="preserve">function in tested animals, whereas </w:t>
      </w:r>
      <w:r w:rsidR="0021098F" w:rsidRPr="001048FF">
        <w:t xml:space="preserve">increased alanine aminotransferase, aspartate aminotransferase and serum creatinine were observed in animals treated with free </w:t>
      </w:r>
      <w:r w:rsidR="00154454">
        <w:t>5FU</w:t>
      </w:r>
      <w:r w:rsidR="0021098F" w:rsidRPr="001048FF">
        <w:t xml:space="preserve">.  Histopathological </w:t>
      </w:r>
      <w:r w:rsidR="00154454">
        <w:t>examination</w:t>
      </w:r>
      <w:r w:rsidR="0021098F" w:rsidRPr="001048FF">
        <w:t xml:space="preserve"> demonstrated enhanced cytotoxic action of </w:t>
      </w:r>
      <w:r w:rsidR="0021098F">
        <w:t>5FU</w:t>
      </w:r>
      <w:r w:rsidR="00154454">
        <w:t xml:space="preserve">-loaded nanoparticles when compared to the </w:t>
      </w:r>
      <w:r w:rsidR="0021098F" w:rsidRPr="001048FF">
        <w:t>free drug.</w:t>
      </w:r>
      <w:r w:rsidR="0021098F" w:rsidRPr="0021098F">
        <w:t xml:space="preserve"> </w:t>
      </w:r>
      <w:r w:rsidR="0021098F">
        <w:t xml:space="preserve"> </w:t>
      </w:r>
      <w:r w:rsidR="0021098F" w:rsidRPr="00E7257D">
        <w:rPr>
          <w:color w:val="C00000"/>
        </w:rPr>
        <w:t xml:space="preserve">Based on these findings, </w:t>
      </w:r>
      <w:r w:rsidR="00154454" w:rsidRPr="00E7257D">
        <w:rPr>
          <w:color w:val="C00000"/>
        </w:rPr>
        <w:t>it was</w:t>
      </w:r>
      <w:r w:rsidR="0021098F" w:rsidRPr="00E7257D">
        <w:rPr>
          <w:color w:val="C00000"/>
        </w:rPr>
        <w:t xml:space="preserve"> conclude</w:t>
      </w:r>
      <w:r w:rsidR="00154454" w:rsidRPr="00E7257D">
        <w:rPr>
          <w:color w:val="C00000"/>
        </w:rPr>
        <w:t>d</w:t>
      </w:r>
      <w:r w:rsidR="0021098F" w:rsidRPr="00E7257D">
        <w:rPr>
          <w:color w:val="C00000"/>
        </w:rPr>
        <w:t xml:space="preserve"> that </w:t>
      </w:r>
      <w:proofErr w:type="spellStart"/>
      <w:r w:rsidR="00154454" w:rsidRPr="00E7257D">
        <w:rPr>
          <w:color w:val="C00000"/>
        </w:rPr>
        <w:t>n</w:t>
      </w:r>
      <w:r w:rsidR="0021098F" w:rsidRPr="00E7257D">
        <w:rPr>
          <w:color w:val="C00000"/>
        </w:rPr>
        <w:t>ano</w:t>
      </w:r>
      <w:proofErr w:type="spellEnd"/>
      <w:r w:rsidR="0021098F" w:rsidRPr="00E7257D">
        <w:rPr>
          <w:color w:val="C00000"/>
        </w:rPr>
        <w:t>-encapsulation of 5FU using PEGylated PLGA improve</w:t>
      </w:r>
      <w:r w:rsidR="00154454" w:rsidRPr="00E7257D">
        <w:rPr>
          <w:color w:val="C00000"/>
        </w:rPr>
        <w:t>d</w:t>
      </w:r>
      <w:r w:rsidR="0021098F" w:rsidRPr="00E7257D">
        <w:rPr>
          <w:color w:val="C00000"/>
        </w:rPr>
        <w:t xml:space="preserve"> encapsulation and sustain</w:t>
      </w:r>
      <w:r w:rsidR="00154454" w:rsidRPr="00E7257D">
        <w:rPr>
          <w:color w:val="C00000"/>
        </w:rPr>
        <w:t>ed</w:t>
      </w:r>
      <w:r w:rsidR="0021098F" w:rsidRPr="00E7257D">
        <w:rPr>
          <w:color w:val="C00000"/>
        </w:rPr>
        <w:t xml:space="preserve"> </w:t>
      </w:r>
      <w:r w:rsidR="0021098F" w:rsidRPr="00E7257D">
        <w:rPr>
          <w:i/>
          <w:iCs/>
          <w:color w:val="C00000"/>
        </w:rPr>
        <w:t>in vitro</w:t>
      </w:r>
      <w:r w:rsidR="0021098F" w:rsidRPr="00E7257D">
        <w:rPr>
          <w:color w:val="C00000"/>
        </w:rPr>
        <w:t xml:space="preserve"> release</w:t>
      </w:r>
      <w:r w:rsidR="00154454" w:rsidRPr="00E7257D">
        <w:rPr>
          <w:color w:val="C00000"/>
        </w:rPr>
        <w:t>.  This lead</w:t>
      </w:r>
      <w:r w:rsidR="00E7257D" w:rsidRPr="00E7257D">
        <w:rPr>
          <w:color w:val="C00000"/>
        </w:rPr>
        <w:t>s</w:t>
      </w:r>
      <w:r w:rsidR="00154454" w:rsidRPr="00E7257D">
        <w:rPr>
          <w:color w:val="C00000"/>
        </w:rPr>
        <w:t xml:space="preserve"> to </w:t>
      </w:r>
      <w:r w:rsidR="0021098F" w:rsidRPr="00E7257D">
        <w:rPr>
          <w:color w:val="C00000"/>
        </w:rPr>
        <w:t>increase</w:t>
      </w:r>
      <w:r w:rsidR="00154454" w:rsidRPr="00E7257D">
        <w:rPr>
          <w:color w:val="C00000"/>
        </w:rPr>
        <w:t xml:space="preserve">d </w:t>
      </w:r>
      <w:r w:rsidR="0021098F" w:rsidRPr="00E7257D">
        <w:rPr>
          <w:color w:val="C00000"/>
        </w:rPr>
        <w:t xml:space="preserve">anti-tumour efficacy against SEC, with </w:t>
      </w:r>
      <w:r w:rsidR="00154454" w:rsidRPr="00E7257D">
        <w:rPr>
          <w:color w:val="C00000"/>
        </w:rPr>
        <w:t>a reduction in</w:t>
      </w:r>
      <w:r w:rsidR="0021098F" w:rsidRPr="00E7257D">
        <w:rPr>
          <w:color w:val="C00000"/>
        </w:rPr>
        <w:t xml:space="preserve"> adverse effects</w:t>
      </w:r>
      <w:r w:rsidR="00154454" w:rsidRPr="00E7257D">
        <w:rPr>
          <w:color w:val="C00000"/>
        </w:rPr>
        <w:t>.</w:t>
      </w:r>
    </w:p>
    <w:p w14:paraId="04245D72" w14:textId="093262C1" w:rsidR="001C629A" w:rsidRDefault="001C629A" w:rsidP="00F035A0">
      <w:pPr>
        <w:rPr>
          <w:lang w:val="en-US"/>
        </w:rPr>
      </w:pPr>
    </w:p>
    <w:p w14:paraId="47805985" w14:textId="36121382" w:rsidR="001C629A" w:rsidRPr="0067648C" w:rsidRDefault="001C629A" w:rsidP="00F035A0">
      <w:pPr>
        <w:rPr>
          <w:lang w:val="en-US"/>
        </w:rPr>
      </w:pPr>
      <w:r w:rsidRPr="001C629A">
        <w:rPr>
          <w:b/>
          <w:bCs/>
          <w:lang w:val="en-US"/>
        </w:rPr>
        <w:t>Key words:</w:t>
      </w:r>
      <w:r>
        <w:rPr>
          <w:lang w:val="en-US"/>
        </w:rPr>
        <w:t xml:space="preserve"> Nanoparticles, PEG-PLGA, </w:t>
      </w:r>
      <w:r w:rsidRPr="000340BE">
        <w:t>5-Fluorouracil</w:t>
      </w:r>
      <w:r>
        <w:rPr>
          <w:lang w:val="en-US"/>
        </w:rPr>
        <w:t>,</w:t>
      </w:r>
      <w:r w:rsidR="00FB6582">
        <w:rPr>
          <w:lang w:val="en-US"/>
        </w:rPr>
        <w:t xml:space="preserve"> sustained action,</w:t>
      </w:r>
      <w:r>
        <w:rPr>
          <w:lang w:val="en-US"/>
        </w:rPr>
        <w:t xml:space="preserve"> </w:t>
      </w:r>
      <w:r w:rsidRPr="000340BE">
        <w:t>Solid Ehr</w:t>
      </w:r>
      <w:r>
        <w:t>l</w:t>
      </w:r>
      <w:r w:rsidRPr="000340BE">
        <w:t>ich Carcinoma</w:t>
      </w:r>
      <w:r>
        <w:t>.</w:t>
      </w:r>
    </w:p>
    <w:p w14:paraId="21F728D9" w14:textId="77777777" w:rsidR="00F035A0" w:rsidRDefault="00F035A0">
      <w:pPr>
        <w:autoSpaceDE/>
        <w:autoSpaceDN/>
        <w:adjustRightInd/>
        <w:spacing w:after="200" w:line="276" w:lineRule="auto"/>
        <w:jc w:val="left"/>
      </w:pPr>
      <w:r>
        <w:br w:type="page"/>
      </w:r>
    </w:p>
    <w:p w14:paraId="21E6C508" w14:textId="77777777" w:rsidR="00B04365" w:rsidRPr="000340BE" w:rsidRDefault="00AF116E" w:rsidP="00AF116E">
      <w:pPr>
        <w:pStyle w:val="Heading1"/>
      </w:pPr>
      <w:r w:rsidRPr="00AF116E">
        <w:lastRenderedPageBreak/>
        <w:t>1.</w:t>
      </w:r>
      <w:r>
        <w:t xml:space="preserve"> </w:t>
      </w:r>
      <w:r w:rsidR="00BE7D03" w:rsidRPr="006C48F2">
        <w:t>Introduction</w:t>
      </w:r>
    </w:p>
    <w:p w14:paraId="2D21803A" w14:textId="4A343D78" w:rsidR="00A60D29" w:rsidRPr="00E7257D" w:rsidRDefault="003817A6" w:rsidP="00AF116E">
      <w:pPr>
        <w:rPr>
          <w:color w:val="C00000"/>
        </w:rPr>
      </w:pPr>
      <w:r w:rsidRPr="00E7257D">
        <w:rPr>
          <w:color w:val="C00000"/>
        </w:rPr>
        <w:t>B</w:t>
      </w:r>
      <w:r w:rsidR="00525E4E" w:rsidRPr="00E7257D">
        <w:rPr>
          <w:color w:val="C00000"/>
        </w:rPr>
        <w:t xml:space="preserve">reast cancer is the fifth </w:t>
      </w:r>
      <w:r w:rsidRPr="00E7257D">
        <w:rPr>
          <w:color w:val="C00000"/>
        </w:rPr>
        <w:t xml:space="preserve">leading cause of morbidity and mortality in </w:t>
      </w:r>
      <w:r w:rsidR="00AF116E" w:rsidRPr="00E7257D">
        <w:rPr>
          <w:color w:val="C00000"/>
        </w:rPr>
        <w:t xml:space="preserve">the </w:t>
      </w:r>
      <w:r w:rsidRPr="00E7257D">
        <w:rPr>
          <w:color w:val="C00000"/>
        </w:rPr>
        <w:t xml:space="preserve">developed </w:t>
      </w:r>
      <w:r w:rsidR="00AF116E" w:rsidRPr="00E7257D">
        <w:rPr>
          <w:color w:val="C00000"/>
        </w:rPr>
        <w:t xml:space="preserve">World.  Annually, more than 1 million women worldwide </w:t>
      </w:r>
      <w:r w:rsidR="00A2089C" w:rsidRPr="00E7257D">
        <w:rPr>
          <w:color w:val="C00000"/>
        </w:rPr>
        <w:t>will</w:t>
      </w:r>
      <w:r w:rsidR="00AF116E" w:rsidRPr="00E7257D">
        <w:rPr>
          <w:color w:val="C00000"/>
        </w:rPr>
        <w:t xml:space="preserve"> </w:t>
      </w:r>
      <w:r w:rsidR="001048FF" w:rsidRPr="00E7257D">
        <w:rPr>
          <w:color w:val="C00000"/>
        </w:rPr>
        <w:t>receive a positive diagnosis</w:t>
      </w:r>
      <w:r w:rsidR="00AF116E" w:rsidRPr="00E7257D">
        <w:rPr>
          <w:color w:val="C00000"/>
        </w:rPr>
        <w:t xml:space="preserve"> </w:t>
      </w:r>
      <w:r w:rsidR="00AF116E" w:rsidRPr="00E7257D">
        <w:rPr>
          <w:color w:val="C00000"/>
        </w:rPr>
        <w:fldChar w:fldCharType="begin"/>
      </w:r>
      <w:r w:rsidR="00AF116E" w:rsidRPr="00E7257D">
        <w:rPr>
          <w:color w:val="C00000"/>
        </w:rPr>
        <w:instrText xml:space="preserve"> ADDIN EN.CITE &lt;EndNote&gt;&lt;Cite&gt;&lt;Author&gt;Stewart&lt;/Author&gt;&lt;Year&gt;2017&lt;/Year&gt;&lt;RecNum&gt;444&lt;/RecNum&gt;&lt;DisplayText&gt;[1]&lt;/DisplayText&gt;&lt;record&gt;&lt;rec-number&gt;444&lt;/rec-number&gt;&lt;foreign-keys&gt;&lt;key app="EN" db-id="esexvsppetrware0wpfptxd5ws9reswwsdft"&gt;444&lt;/key&gt;&lt;/foreign-keys&gt;&lt;ref-type name="Journal Article"&gt;17&lt;/ref-type&gt;&lt;contributors&gt;&lt;authors&gt;&lt;author&gt;Stewart, BWKP&lt;/author&gt;&lt;author&gt;Wild, Christopher P&lt;/author&gt;&lt;/authors&gt;&lt;/contributors&gt;&lt;titles&gt;&lt;title&gt;World cancer report 2014&lt;/title&gt;&lt;secondary-title&gt;Health&lt;/secondary-title&gt;&lt;/titles&gt;&lt;periodical&gt;&lt;full-title&gt;Health&lt;/full-title&gt;&lt;/periodical&gt;&lt;dates&gt;&lt;year&gt;2017&lt;/year&gt;&lt;/dates&gt;&lt;urls&gt;&lt;/urls&gt;&lt;/record&gt;&lt;/Cite&gt;&lt;/EndNote&gt;</w:instrText>
      </w:r>
      <w:r w:rsidR="00AF116E" w:rsidRPr="00E7257D">
        <w:rPr>
          <w:color w:val="C00000"/>
        </w:rPr>
        <w:fldChar w:fldCharType="separate"/>
      </w:r>
      <w:r w:rsidR="00AF116E" w:rsidRPr="00E7257D">
        <w:rPr>
          <w:noProof/>
          <w:color w:val="C00000"/>
        </w:rPr>
        <w:t>[</w:t>
      </w:r>
      <w:hyperlink w:anchor="_ENREF_1" w:tooltip="Stewart, 2017 #444" w:history="1">
        <w:r w:rsidR="00AF116E" w:rsidRPr="00E7257D">
          <w:rPr>
            <w:noProof/>
            <w:color w:val="C00000"/>
          </w:rPr>
          <w:t>1</w:t>
        </w:r>
      </w:hyperlink>
      <w:r w:rsidR="00AF116E" w:rsidRPr="00E7257D">
        <w:rPr>
          <w:noProof/>
          <w:color w:val="C00000"/>
        </w:rPr>
        <w:t>]</w:t>
      </w:r>
      <w:r w:rsidR="00AF116E" w:rsidRPr="00E7257D">
        <w:rPr>
          <w:color w:val="C00000"/>
        </w:rPr>
        <w:fldChar w:fldCharType="end"/>
      </w:r>
      <w:r w:rsidR="00AF116E" w:rsidRPr="00E7257D">
        <w:rPr>
          <w:color w:val="C00000"/>
        </w:rPr>
        <w:t xml:space="preserve"> and significant challenges still exist that hinder </w:t>
      </w:r>
      <w:r w:rsidR="00A2089C" w:rsidRPr="00E7257D">
        <w:rPr>
          <w:color w:val="C00000"/>
        </w:rPr>
        <w:t>a</w:t>
      </w:r>
      <w:r w:rsidR="00AF116E" w:rsidRPr="00E7257D">
        <w:rPr>
          <w:color w:val="C00000"/>
        </w:rPr>
        <w:t xml:space="preserve"> </w:t>
      </w:r>
      <w:r w:rsidR="00766CDB" w:rsidRPr="00E7257D">
        <w:rPr>
          <w:color w:val="C00000"/>
        </w:rPr>
        <w:t xml:space="preserve">recognised </w:t>
      </w:r>
      <w:r w:rsidR="00AF116E" w:rsidRPr="00E7257D">
        <w:rPr>
          <w:color w:val="C00000"/>
        </w:rPr>
        <w:t>cure.  M</w:t>
      </w:r>
      <w:r w:rsidR="00CF7FF5" w:rsidRPr="00E7257D">
        <w:rPr>
          <w:color w:val="C00000"/>
        </w:rPr>
        <w:t xml:space="preserve">ost </w:t>
      </w:r>
      <w:r w:rsidR="00A60D29" w:rsidRPr="00E7257D">
        <w:rPr>
          <w:color w:val="C00000"/>
        </w:rPr>
        <w:t>c</w:t>
      </w:r>
      <w:r w:rsidR="00CF7FF5" w:rsidRPr="00E7257D">
        <w:rPr>
          <w:color w:val="C00000"/>
        </w:rPr>
        <w:t>urrent</w:t>
      </w:r>
      <w:r w:rsidR="00766CDB" w:rsidRPr="00E7257D">
        <w:rPr>
          <w:color w:val="C00000"/>
        </w:rPr>
        <w:t xml:space="preserve">ly </w:t>
      </w:r>
      <w:r w:rsidR="001048FF" w:rsidRPr="00E7257D">
        <w:rPr>
          <w:color w:val="C00000"/>
        </w:rPr>
        <w:t>applied</w:t>
      </w:r>
      <w:r w:rsidR="00CF7FF5" w:rsidRPr="00E7257D">
        <w:rPr>
          <w:color w:val="C00000"/>
        </w:rPr>
        <w:t xml:space="preserve"> </w:t>
      </w:r>
      <w:r w:rsidR="00AF116E" w:rsidRPr="00E7257D">
        <w:rPr>
          <w:color w:val="C00000"/>
        </w:rPr>
        <w:t>treatment</w:t>
      </w:r>
      <w:r w:rsidR="00766CDB" w:rsidRPr="00E7257D">
        <w:rPr>
          <w:color w:val="C00000"/>
        </w:rPr>
        <w:t>s</w:t>
      </w:r>
      <w:r w:rsidR="00AF116E" w:rsidRPr="00E7257D">
        <w:rPr>
          <w:color w:val="C00000"/>
        </w:rPr>
        <w:t xml:space="preserve"> </w:t>
      </w:r>
      <w:r w:rsidR="001048FF" w:rsidRPr="00E7257D">
        <w:rPr>
          <w:color w:val="C00000"/>
        </w:rPr>
        <w:t>for</w:t>
      </w:r>
      <w:r w:rsidR="00AF116E" w:rsidRPr="00E7257D">
        <w:rPr>
          <w:color w:val="C00000"/>
        </w:rPr>
        <w:t xml:space="preserve"> breast cancer adopt </w:t>
      </w:r>
      <w:r w:rsidR="00CF7FF5" w:rsidRPr="00E7257D">
        <w:rPr>
          <w:color w:val="C00000"/>
        </w:rPr>
        <w:t>approaches</w:t>
      </w:r>
      <w:r w:rsidR="00AF116E" w:rsidRPr="00E7257D">
        <w:rPr>
          <w:color w:val="C00000"/>
        </w:rPr>
        <w:t xml:space="preserve"> based on </w:t>
      </w:r>
      <w:r w:rsidR="00CF7FF5" w:rsidRPr="00E7257D">
        <w:rPr>
          <w:color w:val="C00000"/>
        </w:rPr>
        <w:t>c</w:t>
      </w:r>
      <w:r w:rsidR="00AF116E" w:rsidRPr="00E7257D">
        <w:rPr>
          <w:color w:val="C00000"/>
        </w:rPr>
        <w:t>hemotherapy, surgery, radiation</w:t>
      </w:r>
      <w:r w:rsidR="00CF7FF5" w:rsidRPr="00E7257D">
        <w:rPr>
          <w:color w:val="C00000"/>
        </w:rPr>
        <w:t xml:space="preserve"> and biological therapies</w:t>
      </w:r>
      <w:r w:rsidR="004F03A3" w:rsidRPr="00E7257D">
        <w:rPr>
          <w:color w:val="C00000"/>
        </w:rPr>
        <w:t xml:space="preserve"> </w:t>
      </w:r>
      <w:r w:rsidR="004F03A3" w:rsidRPr="00E7257D">
        <w:rPr>
          <w:color w:val="C00000"/>
        </w:rPr>
        <w:fldChar w:fldCharType="begin">
          <w:fldData xml:space="preserve">PEVuZE5vdGU+PENpdGU+PEF1dGhvcj5FbC1IYW1tYWRpPC9BdXRob3I+PFllYXI+MjAxNzwvWWVh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</w:fldData>
        </w:fldChar>
      </w:r>
      <w:r w:rsidR="001B14D6" w:rsidRPr="00E7257D">
        <w:rPr>
          <w:color w:val="C00000"/>
        </w:rPr>
        <w:instrText xml:space="preserve"> ADDIN EN.CITE </w:instrText>
      </w:r>
      <w:r w:rsidR="001B14D6" w:rsidRPr="00E7257D">
        <w:rPr>
          <w:color w:val="C00000"/>
        </w:rPr>
        <w:fldChar w:fldCharType="begin">
          <w:fldData xml:space="preserve">PEVuZE5vdGU+PENpdGU+PEF1dGhvcj5FbC1IYW1tYWRpPC9BdXRob3I+PFllYXI+MjAxNzwvWWVh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</w:fldData>
        </w:fldChar>
      </w:r>
      <w:r w:rsidR="001B14D6" w:rsidRPr="00E7257D">
        <w:rPr>
          <w:color w:val="C00000"/>
        </w:rPr>
        <w:instrText xml:space="preserve"> ADDIN EN.CITE.DATA </w:instrText>
      </w:r>
      <w:r w:rsidR="001B14D6" w:rsidRPr="00E7257D">
        <w:rPr>
          <w:color w:val="C00000"/>
        </w:rPr>
      </w:r>
      <w:r w:rsidR="001B14D6" w:rsidRPr="00E7257D">
        <w:rPr>
          <w:color w:val="C00000"/>
        </w:rPr>
        <w:fldChar w:fldCharType="end"/>
      </w:r>
      <w:r w:rsidR="004F03A3" w:rsidRPr="00E7257D">
        <w:rPr>
          <w:color w:val="C00000"/>
        </w:rPr>
      </w:r>
      <w:r w:rsidR="004F03A3" w:rsidRPr="00E7257D">
        <w:rPr>
          <w:color w:val="C00000"/>
        </w:rPr>
        <w:fldChar w:fldCharType="separate"/>
      </w:r>
      <w:r w:rsidR="001B14D6" w:rsidRPr="00E7257D">
        <w:rPr>
          <w:noProof/>
          <w:color w:val="C00000"/>
        </w:rPr>
        <w:t>[</w:t>
      </w:r>
      <w:hyperlink w:anchor="_ENREF_2" w:tooltip="El-Hammadi, 2017 #446" w:history="1">
        <w:r w:rsidR="00605DE6" w:rsidRPr="00E7257D">
          <w:rPr>
            <w:noProof/>
            <w:color w:val="C00000"/>
          </w:rPr>
          <w:t>2</w:t>
        </w:r>
      </w:hyperlink>
      <w:r w:rsidR="001B14D6" w:rsidRPr="00E7257D">
        <w:rPr>
          <w:noProof/>
          <w:color w:val="C00000"/>
        </w:rPr>
        <w:t>]</w:t>
      </w:r>
      <w:r w:rsidR="004F03A3" w:rsidRPr="00E7257D">
        <w:rPr>
          <w:color w:val="C00000"/>
        </w:rPr>
        <w:fldChar w:fldCharType="end"/>
      </w:r>
      <w:r w:rsidR="00CF7FF5" w:rsidRPr="00E7257D">
        <w:rPr>
          <w:color w:val="C00000"/>
        </w:rPr>
        <w:t xml:space="preserve">. </w:t>
      </w:r>
      <w:r w:rsidR="00AF116E" w:rsidRPr="00E7257D">
        <w:rPr>
          <w:color w:val="C00000"/>
        </w:rPr>
        <w:t xml:space="preserve"> </w:t>
      </w:r>
      <w:r w:rsidR="00BE7D03" w:rsidRPr="00E7257D">
        <w:rPr>
          <w:color w:val="C00000"/>
        </w:rPr>
        <w:t>Chemotherapy</w:t>
      </w:r>
      <w:r w:rsidR="00766CDB" w:rsidRPr="00E7257D">
        <w:rPr>
          <w:color w:val="C00000"/>
        </w:rPr>
        <w:t>, in particular,</w:t>
      </w:r>
      <w:r w:rsidR="00CF7FF5" w:rsidRPr="00E7257D">
        <w:rPr>
          <w:color w:val="C00000"/>
        </w:rPr>
        <w:t xml:space="preserve"> </w:t>
      </w:r>
      <w:r w:rsidR="00BE7D03" w:rsidRPr="00E7257D">
        <w:rPr>
          <w:color w:val="C00000"/>
        </w:rPr>
        <w:t xml:space="preserve">is </w:t>
      </w:r>
      <w:r w:rsidR="00766CDB" w:rsidRPr="00E7257D">
        <w:rPr>
          <w:color w:val="C00000"/>
        </w:rPr>
        <w:t>an established</w:t>
      </w:r>
      <w:r w:rsidR="00BE7D03" w:rsidRPr="00E7257D">
        <w:rPr>
          <w:color w:val="C00000"/>
        </w:rPr>
        <w:t xml:space="preserve"> therapeutic approach for treatme</w:t>
      </w:r>
      <w:r w:rsidR="00CF7FF5" w:rsidRPr="00E7257D">
        <w:rPr>
          <w:color w:val="C00000"/>
        </w:rPr>
        <w:t>nt of locali</w:t>
      </w:r>
      <w:r w:rsidR="00766CDB" w:rsidRPr="00E7257D">
        <w:rPr>
          <w:color w:val="C00000"/>
        </w:rPr>
        <w:t>s</w:t>
      </w:r>
      <w:r w:rsidR="00CF7FF5" w:rsidRPr="00E7257D">
        <w:rPr>
          <w:color w:val="C00000"/>
        </w:rPr>
        <w:t>ed and metastatic breast cancer</w:t>
      </w:r>
      <w:r w:rsidR="00766CDB" w:rsidRPr="00E7257D">
        <w:rPr>
          <w:color w:val="C00000"/>
        </w:rPr>
        <w:t xml:space="preserve">, but </w:t>
      </w:r>
      <w:r w:rsidR="00A60D29" w:rsidRPr="00E7257D">
        <w:rPr>
          <w:color w:val="C00000"/>
        </w:rPr>
        <w:t xml:space="preserve">toxicity and </w:t>
      </w:r>
      <w:r w:rsidR="00766CDB" w:rsidRPr="00E7257D">
        <w:rPr>
          <w:color w:val="C00000"/>
        </w:rPr>
        <w:t>adverse</w:t>
      </w:r>
      <w:r w:rsidR="00A60D29" w:rsidRPr="00E7257D">
        <w:rPr>
          <w:color w:val="C00000"/>
        </w:rPr>
        <w:t xml:space="preserve"> side effects </w:t>
      </w:r>
      <w:r w:rsidR="00766CDB" w:rsidRPr="00E7257D">
        <w:rPr>
          <w:color w:val="C00000"/>
        </w:rPr>
        <w:t>afflicting normal tissue function remain problematic.  N</w:t>
      </w:r>
      <w:r w:rsidR="00A60D29" w:rsidRPr="00E7257D">
        <w:rPr>
          <w:color w:val="C00000"/>
        </w:rPr>
        <w:t>on</w:t>
      </w:r>
      <w:r w:rsidR="00A05EAA" w:rsidRPr="00E7257D">
        <w:rPr>
          <w:color w:val="C00000"/>
        </w:rPr>
        <w:t>-</w:t>
      </w:r>
      <w:r w:rsidR="00A60D29" w:rsidRPr="00E7257D">
        <w:rPr>
          <w:color w:val="C00000"/>
        </w:rPr>
        <w:t xml:space="preserve">selective </w:t>
      </w:r>
      <w:r w:rsidR="00766CDB" w:rsidRPr="00E7257D">
        <w:rPr>
          <w:color w:val="C00000"/>
        </w:rPr>
        <w:t xml:space="preserve">drug </w:t>
      </w:r>
      <w:r w:rsidR="00A60D29" w:rsidRPr="00E7257D">
        <w:rPr>
          <w:color w:val="C00000"/>
        </w:rPr>
        <w:t>distribution</w:t>
      </w:r>
      <w:r w:rsidR="00766CDB" w:rsidRPr="00E7257D">
        <w:rPr>
          <w:color w:val="C00000"/>
        </w:rPr>
        <w:t xml:space="preserve"> is often the cause </w:t>
      </w:r>
      <w:r w:rsidR="001048FF" w:rsidRPr="00E7257D">
        <w:rPr>
          <w:color w:val="C00000"/>
        </w:rPr>
        <w:t>and this</w:t>
      </w:r>
      <w:r w:rsidR="00766CDB" w:rsidRPr="00E7257D">
        <w:rPr>
          <w:color w:val="C00000"/>
        </w:rPr>
        <w:t xml:space="preserve"> exacerbates</w:t>
      </w:r>
      <w:r w:rsidR="00A60D29" w:rsidRPr="00E7257D">
        <w:rPr>
          <w:color w:val="C00000"/>
        </w:rPr>
        <w:t xml:space="preserve"> the challenges </w:t>
      </w:r>
      <w:r w:rsidR="00766CDB" w:rsidRPr="00E7257D">
        <w:rPr>
          <w:color w:val="C00000"/>
        </w:rPr>
        <w:t>associated with</w:t>
      </w:r>
      <w:r w:rsidR="00A60D29" w:rsidRPr="00E7257D">
        <w:rPr>
          <w:color w:val="C00000"/>
        </w:rPr>
        <w:t xml:space="preserve"> </w:t>
      </w:r>
      <w:r w:rsidR="00766CDB" w:rsidRPr="00E7257D">
        <w:rPr>
          <w:color w:val="C00000"/>
        </w:rPr>
        <w:t xml:space="preserve">drug-based therapies </w:t>
      </w:r>
      <w:r w:rsidR="006954B3" w:rsidRPr="00E7257D">
        <w:rPr>
          <w:color w:val="C00000"/>
        </w:rPr>
        <w:fldChar w:fldCharType="begin"/>
      </w:r>
      <w:r w:rsidR="001B14D6" w:rsidRPr="00E7257D">
        <w:rPr>
          <w:color w:val="C00000"/>
        </w:rPr>
        <w:instrText xml:space="preserve"> ADDIN EN.CITE &lt;EndNote&gt;&lt;Cite&gt;&lt;Author&gt;Nair K&lt;/Author&gt;&lt;Year&gt;2011&lt;/Year&gt;&lt;RecNum&gt;503&lt;/RecNum&gt;&lt;DisplayText&gt;[3]&lt;/DisplayText&gt;&lt;record&gt;&lt;rec-number&gt;503&lt;/rec-number&gt;&lt;foreign-keys&gt;&lt;key app="EN" db-id="esexvsppetrware0wpfptxd5ws9reswwsdft"&gt;503&lt;/key&gt;&lt;/foreign-keys&gt;&lt;ref-type name="Journal Article"&gt;17&lt;/ref-type&gt;&lt;contributors&gt;&lt;authors&gt;&lt;author&gt;Nair K, Lekha&lt;/author&gt;&lt;author&gt;Jagadeeshan, Sankar&lt;/author&gt;&lt;author&gt;Nair, S. Asha&lt;/author&gt;&lt;author&gt;Kumar, G. S. Vinod&lt;/author&gt;&lt;/authors&gt;&lt;/contributors&gt;&lt;titles&gt;&lt;title&gt;Biological evaluation of 5-fluorouracil nanoparticles for cancer chemotherapy and its dependence on the carrier, PLGA&lt;/title&gt;&lt;secondary-title&gt;International Journal of Nanomedicine&lt;/secondary-title&gt;&lt;/titles&gt;&lt;periodical&gt;&lt;full-title&gt;Int J Nanomedicine&lt;/full-title&gt;&lt;abbr-1&gt;International journal of nanomedicine&lt;/abbr-1&gt;&lt;/periodical&gt;&lt;pages&gt;1685-1697&lt;/pages&gt;&lt;volume&gt;6&lt;/volume&gt;&lt;dates&gt;&lt;year&gt;2011&lt;/year&gt;&lt;pub-dates&gt;&lt;date&gt;08/17&amp;#xD;08/30/received&lt;/date&gt;&lt;/pub-dates&gt;&lt;/dates&gt;&lt;publisher&gt;Dove Medical Press&lt;/publisher&gt;&lt;isbn&gt;1176-9114&amp;#xD;1178-2013&lt;/isbn&gt;&lt;accession-num&gt;PMC3184929&lt;/accession-num&gt;&lt;urls&gt;&lt;related-urls&gt;&lt;url&gt;http://www.ncbi.nlm.nih.gov/pmc/articles/PMC3184929/&lt;/url&gt;&lt;/related-urls&gt;&lt;/urls&gt;&lt;electronic-resource-num&gt;10.2147/IJN.S20165&lt;/electronic-resource-num&gt;&lt;remote-database-name&gt;PMC&lt;/remote-database-name&gt;&lt;/record&gt;&lt;/Cite&gt;&lt;/EndNote&gt;</w:instrText>
      </w:r>
      <w:r w:rsidR="006954B3" w:rsidRPr="00E7257D">
        <w:rPr>
          <w:color w:val="C00000"/>
        </w:rPr>
        <w:fldChar w:fldCharType="separate"/>
      </w:r>
      <w:r w:rsidR="001B14D6" w:rsidRPr="00E7257D">
        <w:rPr>
          <w:noProof/>
          <w:color w:val="C00000"/>
        </w:rPr>
        <w:t>[</w:t>
      </w:r>
      <w:hyperlink w:anchor="_ENREF_3" w:tooltip="Nair K, 2011 #503" w:history="1">
        <w:r w:rsidR="00605DE6" w:rsidRPr="00E7257D">
          <w:rPr>
            <w:noProof/>
            <w:color w:val="C00000"/>
          </w:rPr>
          <w:t>3</w:t>
        </w:r>
      </w:hyperlink>
      <w:r w:rsidR="001B14D6" w:rsidRPr="00E7257D">
        <w:rPr>
          <w:noProof/>
          <w:color w:val="C00000"/>
        </w:rPr>
        <w:t>]</w:t>
      </w:r>
      <w:r w:rsidR="006954B3" w:rsidRPr="00E7257D">
        <w:rPr>
          <w:color w:val="C00000"/>
        </w:rPr>
        <w:fldChar w:fldCharType="end"/>
      </w:r>
      <w:r w:rsidR="00A60D29" w:rsidRPr="00E7257D">
        <w:rPr>
          <w:color w:val="C00000"/>
        </w:rPr>
        <w:t xml:space="preserve">. </w:t>
      </w:r>
    </w:p>
    <w:p w14:paraId="7940ED03" w14:textId="71B4A11A" w:rsidR="00B34C84" w:rsidRPr="00E7257D" w:rsidRDefault="007D20A7" w:rsidP="00F035A0">
      <w:pPr>
        <w:ind w:firstLine="720"/>
        <w:rPr>
          <w:color w:val="C00000"/>
          <w:lang w:val="en-US"/>
        </w:rPr>
      </w:pPr>
      <w:r w:rsidRPr="000340BE">
        <w:t>5-Fluorouracil</w:t>
      </w:r>
      <w:r w:rsidR="001048FF">
        <w:t xml:space="preserve"> (5FU) </w:t>
      </w:r>
      <w:r w:rsidRPr="000340BE">
        <w:t xml:space="preserve">is a pyrimidine analogue </w:t>
      </w:r>
      <w:r w:rsidR="001048FF">
        <w:t>and a first-line chemotherapeutic agent employed</w:t>
      </w:r>
      <w:r w:rsidR="00657AFE" w:rsidRPr="000340BE">
        <w:t xml:space="preserve"> in the treatment of several solid </w:t>
      </w:r>
      <w:r w:rsidR="00C12249">
        <w:t>tumo</w:t>
      </w:r>
      <w:r w:rsidR="001048FF">
        <w:t>u</w:t>
      </w:r>
      <w:r w:rsidR="00C12249">
        <w:t>r</w:t>
      </w:r>
      <w:r w:rsidR="00657AFE" w:rsidRPr="000340BE">
        <w:t>s</w:t>
      </w:r>
      <w:r w:rsidR="001048FF">
        <w:t>,</w:t>
      </w:r>
      <w:r w:rsidR="00657AFE" w:rsidRPr="000340BE">
        <w:t xml:space="preserve"> </w:t>
      </w:r>
      <w:r w:rsidR="001048FF">
        <w:t>such as breast, colorectal</w:t>
      </w:r>
      <w:r w:rsidR="00BF3E6F">
        <w:t>,</w:t>
      </w:r>
      <w:r w:rsidR="001048FF">
        <w:t xml:space="preserve"> and</w:t>
      </w:r>
      <w:r w:rsidR="00657AFE" w:rsidRPr="000340BE">
        <w:t xml:space="preserve"> head and neck cancers. </w:t>
      </w:r>
      <w:r w:rsidR="001048FF">
        <w:t xml:space="preserve"> It has a</w:t>
      </w:r>
      <w:r w:rsidR="00657AFE" w:rsidRPr="000340BE">
        <w:t xml:space="preserve"> </w:t>
      </w:r>
      <w:r w:rsidR="00A60D29" w:rsidRPr="000340BE">
        <w:t>broad spectrum o</w:t>
      </w:r>
      <w:r w:rsidR="00657AFE" w:rsidRPr="000340BE">
        <w:t xml:space="preserve">f activity against various types of </w:t>
      </w:r>
      <w:r w:rsidR="00BF3E6F">
        <w:t xml:space="preserve">cancer </w:t>
      </w:r>
      <w:r w:rsidR="007A38EB">
        <w:t xml:space="preserve">and has a mode of action based on </w:t>
      </w:r>
      <w:r w:rsidR="00A60D29" w:rsidRPr="000340BE">
        <w:t>interfering with thymidylate synthesis</w:t>
      </w:r>
      <w:r w:rsidR="007A38EB">
        <w:t xml:space="preserve">.  This leads to </w:t>
      </w:r>
      <w:r w:rsidR="002B4E35">
        <w:t>apoptosis in cancer</w:t>
      </w:r>
      <w:r w:rsidR="007A38EB">
        <w:t>ous</w:t>
      </w:r>
      <w:r w:rsidR="002B4E35">
        <w:t xml:space="preserve"> cells</w:t>
      </w:r>
      <w:r w:rsidR="007A38EB">
        <w:t xml:space="preserve"> </w:t>
      </w:r>
      <w:r w:rsidR="002B4E35">
        <w:fldChar w:fldCharType="begin"/>
      </w:r>
      <w:r w:rsidR="001B14D6">
        <w:instrText xml:space="preserve"> ADDIN EN.CITE &lt;EndNote&gt;&lt;Cite&gt;&lt;Author&gt;Longley&lt;/Author&gt;&lt;Year&gt;2003&lt;/Year&gt;&lt;RecNum&gt;447&lt;/RecNum&gt;&lt;DisplayText&gt;[4]&lt;/DisplayText&gt;&lt;record&gt;&lt;rec-number&gt;447&lt;/rec-number&gt;&lt;foreign-keys&gt;&lt;key app="EN" db-id="esexvsppetrware0wpfptxd5ws9reswwsdft"&gt;447&lt;/key&gt;&lt;/foreign-keys&gt;&lt;ref-type name="Journal Article"&gt;17&lt;/ref-type&gt;&lt;contributors&gt;&lt;authors&gt;&lt;author&gt;Longley, Daniel B.&lt;/author&gt;&lt;author&gt;Harkin, D. Paul&lt;/author&gt;&lt;author&gt;Johnston, Patrick G.&lt;/author&gt;&lt;/authors&gt;&lt;/contributors&gt;&lt;titles&gt;&lt;title&gt;5-Fluorouracil: mechanisms of action and clinical strategies&lt;/title&gt;&lt;secondary-title&gt;Nature Reviews Cancer&lt;/secondary-title&gt;&lt;/titles&gt;&lt;periodical&gt;&lt;full-title&gt;Nature Reviews Cancer&lt;/full-title&gt;&lt;/periodical&gt;&lt;pages&gt;330&lt;/pages&gt;&lt;volume&gt;3&lt;/volume&gt;&lt;dates&gt;&lt;year&gt;2003&lt;/year&gt;&lt;pub-dates&gt;&lt;date&gt;05/01/online&lt;/date&gt;&lt;/pub-dates&gt;&lt;/dates&gt;&lt;publisher&gt;Nature Publishing Group&lt;/publisher&gt;&lt;work-type&gt;Review Article&lt;/work-type&gt;&lt;urls&gt;&lt;related-urls&gt;&lt;url&gt;http://dx.doi.org/10.1038/nrc1074&lt;/url&gt;&lt;/related-urls&gt;&lt;/urls&gt;&lt;electronic-resource-num&gt;10.1038/nrc1074&lt;/electronic-resource-num&gt;&lt;/record&gt;&lt;/Cite&gt;&lt;/EndNote&gt;</w:instrText>
      </w:r>
      <w:r w:rsidR="002B4E35">
        <w:fldChar w:fldCharType="separate"/>
      </w:r>
      <w:r w:rsidR="001B14D6">
        <w:rPr>
          <w:noProof/>
        </w:rPr>
        <w:t>[</w:t>
      </w:r>
      <w:hyperlink w:anchor="_ENREF_4" w:tooltip="Longley, 2003 #447" w:history="1">
        <w:r w:rsidR="00605DE6">
          <w:rPr>
            <w:noProof/>
          </w:rPr>
          <w:t>4</w:t>
        </w:r>
      </w:hyperlink>
      <w:r w:rsidR="001B14D6">
        <w:rPr>
          <w:noProof/>
        </w:rPr>
        <w:t>]</w:t>
      </w:r>
      <w:r w:rsidR="002B4E35">
        <w:fldChar w:fldCharType="end"/>
      </w:r>
      <w:r w:rsidR="00A60D29" w:rsidRPr="000340BE">
        <w:t xml:space="preserve">. </w:t>
      </w:r>
      <w:r w:rsidR="007A38EB">
        <w:t xml:space="preserve"> A </w:t>
      </w:r>
      <w:r w:rsidR="00A566BE" w:rsidRPr="000340BE">
        <w:t>short biological half-life, non-selective distribution, variable oral</w:t>
      </w:r>
      <w:r w:rsidR="007A38EB">
        <w:t xml:space="preserve"> bioavailability and toxicity, however,</w:t>
      </w:r>
      <w:r w:rsidRPr="000340BE">
        <w:t xml:space="preserve"> limit</w:t>
      </w:r>
      <w:r w:rsidR="00A566BE" w:rsidRPr="000340BE">
        <w:t xml:space="preserve"> its therapeutic applicability.</w:t>
      </w:r>
      <w:r w:rsidR="00A60D29" w:rsidRPr="000340BE">
        <w:t xml:space="preserve"> </w:t>
      </w:r>
      <w:r w:rsidR="007A38EB">
        <w:t xml:space="preserve"> S</w:t>
      </w:r>
      <w:r w:rsidRPr="000340BE">
        <w:t>everal attempts</w:t>
      </w:r>
      <w:r w:rsidR="007A38EB">
        <w:t xml:space="preserve"> are described that attempt to overcome these limitations, whilst preserving t</w:t>
      </w:r>
      <w:r w:rsidR="007A38EB" w:rsidRPr="000340BE">
        <w:t>herapeutic effect</w:t>
      </w:r>
      <w:r w:rsidR="007A38EB">
        <w:t xml:space="preserve"> </w:t>
      </w:r>
      <w:r w:rsidR="007A38EB">
        <w:fldChar w:fldCharType="begin">
          <w:fldData xml:space="preserve">PEVuZE5vdGU+PENpdGU+PEF1dGhvcj5FbC1IYW1tYWRpPC9BdXRob3I+PFllYXI+MjAxNzwvWWVh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</w:fldData>
        </w:fldChar>
      </w:r>
      <w:r w:rsidR="007A38EB">
        <w:instrText xml:space="preserve"> ADDIN EN.CITE </w:instrText>
      </w:r>
      <w:r w:rsidR="007A38EB">
        <w:fldChar w:fldCharType="begin">
          <w:fldData xml:space="preserve">PEVuZE5vdGU+PENpdGU+PEF1dGhvcj5FbC1IYW1tYWRpPC9BdXRob3I+PFllYXI+MjAxNzwvWWVh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</w:fldData>
        </w:fldChar>
      </w:r>
      <w:r w:rsidR="007A38EB">
        <w:instrText xml:space="preserve"> ADDIN EN.CITE.DATA </w:instrText>
      </w:r>
      <w:r w:rsidR="007A38EB">
        <w:fldChar w:fldCharType="end"/>
      </w:r>
      <w:r w:rsidR="007A38EB">
        <w:fldChar w:fldCharType="separate"/>
      </w:r>
      <w:r w:rsidR="007A38EB">
        <w:rPr>
          <w:noProof/>
        </w:rPr>
        <w:t>[</w:t>
      </w:r>
      <w:hyperlink w:anchor="_ENREF_2" w:tooltip="El-Hammadi, 2017 #446" w:history="1">
        <w:r w:rsidR="007A38EB">
          <w:rPr>
            <w:noProof/>
          </w:rPr>
          <w:t>2</w:t>
        </w:r>
      </w:hyperlink>
      <w:r w:rsidR="007A38EB">
        <w:rPr>
          <w:noProof/>
        </w:rPr>
        <w:t>]</w:t>
      </w:r>
      <w:r w:rsidR="007A38EB">
        <w:fldChar w:fldCharType="end"/>
      </w:r>
      <w:r w:rsidR="007A38EB" w:rsidRPr="000340BE">
        <w:t>.</w:t>
      </w:r>
      <w:r w:rsidR="007A38EB">
        <w:t xml:space="preserve">  Many are based on developing novel </w:t>
      </w:r>
      <w:r w:rsidRPr="000340BE">
        <w:t>delivery</w:t>
      </w:r>
      <w:r w:rsidR="007A38EB">
        <w:t xml:space="preserve"> strategies</w:t>
      </w:r>
      <w:r w:rsidR="00BF3E6F">
        <w:t>, the designs of which use nanotechnology to formulate of a sub-micrometre nanoparticle (NP).  These colloidal,</w:t>
      </w:r>
      <w:r w:rsidR="007A38EB">
        <w:t xml:space="preserve"> c</w:t>
      </w:r>
      <w:r w:rsidR="00BE7D03" w:rsidRPr="000340BE">
        <w:t xml:space="preserve">arrier-mediated drug </w:t>
      </w:r>
      <w:r w:rsidR="007A38EB">
        <w:t>delivery systems</w:t>
      </w:r>
      <w:r w:rsidR="00BF3E6F">
        <w:t xml:space="preserve"> include </w:t>
      </w:r>
      <w:r w:rsidR="008A6131">
        <w:t xml:space="preserve">liposomes </w:t>
      </w:r>
      <w:r w:rsidR="008A6131">
        <w:fldChar w:fldCharType="begin"/>
      </w:r>
      <w:r w:rsidR="001B14D6">
        <w:instrText xml:space="preserve"> ADDIN EN.CITE &lt;EndNote&gt;&lt;Cite&gt;&lt;Author&gt;Pentak&lt;/Author&gt;&lt;Year&gt;2012&lt;/Year&gt;&lt;RecNum&gt;449&lt;/RecNum&gt;&lt;DisplayText&gt;[5]&lt;/DisplayText&gt;&lt;record&gt;&lt;rec-number&gt;449&lt;/rec-number&gt;&lt;foreign-keys&gt;&lt;key app="EN" db-id="esexvsppetrware0wpfptxd5ws9reswwsdft"&gt;449&lt;/key&gt;&lt;/foreign-keys&gt;&lt;ref-type name="Journal Article"&gt;17&lt;/ref-type&gt;&lt;contributors&gt;&lt;authors&gt;&lt;author&gt;Pentak, Danuta&lt;/author&gt;&lt;author&gt;Sułkowski, Wiesław W.&lt;/author&gt;&lt;author&gt;Sułkowska, Anna&lt;/author&gt;&lt;/authors&gt;&lt;/contributors&gt;&lt;titles&gt;&lt;title&gt;Influence of some physical properties of 5-fluorouracil on encapsulation efficiency in liposomes&lt;/title&gt;&lt;secondary-title&gt;Journal of Thermal Analysis and Calorimetry&lt;/secondary-title&gt;&lt;/titles&gt;&lt;periodical&gt;&lt;full-title&gt;Journal of Thermal Analysis and Calorimetry&lt;/full-title&gt;&lt;/periodical&gt;&lt;pages&gt;67-71&lt;/pages&gt;&lt;volume&gt;108&lt;/volume&gt;&lt;number&gt;1&lt;/number&gt;&lt;dates&gt;&lt;year&gt;2012&lt;/year&gt;&lt;pub-dates&gt;&lt;date&gt;April 01&lt;/date&gt;&lt;/pub-dates&gt;&lt;/dates&gt;&lt;isbn&gt;1572-8943&lt;/isbn&gt;&lt;label&gt;Pentak2012&lt;/label&gt;&lt;work-type&gt;journal article&lt;/work-type&gt;&lt;urls&gt;&lt;related-urls&gt;&lt;url&gt;https://doi.org/10.1007/s10973-011-1822-0&lt;/url&gt;&lt;/related-urls&gt;&lt;/urls&gt;&lt;electronic-resource-num&gt;10.1007/s10973-011-1822-0&lt;/electronic-resource-num&gt;&lt;/record&gt;&lt;/Cite&gt;&lt;/EndNote&gt;</w:instrText>
      </w:r>
      <w:r w:rsidR="008A6131">
        <w:fldChar w:fldCharType="separate"/>
      </w:r>
      <w:r w:rsidR="001B14D6">
        <w:rPr>
          <w:noProof/>
        </w:rPr>
        <w:t>[</w:t>
      </w:r>
      <w:hyperlink w:anchor="_ENREF_5" w:tooltip="Pentak, 2012 #449" w:history="1">
        <w:r w:rsidR="00605DE6">
          <w:rPr>
            <w:noProof/>
          </w:rPr>
          <w:t>5</w:t>
        </w:r>
      </w:hyperlink>
      <w:r w:rsidR="001B14D6">
        <w:rPr>
          <w:noProof/>
        </w:rPr>
        <w:t>]</w:t>
      </w:r>
      <w:r w:rsidR="008A6131">
        <w:fldChar w:fldCharType="end"/>
      </w:r>
      <w:r w:rsidR="008A6131">
        <w:t>,</w:t>
      </w:r>
      <w:r w:rsidR="0001414F">
        <w:t xml:space="preserve"> solid lipid </w:t>
      </w:r>
      <w:r w:rsidR="00BF3E6F">
        <w:t>NP</w:t>
      </w:r>
      <w:r w:rsidR="008A6131">
        <w:t xml:space="preserve"> </w:t>
      </w:r>
      <w:r w:rsidR="0001414F">
        <w:fldChar w:fldCharType="begin"/>
      </w:r>
      <w:r w:rsidR="001B14D6">
        <w:instrText xml:space="preserve"> ADDIN EN.CITE &lt;EndNote&gt;&lt;Cite&gt;&lt;Author&gt;Patel&lt;/Author&gt;&lt;Year&gt;2014&lt;/Year&gt;&lt;RecNum&gt;448&lt;/RecNum&gt;&lt;DisplayText&gt;[6]&lt;/DisplayText&gt;&lt;record&gt;&lt;rec-number&gt;448&lt;/rec-number&gt;&lt;foreign-keys&gt;&lt;key app="EN" db-id="esexvsppetrware0wpfptxd5ws9reswwsdft"&gt;448&lt;/key&gt;&lt;/foreign-keys&gt;&lt;ref-type name="Journal Article"&gt;17&lt;/ref-type&gt;&lt;contributors&gt;&lt;authors&gt;&lt;author&gt;Patel, Meghavi N.&lt;/author&gt;&lt;author&gt;Lakkadwala, Sushant&lt;/author&gt;&lt;author&gt;Majrad, Mohamed S.&lt;/author&gt;&lt;author&gt;Injeti, Elisha R.&lt;/author&gt;&lt;author&gt;Gollmer, Steven M.&lt;/author&gt;&lt;author&gt;Shah, Zahoor A.&lt;/author&gt;&lt;author&gt;Boddu, Sai Hanuman Sagar&lt;/author&gt;&lt;author&gt;Nesamony, Jerry&lt;/author&gt;&lt;/authors&gt;&lt;/contributors&gt;&lt;titles&gt;&lt;title&gt;Characterization and Evaluation of 5-Fluorouracil-Loaded Solid Lipid Nanoparticles Prepared via a Temperature-Modulated Solidification Technique&lt;/title&gt;&lt;secondary-title&gt;AAPS PharmSciTech&lt;/secondary-title&gt;&lt;/titles&gt;&lt;periodical&gt;&lt;full-title&gt;AAPS PharmSciTech&lt;/full-title&gt;&lt;/periodical&gt;&lt;pages&gt;1498-1508&lt;/pages&gt;&lt;volume&gt;15&lt;/volume&gt;&lt;number&gt;6&lt;/number&gt;&lt;dates&gt;&lt;year&gt;2014&lt;/year&gt;&lt;pub-dates&gt;&lt;date&gt;December 01&lt;/date&gt;&lt;/pub-dates&gt;&lt;/dates&gt;&lt;isbn&gt;1530-9932&lt;/isbn&gt;&lt;label&gt;Patel2014&lt;/label&gt;&lt;work-type&gt;journal article&lt;/work-type&gt;&lt;urls&gt;&lt;related-urls&gt;&lt;url&gt;https://doi.org/10.1208/s12249-014-0168-x&lt;/url&gt;&lt;/related-urls&gt;&lt;/urls&gt;&lt;electronic-resource-num&gt;10.1208/s12249-014-0168-x&lt;/electronic-resource-num&gt;&lt;/record&gt;&lt;/Cite&gt;&lt;/EndNote&gt;</w:instrText>
      </w:r>
      <w:r w:rsidR="0001414F">
        <w:fldChar w:fldCharType="separate"/>
      </w:r>
      <w:r w:rsidR="001B14D6">
        <w:rPr>
          <w:noProof/>
        </w:rPr>
        <w:t>[</w:t>
      </w:r>
      <w:hyperlink w:anchor="_ENREF_6" w:tooltip="Patel, 2014 #448" w:history="1">
        <w:r w:rsidR="00605DE6">
          <w:rPr>
            <w:noProof/>
          </w:rPr>
          <w:t>6</w:t>
        </w:r>
      </w:hyperlink>
      <w:r w:rsidR="001B14D6">
        <w:rPr>
          <w:noProof/>
        </w:rPr>
        <w:t>]</w:t>
      </w:r>
      <w:r w:rsidR="0001414F">
        <w:fldChar w:fldCharType="end"/>
      </w:r>
      <w:r w:rsidR="008A6131">
        <w:t xml:space="preserve">, </w:t>
      </w:r>
      <w:r w:rsidR="002802ED">
        <w:t>biodegradable</w:t>
      </w:r>
      <w:r w:rsidR="00014725">
        <w:t xml:space="preserve"> </w:t>
      </w:r>
      <w:r w:rsidR="00BF3E6F">
        <w:t>NP</w:t>
      </w:r>
      <w:r w:rsidR="008A6131">
        <w:t xml:space="preserve"> </w:t>
      </w:r>
      <w:r w:rsidR="008A6131">
        <w:fldChar w:fldCharType="begin">
          <w:fldData xml:space="preserve">PEVuZE5vdGU+PENpdGU+PEF1dGhvcj5OYWlyPC9BdXRob3I+PFllYXI+MjAxMTwvWWVhcj48UmVj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</w:fldData>
        </w:fldChar>
      </w:r>
      <w:r w:rsidR="001B14D6">
        <w:instrText xml:space="preserve"> ADDIN EN.CITE </w:instrText>
      </w:r>
      <w:r w:rsidR="001B14D6">
        <w:fldChar w:fldCharType="begin">
          <w:fldData xml:space="preserve">PEVuZE5vdGU+PENpdGU+PEF1dGhvcj5OYWlyPC9BdXRob3I+PFllYXI+MjAxMTwvWWVhcj48UmVj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</w:fldData>
        </w:fldChar>
      </w:r>
      <w:r w:rsidR="001B14D6">
        <w:instrText xml:space="preserve"> ADDIN EN.CITE.DATA </w:instrText>
      </w:r>
      <w:r w:rsidR="001B14D6">
        <w:fldChar w:fldCharType="end"/>
      </w:r>
      <w:r w:rsidR="008A6131">
        <w:fldChar w:fldCharType="separate"/>
      </w:r>
      <w:r w:rsidR="001B14D6">
        <w:rPr>
          <w:noProof/>
        </w:rPr>
        <w:t>[</w:t>
      </w:r>
      <w:hyperlink w:anchor="_ENREF_7" w:tooltip="Nair, 2011 #445" w:history="1">
        <w:r w:rsidR="00605DE6">
          <w:rPr>
            <w:noProof/>
          </w:rPr>
          <w:t>7</w:t>
        </w:r>
      </w:hyperlink>
      <w:r w:rsidR="001B14D6">
        <w:rPr>
          <w:noProof/>
        </w:rPr>
        <w:t>]</w:t>
      </w:r>
      <w:r w:rsidR="008A6131">
        <w:fldChar w:fldCharType="end"/>
      </w:r>
      <w:r w:rsidR="00EC663D" w:rsidRPr="000340BE">
        <w:t xml:space="preserve"> and </w:t>
      </w:r>
      <w:proofErr w:type="spellStart"/>
      <w:r w:rsidR="00EC663D" w:rsidRPr="000340BE">
        <w:t>nano</w:t>
      </w:r>
      <w:proofErr w:type="spellEnd"/>
      <w:r w:rsidR="00014725">
        <w:t>-</w:t>
      </w:r>
      <w:r w:rsidR="00EC663D" w:rsidRPr="000340BE">
        <w:t>emulsions</w:t>
      </w:r>
      <w:r w:rsidR="008A6131">
        <w:t xml:space="preserve"> </w:t>
      </w:r>
      <w:r w:rsidR="008A6131">
        <w:fldChar w:fldCharType="begin"/>
      </w:r>
      <w:r w:rsidR="001B14D6">
        <w:instrText xml:space="preserve"> ADDIN EN.CITE &lt;EndNote&gt;&lt;Cite&gt;&lt;Author&gt;Shakeel&lt;/Author&gt;&lt;Year&gt;2014&lt;/Year&gt;&lt;RecNum&gt;450&lt;/RecNum&gt;&lt;DisplayText&gt;[8]&lt;/DisplayText&gt;&lt;record&gt;&lt;rec-number&gt;450&lt;/rec-number&gt;&lt;foreign-keys&gt;&lt;key app="EN" db-id="esexvsppetrware0wpfptxd5ws9reswwsdft"&gt;450&lt;/key&gt;&lt;/foreign-keys&gt;&lt;ref-type name="Journal Article"&gt;17&lt;/ref-type&gt;&lt;contributors&gt;&lt;authors&gt;&lt;author&gt;Shakeel, Faiyaz&lt;/author&gt;&lt;author&gt;Haq, Nazrul&lt;/author&gt;&lt;author&gt;Al-Dhfyan, Abdullah&lt;/author&gt;&lt;author&gt;Alanazi, Fars K.&lt;/author&gt;&lt;author&gt;Alsarra, Ibrahim A.&lt;/author&gt;&lt;/authors&gt;&lt;/contributors&gt;&lt;titles&gt;&lt;title&gt;Double w/o/w nanoemulsion of 5-fluorouracil for self-nanoemulsifying drug delivery system&lt;/title&gt;&lt;secondary-title&gt;Journal of Molecular Liquids&lt;/secondary-title&gt;&lt;/titles&gt;&lt;periodical&gt;&lt;full-title&gt;Journal of Molecular Liquids&lt;/full-title&gt;&lt;/periodical&gt;&lt;pages&gt;183-190&lt;/pages&gt;&lt;volume&gt;200&lt;/volume&gt;&lt;number&gt;Part B&lt;/number&gt;&lt;keywords&gt;&lt;keyword&gt;Double nanoemulsion&lt;/keyword&gt;&lt;keyword&gt;5-Fluorouracil&lt;/keyword&gt;&lt;keyword&gt;Self-nanoemulsifying drug delivery system&lt;/keyword&gt;&lt;keyword&gt;Cytotoxicity&lt;/keyword&gt;&lt;keyword&gt;Colon cancer&lt;/keyword&gt;&lt;/keywords&gt;&lt;dates&gt;&lt;year&gt;2014&lt;/year&gt;&lt;pub-dates&gt;&lt;date&gt;2014/12/01/&lt;/date&gt;&lt;/pub-dates&gt;&lt;/dates&gt;&lt;isbn&gt;0167-7322&lt;/isbn&gt;&lt;urls&gt;&lt;related-urls&gt;&lt;url&gt;http://www.sciencedirect.com/science/article/pii/S0167732214004747&lt;/url&gt;&lt;/related-urls&gt;&lt;/urls&gt;&lt;electronic-resource-num&gt;https://doi.org/10.1016/j.molliq.2014.10.013&lt;/electronic-resource-num&gt;&lt;/record&gt;&lt;/Cite&gt;&lt;/EndNote&gt;</w:instrText>
      </w:r>
      <w:r w:rsidR="008A6131">
        <w:fldChar w:fldCharType="separate"/>
      </w:r>
      <w:r w:rsidR="001B14D6">
        <w:rPr>
          <w:noProof/>
        </w:rPr>
        <w:t>[</w:t>
      </w:r>
      <w:hyperlink w:anchor="_ENREF_8" w:tooltip="Shakeel, 2014 #450" w:history="1">
        <w:r w:rsidR="00605DE6">
          <w:rPr>
            <w:noProof/>
          </w:rPr>
          <w:t>8</w:t>
        </w:r>
      </w:hyperlink>
      <w:r w:rsidR="001B14D6">
        <w:rPr>
          <w:noProof/>
        </w:rPr>
        <w:t>]</w:t>
      </w:r>
      <w:r w:rsidR="008A6131">
        <w:fldChar w:fldCharType="end"/>
      </w:r>
      <w:r w:rsidR="007A38EB">
        <w:t>.</w:t>
      </w:r>
      <w:r w:rsidR="00BF3E6F">
        <w:t xml:space="preserve">  </w:t>
      </w:r>
      <w:r w:rsidR="00FA6D9E" w:rsidRPr="00E7257D">
        <w:rPr>
          <w:color w:val="C00000"/>
        </w:rPr>
        <w:t>Other examples of n</w:t>
      </w:r>
      <w:proofErr w:type="spellStart"/>
      <w:r w:rsidR="00B34C84" w:rsidRPr="00E7257D">
        <w:rPr>
          <w:color w:val="C00000"/>
          <w:lang w:val="en-US"/>
        </w:rPr>
        <w:t>ano</w:t>
      </w:r>
      <w:proofErr w:type="spellEnd"/>
      <w:r w:rsidR="00B07DDE">
        <w:rPr>
          <w:color w:val="C00000"/>
          <w:lang w:val="en-US"/>
        </w:rPr>
        <w:t>-</w:t>
      </w:r>
      <w:r w:rsidR="00B34C84" w:rsidRPr="00E7257D">
        <w:rPr>
          <w:color w:val="C00000"/>
          <w:lang w:val="en-US"/>
        </w:rPr>
        <w:t>scale</w:t>
      </w:r>
      <w:r w:rsidR="002802ED" w:rsidRPr="00E7257D">
        <w:rPr>
          <w:color w:val="C00000"/>
          <w:lang w:val="en-US"/>
        </w:rPr>
        <w:t>d</w:t>
      </w:r>
      <w:r w:rsidR="00B34C84" w:rsidRPr="00E7257D">
        <w:rPr>
          <w:color w:val="C00000"/>
          <w:lang w:val="en-US"/>
        </w:rPr>
        <w:t xml:space="preserve"> delivery systems for cancer treatment and cancer </w:t>
      </w:r>
      <w:proofErr w:type="spellStart"/>
      <w:r w:rsidR="00B34C84" w:rsidRPr="00E7257D">
        <w:rPr>
          <w:color w:val="C00000"/>
          <w:lang w:val="en-US"/>
        </w:rPr>
        <w:t>theranostics</w:t>
      </w:r>
      <w:proofErr w:type="spellEnd"/>
      <w:r w:rsidR="00BF3E6F" w:rsidRPr="00E7257D">
        <w:rPr>
          <w:color w:val="C00000"/>
          <w:lang w:val="en-US"/>
        </w:rPr>
        <w:t xml:space="preserve"> include</w:t>
      </w:r>
      <w:r w:rsidR="00B34C84" w:rsidRPr="00E7257D">
        <w:rPr>
          <w:color w:val="C00000"/>
          <w:lang w:val="en-US"/>
        </w:rPr>
        <w:t xml:space="preserve"> metallic </w:t>
      </w:r>
      <w:r w:rsidR="0014665D" w:rsidRPr="00E7257D">
        <w:rPr>
          <w:color w:val="C00000"/>
          <w:lang w:val="en-US"/>
        </w:rPr>
        <w:t>NP</w:t>
      </w:r>
      <w:r w:rsidR="00B34C84" w:rsidRPr="00E7257D">
        <w:rPr>
          <w:color w:val="C00000"/>
          <w:lang w:val="en-US"/>
        </w:rPr>
        <w:t xml:space="preserve"> </w:t>
      </w:r>
      <w:r w:rsidR="00B34C84" w:rsidRPr="00E7257D">
        <w:rPr>
          <w:color w:val="C00000"/>
          <w:lang w:val="en-US"/>
        </w:rPr>
        <w:fldChar w:fldCharType="begin">
          <w:fldData xml:space="preserve">PEVuZE5vdGU+PENpdGU+PEF1dGhvcj5Hb3VkYXJ6aTwvQXV0aG9yPjxZZWFyPjIwMTY8L1llYXI+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</w:fldData>
        </w:fldChar>
      </w:r>
      <w:r w:rsidR="00B34C84" w:rsidRPr="00E7257D">
        <w:rPr>
          <w:color w:val="C00000"/>
          <w:lang w:val="en-US"/>
        </w:rPr>
        <w:instrText xml:space="preserve"> ADDIN EN.CITE </w:instrText>
      </w:r>
      <w:r w:rsidR="00B34C84" w:rsidRPr="00E7257D">
        <w:rPr>
          <w:color w:val="C00000"/>
          <w:lang w:val="en-US"/>
        </w:rPr>
        <w:fldChar w:fldCharType="begin">
          <w:fldData xml:space="preserve">PEVuZE5vdGU+PENpdGU+PEF1dGhvcj5Hb3VkYXJ6aTwvQXV0aG9yPjxZZWFyPjIwMTY8L1llYXI+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</w:fldData>
        </w:fldChar>
      </w:r>
      <w:r w:rsidR="00B34C84" w:rsidRPr="00E7257D">
        <w:rPr>
          <w:color w:val="C00000"/>
          <w:lang w:val="en-US"/>
        </w:rPr>
        <w:instrText xml:space="preserve"> ADDIN EN.CITE.DATA </w:instrText>
      </w:r>
      <w:r w:rsidR="00B34C84" w:rsidRPr="00E7257D">
        <w:rPr>
          <w:color w:val="C00000"/>
          <w:lang w:val="en-US"/>
        </w:rPr>
      </w:r>
      <w:r w:rsidR="00B34C84" w:rsidRPr="00E7257D">
        <w:rPr>
          <w:color w:val="C00000"/>
          <w:lang w:val="en-US"/>
        </w:rPr>
        <w:fldChar w:fldCharType="end"/>
      </w:r>
      <w:r w:rsidR="00B34C84" w:rsidRPr="00E7257D">
        <w:rPr>
          <w:color w:val="C00000"/>
          <w:lang w:val="en-US"/>
        </w:rPr>
      </w:r>
      <w:r w:rsidR="00B34C84" w:rsidRPr="00E7257D">
        <w:rPr>
          <w:color w:val="C00000"/>
          <w:lang w:val="en-US"/>
        </w:rPr>
        <w:fldChar w:fldCharType="separate"/>
      </w:r>
      <w:r w:rsidR="00B34C84" w:rsidRPr="00E7257D">
        <w:rPr>
          <w:noProof/>
          <w:color w:val="C00000"/>
          <w:lang w:val="en-US"/>
        </w:rPr>
        <w:t>[</w:t>
      </w:r>
      <w:hyperlink w:anchor="_ENREF_9" w:tooltip="Goudarzi, 2016 #509" w:history="1">
        <w:r w:rsidR="00605DE6" w:rsidRPr="00E7257D">
          <w:rPr>
            <w:noProof/>
            <w:color w:val="C00000"/>
            <w:lang w:val="en-US"/>
          </w:rPr>
          <w:t>9-13</w:t>
        </w:r>
      </w:hyperlink>
      <w:r w:rsidR="00B34C84" w:rsidRPr="00E7257D">
        <w:rPr>
          <w:noProof/>
          <w:color w:val="C00000"/>
          <w:lang w:val="en-US"/>
        </w:rPr>
        <w:t>]</w:t>
      </w:r>
      <w:r w:rsidR="00B34C84" w:rsidRPr="00E7257D">
        <w:rPr>
          <w:color w:val="C00000"/>
          <w:lang w:val="en-US"/>
        </w:rPr>
        <w:fldChar w:fldCharType="end"/>
      </w:r>
      <w:r w:rsidR="00014725" w:rsidRPr="00E7257D">
        <w:rPr>
          <w:color w:val="C00000"/>
          <w:lang w:val="en-US"/>
        </w:rPr>
        <w:t xml:space="preserve"> </w:t>
      </w:r>
      <w:r w:rsidR="00B34C84" w:rsidRPr="00E7257D">
        <w:rPr>
          <w:color w:val="C00000"/>
          <w:lang w:val="en-US"/>
        </w:rPr>
        <w:t>and nanocomposites</w:t>
      </w:r>
      <w:r w:rsidR="002802ED" w:rsidRPr="00E7257D">
        <w:rPr>
          <w:color w:val="C00000"/>
          <w:lang w:val="en-US"/>
        </w:rPr>
        <w:t xml:space="preserve"> </w:t>
      </w:r>
      <w:r w:rsidR="00B34C84" w:rsidRPr="00E7257D">
        <w:rPr>
          <w:color w:val="C00000"/>
          <w:lang w:val="en-US"/>
        </w:rPr>
        <w:fldChar w:fldCharType="begin"/>
      </w:r>
      <w:r w:rsidR="00B34C84" w:rsidRPr="00E7257D">
        <w:rPr>
          <w:color w:val="C00000"/>
          <w:lang w:val="en-US"/>
        </w:rPr>
        <w:instrText xml:space="preserve"> ADDIN EN.CITE &lt;EndNote&gt;&lt;Cite&gt;&lt;Author&gt;Goudarzi&lt;/Author&gt;&lt;Year&gt;2016&lt;/Year&gt;&lt;RecNum&gt;513&lt;/RecNum&gt;&lt;DisplayText&gt;[14]&lt;/DisplayText&gt;&lt;record&gt;&lt;rec-number&gt;513&lt;/rec-number&gt;&lt;foreign-keys&gt;&lt;key app="EN" db-id="esexvsppetrware0wpfptxd5ws9reswwsdft"&gt;513&lt;/key&gt;&lt;/foreign-keys&gt;&lt;ref-type name="Journal Article"&gt;17&lt;/ref-type&gt;&lt;contributors&gt;&lt;authors&gt;&lt;author&gt;Goudarzi, Mojgan&lt;/author&gt;&lt;author&gt;Ghanbari, Davood&lt;/author&gt;&lt;author&gt;Salavati-Niasari, Masoud&lt;/author&gt;&lt;author&gt;Ahmadi, Amin&lt;/author&gt;&lt;/authors&gt;&lt;/contributors&gt;&lt;titles&gt;&lt;title&gt;Synthesis and Characterization of Al(OH)3, Al2O3 Nanoparticles and Polymeric Nanocomposites&lt;/title&gt;&lt;secondary-title&gt;Journal of Cluster Science&lt;/secondary-title&gt;&lt;/titles&gt;&lt;periodical&gt;&lt;full-title&gt;Journal of Cluster Science&lt;/full-title&gt;&lt;/periodical&gt;&lt;pages&gt;25-38&lt;/pages&gt;&lt;volume&gt;27&lt;/volume&gt;&lt;number&gt;1&lt;/number&gt;&lt;dates&gt;&lt;year&gt;2016&lt;/year&gt;&lt;pub-dates&gt;&lt;date&gt;January 01&lt;/date&gt;&lt;/pub-dates&gt;&lt;/dates&gt;&lt;isbn&gt;1572-8862&lt;/isbn&gt;&lt;label&gt;Goudarzi2016&lt;/label&gt;&lt;work-type&gt;journal article&lt;/work-type&gt;&lt;urls&gt;&lt;related-urls&gt;&lt;url&gt;https://doi.org/10.1007/s10876-015-0895-5&lt;/url&gt;&lt;/related-urls&gt;&lt;/urls&gt;&lt;electronic-resource-num&gt;10.1007/s10876-015-0895-5&lt;/electronic-resource-num&gt;&lt;/record&gt;&lt;/Cite&gt;&lt;/EndNote&gt;</w:instrText>
      </w:r>
      <w:r w:rsidR="00B34C84" w:rsidRPr="00E7257D">
        <w:rPr>
          <w:color w:val="C00000"/>
          <w:lang w:val="en-US"/>
        </w:rPr>
        <w:fldChar w:fldCharType="separate"/>
      </w:r>
      <w:r w:rsidR="00B34C84" w:rsidRPr="00E7257D">
        <w:rPr>
          <w:noProof/>
          <w:color w:val="C00000"/>
          <w:lang w:val="en-US"/>
        </w:rPr>
        <w:t>[</w:t>
      </w:r>
      <w:hyperlink w:anchor="_ENREF_14" w:tooltip="Goudarzi, 2016 #513" w:history="1">
        <w:r w:rsidR="00605DE6" w:rsidRPr="00E7257D">
          <w:rPr>
            <w:noProof/>
            <w:color w:val="C00000"/>
            <w:lang w:val="en-US"/>
          </w:rPr>
          <w:t>14</w:t>
        </w:r>
      </w:hyperlink>
      <w:r w:rsidR="00B34C84" w:rsidRPr="00E7257D">
        <w:rPr>
          <w:noProof/>
          <w:color w:val="C00000"/>
          <w:lang w:val="en-US"/>
        </w:rPr>
        <w:t>]</w:t>
      </w:r>
      <w:r w:rsidR="00B34C84" w:rsidRPr="00E7257D">
        <w:rPr>
          <w:color w:val="C00000"/>
          <w:lang w:val="en-US"/>
        </w:rPr>
        <w:fldChar w:fldCharType="end"/>
      </w:r>
      <w:r w:rsidR="00FA6D9E" w:rsidRPr="00E7257D">
        <w:rPr>
          <w:color w:val="C00000"/>
          <w:lang w:val="en-US"/>
        </w:rPr>
        <w:t xml:space="preserve">.  </w:t>
      </w:r>
      <w:r w:rsidR="00B34C84" w:rsidRPr="00E7257D">
        <w:rPr>
          <w:color w:val="C00000"/>
          <w:lang w:val="en-US"/>
        </w:rPr>
        <w:t>The</w:t>
      </w:r>
      <w:r w:rsidR="00FA6D9E" w:rsidRPr="00E7257D">
        <w:rPr>
          <w:color w:val="C00000"/>
          <w:lang w:val="en-US"/>
        </w:rPr>
        <w:t xml:space="preserve">se </w:t>
      </w:r>
      <w:r w:rsidR="002802ED" w:rsidRPr="00E7257D">
        <w:rPr>
          <w:color w:val="C00000"/>
          <w:lang w:val="en-US"/>
        </w:rPr>
        <w:t>formulation</w:t>
      </w:r>
      <w:r w:rsidR="00FA6D9E" w:rsidRPr="00E7257D">
        <w:rPr>
          <w:color w:val="C00000"/>
          <w:lang w:val="en-US"/>
        </w:rPr>
        <w:t>s are of particular interest as they</w:t>
      </w:r>
      <w:r w:rsidR="00B34C84" w:rsidRPr="00E7257D">
        <w:rPr>
          <w:color w:val="C00000"/>
          <w:lang w:val="en-US"/>
        </w:rPr>
        <w:t xml:space="preserve"> can be easily adjusted to improve pharmacokinetic</w:t>
      </w:r>
      <w:r w:rsidR="00014725" w:rsidRPr="00E7257D">
        <w:rPr>
          <w:color w:val="C00000"/>
          <w:lang w:val="en-US"/>
        </w:rPr>
        <w:t xml:space="preserve"> profile</w:t>
      </w:r>
      <w:r w:rsidR="00B34C84" w:rsidRPr="00E7257D">
        <w:rPr>
          <w:color w:val="C00000"/>
          <w:lang w:val="en-US"/>
        </w:rPr>
        <w:t xml:space="preserve"> and drug-carrying properties</w:t>
      </w:r>
      <w:r w:rsidR="00014725" w:rsidRPr="00E7257D">
        <w:rPr>
          <w:color w:val="C00000"/>
          <w:lang w:val="en-US"/>
        </w:rPr>
        <w:t xml:space="preserve"> </w:t>
      </w:r>
      <w:r w:rsidR="00605DE6" w:rsidRPr="00E7257D">
        <w:rPr>
          <w:color w:val="C00000"/>
          <w:lang w:val="en-US"/>
        </w:rPr>
        <w:fldChar w:fldCharType="begin"/>
      </w:r>
      <w:r w:rsidR="00605DE6" w:rsidRPr="00E7257D">
        <w:rPr>
          <w:color w:val="C00000"/>
          <w:lang w:val="en-US"/>
        </w:rPr>
        <w:instrText xml:space="preserve"> ADDIN EN.CITE &lt;EndNote&gt;&lt;Cite&gt;&lt;Author&gt;Goudarzi&lt;/Author&gt;&lt;Year&gt;2017&lt;/Year&gt;&lt;RecNum&gt;511&lt;/RecNum&gt;&lt;DisplayText&gt;[15]&lt;/DisplayText&gt;&lt;record&gt;&lt;rec-number&gt;511&lt;/rec-number&gt;&lt;foreign-keys&gt;&lt;key app="EN" db-id="esexvsppetrware0wpfptxd5ws9reswwsdft"&gt;511&lt;/key&gt;&lt;/foreign-keys&gt;&lt;ref-type name="Journal Article"&gt;17&lt;/ref-type&gt;&lt;contributors&gt;&lt;authors&gt;&lt;author&gt;Goudarzi, Mojgan&lt;/author&gt;&lt;author&gt;Mousavi-Kamazani, Mehdi&lt;/author&gt;&lt;author&gt;Salavati-Niasari, Masoud&lt;/author&gt;&lt;/authors&gt;&lt;/contributors&gt;&lt;titles&gt;&lt;title&gt;Zinc oxide nanoparticles: solvent-free synthesis, characterization and application as heterogeneous nanocatalyst for photodegradation of dye from aqueous phase&lt;/title&gt;&lt;secondary-title&gt;Journal of Materials Science: Materials in Electronics&lt;/secondary-title&gt;&lt;/titles&gt;&lt;periodical&gt;&lt;full-title&gt;Journal of Materials Science: Materials in Electronics&lt;/full-title&gt;&lt;/periodical&gt;&lt;pages&gt;8423-8428&lt;/pages&gt;&lt;volume&gt;28&lt;/volume&gt;&lt;number&gt;12&lt;/number&gt;&lt;dates&gt;&lt;year&gt;2017&lt;/year&gt;&lt;pub-dates&gt;&lt;date&gt;June 01&lt;/date&gt;&lt;/pub-dates&gt;&lt;/dates&gt;&lt;isbn&gt;1573-482X&lt;/isbn&gt;&lt;label&gt;Goudarzi2017&lt;/label&gt;&lt;work-type&gt;journal article&lt;/work-type&gt;&lt;urls&gt;&lt;related-urls&gt;&lt;url&gt;https://doi.org/10.1007/s10854-017-6560-z&lt;/url&gt;&lt;/related-urls&gt;&lt;/urls&gt;&lt;electronic-resource-num&gt;10.1007/s10854-017-6560-z&lt;/electronic-resource-num&gt;&lt;/record&gt;&lt;/Cite&gt;&lt;/EndNote&gt;</w:instrText>
      </w:r>
      <w:r w:rsidR="00605DE6" w:rsidRPr="00E7257D">
        <w:rPr>
          <w:color w:val="C00000"/>
          <w:lang w:val="en-US"/>
        </w:rPr>
        <w:fldChar w:fldCharType="separate"/>
      </w:r>
      <w:r w:rsidR="00605DE6" w:rsidRPr="00E7257D">
        <w:rPr>
          <w:noProof/>
          <w:color w:val="C00000"/>
          <w:lang w:val="en-US"/>
        </w:rPr>
        <w:t>[</w:t>
      </w:r>
      <w:hyperlink w:anchor="_ENREF_15" w:tooltip="Goudarzi, 2017 #511" w:history="1">
        <w:r w:rsidR="00605DE6" w:rsidRPr="00E7257D">
          <w:rPr>
            <w:noProof/>
            <w:color w:val="C00000"/>
            <w:lang w:val="en-US"/>
          </w:rPr>
          <w:t>15</w:t>
        </w:r>
      </w:hyperlink>
      <w:r w:rsidR="00605DE6" w:rsidRPr="00E7257D">
        <w:rPr>
          <w:noProof/>
          <w:color w:val="C00000"/>
          <w:lang w:val="en-US"/>
        </w:rPr>
        <w:t>]</w:t>
      </w:r>
      <w:r w:rsidR="00605DE6" w:rsidRPr="00E7257D">
        <w:rPr>
          <w:color w:val="C00000"/>
          <w:lang w:val="en-US"/>
        </w:rPr>
        <w:fldChar w:fldCharType="end"/>
      </w:r>
      <w:r w:rsidR="00B34C84" w:rsidRPr="00E7257D">
        <w:rPr>
          <w:color w:val="C00000"/>
          <w:lang w:val="en-US"/>
        </w:rPr>
        <w:t>.</w:t>
      </w:r>
    </w:p>
    <w:p w14:paraId="4AD171EB" w14:textId="58BB71CE" w:rsidR="00553153" w:rsidRPr="00E7257D" w:rsidRDefault="001C5490" w:rsidP="00F035A0">
      <w:pPr>
        <w:ind w:firstLine="720"/>
        <w:rPr>
          <w:color w:val="C00000"/>
        </w:rPr>
      </w:pPr>
      <w:r w:rsidRPr="00E7257D">
        <w:rPr>
          <w:color w:val="C00000"/>
        </w:rPr>
        <w:lastRenderedPageBreak/>
        <w:t xml:space="preserve">Targeting of anti-cancer chemotherapeutic agents </w:t>
      </w:r>
      <w:r w:rsidR="00F519DA" w:rsidRPr="00E7257D">
        <w:rPr>
          <w:color w:val="C00000"/>
        </w:rPr>
        <w:t xml:space="preserve">down </w:t>
      </w:r>
      <w:r w:rsidR="002802ED" w:rsidRPr="00E7257D">
        <w:rPr>
          <w:color w:val="C00000"/>
        </w:rPr>
        <w:t>to the level of the specific</w:t>
      </w:r>
      <w:r w:rsidRPr="00E7257D">
        <w:rPr>
          <w:color w:val="C00000"/>
        </w:rPr>
        <w:t xml:space="preserve"> </w:t>
      </w:r>
      <w:r w:rsidR="001048FF" w:rsidRPr="00E7257D">
        <w:rPr>
          <w:color w:val="C00000"/>
        </w:rPr>
        <w:t>tumour</w:t>
      </w:r>
      <w:r w:rsidRPr="00E7257D">
        <w:rPr>
          <w:color w:val="C00000"/>
        </w:rPr>
        <w:t xml:space="preserve"> cell is desirable</w:t>
      </w:r>
      <w:r w:rsidR="002802ED" w:rsidRPr="00E7257D">
        <w:rPr>
          <w:color w:val="C00000"/>
        </w:rPr>
        <w:t xml:space="preserve"> for a number of obvious reasons.  </w:t>
      </w:r>
      <w:r w:rsidR="00394501" w:rsidRPr="00E7257D">
        <w:rPr>
          <w:color w:val="C00000"/>
        </w:rPr>
        <w:t>Effective targeting</w:t>
      </w:r>
      <w:r w:rsidR="002802ED" w:rsidRPr="00E7257D">
        <w:rPr>
          <w:color w:val="C00000"/>
        </w:rPr>
        <w:t xml:space="preserve"> </w:t>
      </w:r>
      <w:r w:rsidRPr="00E7257D">
        <w:rPr>
          <w:color w:val="C00000"/>
        </w:rPr>
        <w:t>maxim</w:t>
      </w:r>
      <w:r w:rsidR="002802ED" w:rsidRPr="00E7257D">
        <w:rPr>
          <w:color w:val="C00000"/>
        </w:rPr>
        <w:t>ises</w:t>
      </w:r>
      <w:r w:rsidRPr="00E7257D">
        <w:rPr>
          <w:color w:val="C00000"/>
        </w:rPr>
        <w:t xml:space="preserve"> the anticancer effect</w:t>
      </w:r>
      <w:r w:rsidR="002802ED" w:rsidRPr="00E7257D">
        <w:rPr>
          <w:color w:val="C00000"/>
        </w:rPr>
        <w:t xml:space="preserve">, whilst protecting </w:t>
      </w:r>
      <w:r w:rsidRPr="00E7257D">
        <w:rPr>
          <w:color w:val="C00000"/>
        </w:rPr>
        <w:t xml:space="preserve">surrounding healthy tissue from exposure to </w:t>
      </w:r>
      <w:r w:rsidR="0014665D" w:rsidRPr="00E7257D">
        <w:rPr>
          <w:color w:val="C00000"/>
        </w:rPr>
        <w:t xml:space="preserve">collateral </w:t>
      </w:r>
      <w:r w:rsidRPr="00E7257D">
        <w:rPr>
          <w:color w:val="C00000"/>
        </w:rPr>
        <w:t xml:space="preserve">cytotoxic </w:t>
      </w:r>
      <w:r w:rsidR="00D741F1" w:rsidRPr="00E7257D">
        <w:rPr>
          <w:color w:val="C00000"/>
        </w:rPr>
        <w:t>damage</w:t>
      </w:r>
      <w:r w:rsidRPr="00E7257D">
        <w:rPr>
          <w:color w:val="C00000"/>
        </w:rPr>
        <w:t xml:space="preserve"> </w:t>
      </w:r>
      <w:r w:rsidRPr="00E7257D">
        <w:rPr>
          <w:color w:val="C00000"/>
        </w:rPr>
        <w:fldChar w:fldCharType="begin">
          <w:fldData xml:space="preserve">PEVuZE5vdGU+PENpdGU+PEF1dGhvcj5FbC1IYW1tYWRpPC9BdXRob3I+PFllYXI+MjAxNzwvWWVh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</w:fldData>
        </w:fldChar>
      </w:r>
      <w:r w:rsidRPr="00E7257D">
        <w:rPr>
          <w:color w:val="C00000"/>
        </w:rPr>
        <w:instrText xml:space="preserve"> ADDIN EN.CITE </w:instrText>
      </w:r>
      <w:r w:rsidRPr="00E7257D">
        <w:rPr>
          <w:color w:val="C00000"/>
        </w:rPr>
        <w:fldChar w:fldCharType="begin">
          <w:fldData xml:space="preserve">PEVuZE5vdGU+PENpdGU+PEF1dGhvcj5FbC1IYW1tYWRpPC9BdXRob3I+PFllYXI+MjAxNzwvWWVh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</w:fldData>
        </w:fldChar>
      </w:r>
      <w:r w:rsidRPr="00E7257D">
        <w:rPr>
          <w:color w:val="C00000"/>
        </w:rPr>
        <w:instrText xml:space="preserve"> ADDIN EN.CITE.DATA </w:instrText>
      </w:r>
      <w:r w:rsidRPr="00E7257D">
        <w:rPr>
          <w:color w:val="C00000"/>
        </w:rPr>
      </w:r>
      <w:r w:rsidRPr="00E7257D">
        <w:rPr>
          <w:color w:val="C00000"/>
        </w:rPr>
        <w:fldChar w:fldCharType="end"/>
      </w:r>
      <w:r w:rsidRPr="00E7257D">
        <w:rPr>
          <w:color w:val="C00000"/>
        </w:rPr>
      </w:r>
      <w:r w:rsidRPr="00E7257D">
        <w:rPr>
          <w:color w:val="C00000"/>
        </w:rPr>
        <w:fldChar w:fldCharType="separate"/>
      </w:r>
      <w:r w:rsidRPr="00E7257D">
        <w:rPr>
          <w:color w:val="C00000"/>
        </w:rPr>
        <w:t>[</w:t>
      </w:r>
      <w:hyperlink w:anchor="_ENREF_2" w:tooltip="El-Hammadi, 2017 #446" w:history="1">
        <w:r w:rsidR="00605DE6" w:rsidRPr="00E7257D">
          <w:rPr>
            <w:color w:val="C00000"/>
          </w:rPr>
          <w:t>2</w:t>
        </w:r>
      </w:hyperlink>
      <w:proofErr w:type="gramStart"/>
      <w:r w:rsidR="002802ED" w:rsidRPr="00E7257D">
        <w:rPr>
          <w:color w:val="C00000"/>
        </w:rPr>
        <w:t xml:space="preserve">, </w:t>
      </w:r>
      <w:proofErr w:type="gramEnd"/>
      <w:r w:rsidR="004817E6">
        <w:fldChar w:fldCharType="begin"/>
      </w:r>
      <w:r w:rsidR="004817E6">
        <w:instrText xml:space="preserve"> HYPERLINK \l "_ENRE</w:instrText>
      </w:r>
      <w:r w:rsidR="004817E6">
        <w:instrText xml:space="preserve">F_3" \o "Nair K, 2011 #503" </w:instrText>
      </w:r>
      <w:r w:rsidR="004817E6">
        <w:fldChar w:fldCharType="separate"/>
      </w:r>
      <w:r w:rsidR="00605DE6" w:rsidRPr="00E7257D">
        <w:rPr>
          <w:color w:val="C00000"/>
        </w:rPr>
        <w:t>3</w:t>
      </w:r>
      <w:r w:rsidR="004817E6">
        <w:rPr>
          <w:color w:val="C00000"/>
        </w:rPr>
        <w:fldChar w:fldCharType="end"/>
      </w:r>
      <w:r w:rsidRPr="00E7257D">
        <w:rPr>
          <w:color w:val="C00000"/>
        </w:rPr>
        <w:t>]</w:t>
      </w:r>
      <w:r w:rsidRPr="00E7257D">
        <w:rPr>
          <w:color w:val="C00000"/>
        </w:rPr>
        <w:fldChar w:fldCharType="end"/>
      </w:r>
      <w:r w:rsidRPr="00E7257D">
        <w:rPr>
          <w:color w:val="C00000"/>
        </w:rPr>
        <w:t>.</w:t>
      </w:r>
      <w:r w:rsidR="00394501" w:rsidRPr="00E7257D">
        <w:rPr>
          <w:color w:val="C00000"/>
        </w:rPr>
        <w:t xml:space="preserve">  Although individual strategies to achieve targeting are numerous, exploitation of the enhanced permeation and retention (EPR) mechanism is a frequently described approach.</w:t>
      </w:r>
      <w:r w:rsidR="00394501">
        <w:t xml:space="preserve">  N</w:t>
      </w:r>
      <w:r w:rsidR="00394501" w:rsidRPr="002802ED">
        <w:t>ano</w:t>
      </w:r>
      <w:r w:rsidR="00394501">
        <w:t xml:space="preserve">-scaled </w:t>
      </w:r>
      <w:r w:rsidR="00394501" w:rsidRPr="002802ED">
        <w:t xml:space="preserve">carriers accumulate preferentially in tumour tissue </w:t>
      </w:r>
      <w:r w:rsidR="00394501">
        <w:t xml:space="preserve">as a result of the </w:t>
      </w:r>
      <w:r w:rsidR="00394501" w:rsidRPr="002802ED">
        <w:t>EPR</w:t>
      </w:r>
      <w:r w:rsidR="00394501">
        <w:t xml:space="preserve"> effect, enabling formation of </w:t>
      </w:r>
      <w:r w:rsidR="00D741F1">
        <w:t xml:space="preserve">a </w:t>
      </w:r>
      <w:r w:rsidR="00394501" w:rsidRPr="002802ED">
        <w:t>local drug depot</w:t>
      </w:r>
      <w:r w:rsidR="00394501">
        <w:t xml:space="preserve"> and </w:t>
      </w:r>
      <w:r w:rsidR="00394501" w:rsidRPr="002802ED">
        <w:t>provid</w:t>
      </w:r>
      <w:r w:rsidR="00394501">
        <w:t>ing</w:t>
      </w:r>
      <w:r w:rsidR="00394501" w:rsidRPr="002802ED">
        <w:t xml:space="preserve"> continuous supply of encapsulated drugs into </w:t>
      </w:r>
      <w:r w:rsidR="00394501">
        <w:t xml:space="preserve">the </w:t>
      </w:r>
      <w:r w:rsidR="00394501" w:rsidRPr="002802ED">
        <w:t>microenvironment</w:t>
      </w:r>
      <w:r w:rsidR="00394501">
        <w:t xml:space="preserve">  </w:t>
      </w:r>
      <w:r w:rsidR="00E0738E" w:rsidRPr="002802ED">
        <w:fldChar w:fldCharType="begin"/>
      </w:r>
      <w:r w:rsidR="00605DE6" w:rsidRPr="002802ED">
        <w:instrText xml:space="preserve"> ADDIN EN.CITE &lt;EndNote&gt;&lt;Cite&gt;&lt;Author&gt;Locatelli&lt;/Author&gt;&lt;Year&gt;2012&lt;/Year&gt;&lt;RecNum&gt;38&lt;/RecNum&gt;&lt;DisplayText&gt;[16]&lt;/DisplayText&gt;&lt;record&gt;&lt;rec-number&gt;38&lt;/rec-number&gt;&lt;foreign-keys&gt;&lt;key app="EN" db-id="esexvsppetrware0wpfptxd5ws9reswwsdft"&gt;38&lt;/key&gt;&lt;/foreign-keys&gt;&lt;ref-type name="Journal Article"&gt;17&lt;/ref-type&gt;&lt;contributors&gt;&lt;authors&gt;&lt;author&gt;Locatelli, Erica&lt;/author&gt;&lt;author&gt;Comes Franchini, Mauro&lt;/author&gt;&lt;/authors&gt;&lt;/contributors&gt;&lt;titles&gt;&lt;title&gt;Biodegradable PLGA-b-PEG polymeric nanoparticles: synthesis, properties, and nanomedical applications as drug delivery system&lt;/title&gt;&lt;secondary-title&gt;Journal of Nanoparticle Research&lt;/secondary-title&gt;&lt;alt-title&gt;J Nanopart Res&lt;/alt-title&gt;&lt;/titles&gt;&lt;periodical&gt;&lt;full-title&gt;Journal of Nanoparticle Research&lt;/full-title&gt;&lt;abbr-1&gt;J Nanopart Res&lt;/abbr-1&gt;&lt;/periodical&gt;&lt;alt-periodical&gt;&lt;full-title&gt;Journal of Nanoparticle Research&lt;/full-title&gt;&lt;abbr-1&gt;J Nanopart Res&lt;/abbr-1&gt;&lt;/alt-periodical&gt;&lt;pages&gt;1-17&lt;/pages&gt;&lt;volume&gt;14&lt;/volume&gt;&lt;number&gt;12&lt;/number&gt;&lt;keywords&gt;&lt;keyword&gt;Polymeric nanoparticles&lt;/keyword&gt;&lt;keyword&gt;Nanomedicine&lt;/keyword&gt;&lt;keyword&gt;Polyesters&lt;/keyword&gt;&lt;/keywords&gt;&lt;dates&gt;&lt;year&gt;2012&lt;/year&gt;&lt;pub-dates&gt;&lt;date&gt;2012/11/25&lt;/date&gt;&lt;/pub-dates&gt;&lt;/dates&gt;&lt;publisher&gt;Springer Netherlands&lt;/publisher&gt;&lt;isbn&gt;1388-0764&lt;/isbn&gt;&lt;urls&gt;&lt;related-urls&gt;&lt;url&gt;http://dx.doi.org/10.1007/s11051-012-1316-4&lt;/url&gt;&lt;/related-urls&gt;&lt;/urls&gt;&lt;custom7&gt;1316&lt;/custom7&gt;&lt;electronic-resource-num&gt;10.1007/s11051-012-1316-4&lt;/electronic-resource-num&gt;&lt;language&gt;English&lt;/language&gt;&lt;/record&gt;&lt;/Cite&gt;&lt;/EndNote&gt;</w:instrText>
      </w:r>
      <w:r w:rsidR="00E0738E" w:rsidRPr="002802ED">
        <w:fldChar w:fldCharType="separate"/>
      </w:r>
      <w:r w:rsidR="00605DE6" w:rsidRPr="002802ED">
        <w:t>[</w:t>
      </w:r>
      <w:hyperlink w:anchor="_ENREF_16" w:tooltip="Locatelli, 2012 #38" w:history="1">
        <w:r w:rsidR="00605DE6" w:rsidRPr="002802ED">
          <w:t>16</w:t>
        </w:r>
      </w:hyperlink>
      <w:r w:rsidR="00605DE6" w:rsidRPr="002802ED">
        <w:t>]</w:t>
      </w:r>
      <w:r w:rsidR="00E0738E" w:rsidRPr="002802ED">
        <w:fldChar w:fldCharType="end"/>
      </w:r>
      <w:r w:rsidR="00330C5E" w:rsidRPr="002802ED">
        <w:t>.</w:t>
      </w:r>
      <w:r w:rsidR="00D741F1">
        <w:t xml:space="preserve">  </w:t>
      </w:r>
      <w:r w:rsidR="00DE25F5" w:rsidRPr="00E7257D">
        <w:rPr>
          <w:color w:val="C00000"/>
        </w:rPr>
        <w:t xml:space="preserve">Therefore, </w:t>
      </w:r>
      <w:r w:rsidR="00D741F1" w:rsidRPr="00E7257D">
        <w:rPr>
          <w:color w:val="C00000"/>
        </w:rPr>
        <w:t xml:space="preserve">an aim of </w:t>
      </w:r>
      <w:r w:rsidR="00553153" w:rsidRPr="00E7257D">
        <w:rPr>
          <w:color w:val="C00000"/>
        </w:rPr>
        <w:t>this study</w:t>
      </w:r>
      <w:r w:rsidR="00D741F1" w:rsidRPr="00E7257D">
        <w:rPr>
          <w:color w:val="C00000"/>
        </w:rPr>
        <w:t xml:space="preserve"> was to exploit the EPR effect and </w:t>
      </w:r>
      <w:r w:rsidR="00553153" w:rsidRPr="00E7257D">
        <w:rPr>
          <w:color w:val="C00000"/>
        </w:rPr>
        <w:t>develop, characteri</w:t>
      </w:r>
      <w:r w:rsidR="00394501" w:rsidRPr="00E7257D">
        <w:rPr>
          <w:color w:val="C00000"/>
        </w:rPr>
        <w:t>s</w:t>
      </w:r>
      <w:r w:rsidR="00D741F1" w:rsidRPr="00E7257D">
        <w:rPr>
          <w:color w:val="C00000"/>
        </w:rPr>
        <w:t xml:space="preserve">e and evaluate </w:t>
      </w:r>
      <w:r w:rsidR="00553153" w:rsidRPr="00E7257D">
        <w:rPr>
          <w:i/>
          <w:iCs/>
          <w:color w:val="C00000"/>
        </w:rPr>
        <w:t xml:space="preserve">in vivo </w:t>
      </w:r>
      <w:r w:rsidR="001048FF" w:rsidRPr="00E7257D">
        <w:rPr>
          <w:color w:val="C00000"/>
        </w:rPr>
        <w:t>5FU</w:t>
      </w:r>
      <w:r w:rsidR="00D741F1" w:rsidRPr="00E7257D">
        <w:rPr>
          <w:color w:val="C00000"/>
        </w:rPr>
        <w:t>-</w:t>
      </w:r>
      <w:r w:rsidR="00553153" w:rsidRPr="00E7257D">
        <w:rPr>
          <w:color w:val="C00000"/>
        </w:rPr>
        <w:t>loaded biodegrad</w:t>
      </w:r>
      <w:r w:rsidR="00ED2E0C" w:rsidRPr="00E7257D">
        <w:rPr>
          <w:color w:val="C00000"/>
        </w:rPr>
        <w:t xml:space="preserve">able </w:t>
      </w:r>
      <w:r w:rsidR="00E05EE5" w:rsidRPr="00E7257D">
        <w:rPr>
          <w:color w:val="C00000"/>
        </w:rPr>
        <w:t>NP</w:t>
      </w:r>
      <w:r w:rsidR="00553153" w:rsidRPr="00E7257D">
        <w:rPr>
          <w:color w:val="C00000"/>
        </w:rPr>
        <w:t xml:space="preserve"> prepared using </w:t>
      </w:r>
      <w:r w:rsidR="00D741F1" w:rsidRPr="00E7257D">
        <w:rPr>
          <w:color w:val="C00000"/>
        </w:rPr>
        <w:t xml:space="preserve">the </w:t>
      </w:r>
      <w:r w:rsidR="00553153" w:rsidRPr="00E7257D">
        <w:rPr>
          <w:color w:val="C00000"/>
        </w:rPr>
        <w:t xml:space="preserve">double emulsion solvent evaporation method. </w:t>
      </w:r>
      <w:r w:rsidR="00D741F1" w:rsidRPr="00E7257D">
        <w:rPr>
          <w:color w:val="C00000"/>
        </w:rPr>
        <w:t xml:space="preserve"> The polymers chosen for the study were </w:t>
      </w:r>
      <w:r w:rsidR="00E718D9" w:rsidRPr="00E7257D">
        <w:rPr>
          <w:color w:val="C00000"/>
        </w:rPr>
        <w:t xml:space="preserve">based on the </w:t>
      </w:r>
      <w:r w:rsidR="00D741F1" w:rsidRPr="00E7257D">
        <w:rPr>
          <w:color w:val="C00000"/>
        </w:rPr>
        <w:t>poly</w:t>
      </w:r>
      <w:r w:rsidR="00B07DDE">
        <w:rPr>
          <w:color w:val="C00000"/>
        </w:rPr>
        <w:t xml:space="preserve"> </w:t>
      </w:r>
      <w:r w:rsidR="00D741F1" w:rsidRPr="00E7257D">
        <w:rPr>
          <w:color w:val="C00000"/>
        </w:rPr>
        <w:t>(</w:t>
      </w:r>
      <w:proofErr w:type="spellStart"/>
      <w:r w:rsidR="00D741F1" w:rsidRPr="00E7257D">
        <w:rPr>
          <w:color w:val="C00000"/>
        </w:rPr>
        <w:t>lactide</w:t>
      </w:r>
      <w:proofErr w:type="spellEnd"/>
      <w:r w:rsidR="00D741F1" w:rsidRPr="00E7257D">
        <w:rPr>
          <w:color w:val="C00000"/>
        </w:rPr>
        <w:t>-</w:t>
      </w:r>
      <w:r w:rsidR="00D741F1" w:rsidRPr="00E7257D">
        <w:rPr>
          <w:i/>
          <w:color w:val="C00000"/>
        </w:rPr>
        <w:t>co</w:t>
      </w:r>
      <w:r w:rsidR="00D741F1" w:rsidRPr="00E7257D">
        <w:rPr>
          <w:color w:val="C00000"/>
        </w:rPr>
        <w:t>-</w:t>
      </w:r>
      <w:proofErr w:type="spellStart"/>
      <w:r w:rsidR="00D741F1" w:rsidRPr="00E7257D">
        <w:rPr>
          <w:color w:val="C00000"/>
        </w:rPr>
        <w:t>glycolide</w:t>
      </w:r>
      <w:proofErr w:type="spellEnd"/>
      <w:r w:rsidR="00D741F1" w:rsidRPr="00E7257D">
        <w:rPr>
          <w:color w:val="C00000"/>
        </w:rPr>
        <w:t xml:space="preserve">) (PLGA) </w:t>
      </w:r>
      <w:r w:rsidR="00E718D9" w:rsidRPr="00E7257D">
        <w:rPr>
          <w:color w:val="C00000"/>
        </w:rPr>
        <w:t>backbone.  A second aim of the work was to investigate the effect of increasing poly</w:t>
      </w:r>
      <w:r w:rsidR="00B07DDE">
        <w:rPr>
          <w:color w:val="C00000"/>
        </w:rPr>
        <w:t xml:space="preserve"> </w:t>
      </w:r>
      <w:r w:rsidR="00E718D9" w:rsidRPr="00E7257D">
        <w:rPr>
          <w:color w:val="C00000"/>
        </w:rPr>
        <w:t>(ethylene glycol)</w:t>
      </w:r>
      <w:r w:rsidR="00D518E6" w:rsidRPr="00E7257D">
        <w:rPr>
          <w:color w:val="C00000"/>
        </w:rPr>
        <w:t xml:space="preserve"> (PEG)</w:t>
      </w:r>
      <w:r w:rsidR="00E718D9" w:rsidRPr="00E7257D">
        <w:rPr>
          <w:color w:val="C00000"/>
        </w:rPr>
        <w:t xml:space="preserve"> functionality</w:t>
      </w:r>
      <w:r w:rsidR="00D518E6" w:rsidRPr="00E7257D">
        <w:rPr>
          <w:color w:val="C00000"/>
        </w:rPr>
        <w:t xml:space="preserve"> on key NP properties, such as encapsulation efficiency and release rate.  This was done</w:t>
      </w:r>
      <w:r w:rsidR="00E718D9" w:rsidRPr="00E7257D">
        <w:rPr>
          <w:color w:val="C00000"/>
        </w:rPr>
        <w:t xml:space="preserve"> using a block copolymer </w:t>
      </w:r>
      <w:r w:rsidR="00D518E6" w:rsidRPr="00E7257D">
        <w:rPr>
          <w:color w:val="C00000"/>
        </w:rPr>
        <w:t>(PLGA-PEG) in either pure form or diluted (1:1) with PLGA</w:t>
      </w:r>
      <w:r w:rsidR="008741C1" w:rsidRPr="00E7257D">
        <w:rPr>
          <w:color w:val="C00000"/>
        </w:rPr>
        <w:t>.</w:t>
      </w:r>
      <w:r w:rsidR="00553153" w:rsidRPr="00E7257D">
        <w:rPr>
          <w:color w:val="C00000"/>
        </w:rPr>
        <w:t xml:space="preserve"> </w:t>
      </w:r>
      <w:r w:rsidR="00D518E6" w:rsidRPr="00E7257D">
        <w:rPr>
          <w:color w:val="C00000"/>
        </w:rPr>
        <w:t xml:space="preserve"> An optimised formulation was considered as one with size ˂ 200 nm, a narrow size distribution (PDI ˂ 0.2) and no particle aggregation.  </w:t>
      </w:r>
      <w:r w:rsidR="006425E6" w:rsidRPr="00E7257D">
        <w:rPr>
          <w:color w:val="C00000"/>
        </w:rPr>
        <w:t>P</w:t>
      </w:r>
      <w:r w:rsidR="00E0738E" w:rsidRPr="00E7257D">
        <w:rPr>
          <w:color w:val="C00000"/>
        </w:rPr>
        <w:t>assive</w:t>
      </w:r>
      <w:r w:rsidR="00553153" w:rsidRPr="00E7257D">
        <w:rPr>
          <w:color w:val="C00000"/>
        </w:rPr>
        <w:t xml:space="preserve"> </w:t>
      </w:r>
      <w:r w:rsidR="001048FF" w:rsidRPr="00E7257D">
        <w:rPr>
          <w:color w:val="C00000"/>
        </w:rPr>
        <w:t>tumour</w:t>
      </w:r>
      <w:r w:rsidR="00553153" w:rsidRPr="00E7257D">
        <w:rPr>
          <w:color w:val="C00000"/>
        </w:rPr>
        <w:t xml:space="preserve"> targeti</w:t>
      </w:r>
      <w:r w:rsidR="008741C1" w:rsidRPr="00E7257D">
        <w:rPr>
          <w:color w:val="C00000"/>
        </w:rPr>
        <w:t xml:space="preserve">ng of </w:t>
      </w:r>
      <w:r w:rsidR="001048FF" w:rsidRPr="00E7257D">
        <w:rPr>
          <w:color w:val="C00000"/>
        </w:rPr>
        <w:t>5FU</w:t>
      </w:r>
      <w:r w:rsidR="002B2AC7" w:rsidRPr="00E7257D">
        <w:rPr>
          <w:color w:val="C00000"/>
        </w:rPr>
        <w:t xml:space="preserve"> </w:t>
      </w:r>
      <w:r w:rsidR="000B48C5" w:rsidRPr="00E7257D">
        <w:rPr>
          <w:color w:val="C00000"/>
        </w:rPr>
        <w:t xml:space="preserve">to enhance anticancer activity and </w:t>
      </w:r>
      <w:r w:rsidR="00DA2023" w:rsidRPr="00E7257D">
        <w:rPr>
          <w:color w:val="C00000"/>
        </w:rPr>
        <w:t>diminish</w:t>
      </w:r>
      <w:r w:rsidR="000B48C5" w:rsidRPr="00E7257D">
        <w:rPr>
          <w:color w:val="C00000"/>
        </w:rPr>
        <w:t xml:space="preserve"> side effects</w:t>
      </w:r>
      <w:r w:rsidR="008741C1" w:rsidRPr="00E7257D">
        <w:rPr>
          <w:color w:val="C00000"/>
        </w:rPr>
        <w:t xml:space="preserve"> was</w:t>
      </w:r>
      <w:r w:rsidR="00553153" w:rsidRPr="00E7257D">
        <w:rPr>
          <w:color w:val="C00000"/>
        </w:rPr>
        <w:t xml:space="preserve"> studied</w:t>
      </w:r>
      <w:r w:rsidR="00620043" w:rsidRPr="00E7257D">
        <w:rPr>
          <w:color w:val="C00000"/>
        </w:rPr>
        <w:t xml:space="preserve"> using an optimised NP formulation</w:t>
      </w:r>
      <w:r w:rsidR="00553153" w:rsidRPr="00E7257D">
        <w:rPr>
          <w:color w:val="C00000"/>
        </w:rPr>
        <w:t xml:space="preserve"> </w:t>
      </w:r>
      <w:r w:rsidR="00553153" w:rsidRPr="00E7257D">
        <w:rPr>
          <w:i/>
          <w:iCs/>
          <w:color w:val="C00000"/>
        </w:rPr>
        <w:t>in vivo</w:t>
      </w:r>
      <w:r w:rsidR="00553153" w:rsidRPr="00E7257D">
        <w:rPr>
          <w:color w:val="C00000"/>
        </w:rPr>
        <w:t xml:space="preserve"> using </w:t>
      </w:r>
      <w:r w:rsidR="00D741F1" w:rsidRPr="00E7257D">
        <w:rPr>
          <w:color w:val="C00000"/>
        </w:rPr>
        <w:t>a s</w:t>
      </w:r>
      <w:r w:rsidR="00553153" w:rsidRPr="00E7257D">
        <w:rPr>
          <w:color w:val="C00000"/>
        </w:rPr>
        <w:t>olid Eh</w:t>
      </w:r>
      <w:r w:rsidR="000B48C5" w:rsidRPr="00E7257D">
        <w:rPr>
          <w:color w:val="C00000"/>
        </w:rPr>
        <w:t>r</w:t>
      </w:r>
      <w:r w:rsidR="00553153" w:rsidRPr="00E7257D">
        <w:rPr>
          <w:color w:val="C00000"/>
        </w:rPr>
        <w:t xml:space="preserve">lich </w:t>
      </w:r>
      <w:r w:rsidR="00D741F1" w:rsidRPr="00E7257D">
        <w:rPr>
          <w:color w:val="C00000"/>
        </w:rPr>
        <w:t>c</w:t>
      </w:r>
      <w:r w:rsidR="00553153" w:rsidRPr="00E7257D">
        <w:rPr>
          <w:color w:val="C00000"/>
        </w:rPr>
        <w:t xml:space="preserve">arcinoma </w:t>
      </w:r>
      <w:r w:rsidR="001048FF" w:rsidRPr="00E7257D">
        <w:rPr>
          <w:color w:val="C00000"/>
        </w:rPr>
        <w:t>tumour</w:t>
      </w:r>
      <w:r w:rsidR="00553153" w:rsidRPr="00E7257D">
        <w:rPr>
          <w:color w:val="C00000"/>
        </w:rPr>
        <w:t xml:space="preserve"> model in mice.</w:t>
      </w:r>
    </w:p>
    <w:p w14:paraId="600C1884" w14:textId="04A7E244" w:rsidR="00F035A0" w:rsidRDefault="00F035A0">
      <w:pPr>
        <w:autoSpaceDE/>
        <w:autoSpaceDN/>
        <w:adjustRightInd/>
        <w:spacing w:after="200" w:line="276" w:lineRule="auto"/>
        <w:jc w:val="left"/>
      </w:pPr>
      <w:r>
        <w:br w:type="page"/>
      </w:r>
    </w:p>
    <w:p w14:paraId="4B15591E" w14:textId="77777777" w:rsidR="00711777" w:rsidRPr="00FF3E15" w:rsidRDefault="00711777" w:rsidP="00F035A0">
      <w:pPr>
        <w:pStyle w:val="Heading1"/>
      </w:pPr>
      <w:r w:rsidRPr="00FF3E15">
        <w:lastRenderedPageBreak/>
        <w:t>2. Materials and Methods</w:t>
      </w:r>
    </w:p>
    <w:p w14:paraId="0D08B396" w14:textId="77777777" w:rsidR="00711777" w:rsidRPr="00F035A0" w:rsidRDefault="00711777" w:rsidP="00F035A0">
      <w:pPr>
        <w:pStyle w:val="Heading2"/>
      </w:pPr>
      <w:r w:rsidRPr="00F035A0">
        <w:t>2.1</w:t>
      </w:r>
      <w:r w:rsidR="009A4CEE" w:rsidRPr="00F035A0">
        <w:t>.</w:t>
      </w:r>
      <w:r w:rsidRPr="00F035A0">
        <w:t xml:space="preserve"> Materials</w:t>
      </w:r>
    </w:p>
    <w:p w14:paraId="21DE333F" w14:textId="0F9FD8B9" w:rsidR="00711777" w:rsidRDefault="00711777" w:rsidP="00F035A0">
      <w:pPr>
        <w:rPr>
          <w:b/>
          <w:bCs/>
        </w:rPr>
      </w:pPr>
      <w:r w:rsidRPr="00FF3E15">
        <w:t xml:space="preserve">PLGA with a 50:50 </w:t>
      </w:r>
      <w:proofErr w:type="spellStart"/>
      <w:r w:rsidRPr="00FF3E15">
        <w:t>lactic</w:t>
      </w:r>
      <w:proofErr w:type="gramStart"/>
      <w:r w:rsidRPr="00FF3E15">
        <w:t>:glycolic</w:t>
      </w:r>
      <w:proofErr w:type="spellEnd"/>
      <w:proofErr w:type="gramEnd"/>
      <w:r w:rsidRPr="00FF3E15">
        <w:t xml:space="preserve"> ratio (</w:t>
      </w:r>
      <w:proofErr w:type="spellStart"/>
      <w:r w:rsidRPr="00FF3E15">
        <w:t>Reso</w:t>
      </w:r>
      <w:r w:rsidR="00620043">
        <w:t>mer</w:t>
      </w:r>
      <w:proofErr w:type="spellEnd"/>
      <w:r w:rsidR="00620043">
        <w:t xml:space="preserve">® RG 503H, MW 34 </w:t>
      </w:r>
      <w:proofErr w:type="spellStart"/>
      <w:r w:rsidR="00620043">
        <w:t>kDa</w:t>
      </w:r>
      <w:proofErr w:type="spellEnd"/>
      <w:r w:rsidR="00620043">
        <w:t>) and</w:t>
      </w:r>
      <w:r w:rsidRPr="00FF3E15">
        <w:t xml:space="preserve"> </w:t>
      </w:r>
      <w:r w:rsidR="00342562">
        <w:t>p</w:t>
      </w:r>
      <w:r w:rsidR="00FF3E15" w:rsidRPr="00FF3E15">
        <w:t>oly(ethylene glycol) methyl ether-block-poly(</w:t>
      </w:r>
      <w:proofErr w:type="spellStart"/>
      <w:r w:rsidR="00FF3E15" w:rsidRPr="00FF3E15">
        <w:t>lactide</w:t>
      </w:r>
      <w:proofErr w:type="spellEnd"/>
      <w:r w:rsidR="00FF3E15" w:rsidRPr="00FF3E15">
        <w:t>-co-</w:t>
      </w:r>
      <w:proofErr w:type="spellStart"/>
      <w:r w:rsidR="00FF3E15" w:rsidRPr="00FF3E15">
        <w:t>glycolide</w:t>
      </w:r>
      <w:proofErr w:type="spellEnd"/>
      <w:r w:rsidR="00FF3E15" w:rsidRPr="00FF3E15">
        <w:t xml:space="preserve">) (PEG average </w:t>
      </w:r>
      <w:proofErr w:type="spellStart"/>
      <w:r w:rsidR="00FF3E15" w:rsidRPr="00FF3E15">
        <w:t>Mn</w:t>
      </w:r>
      <w:proofErr w:type="spellEnd"/>
      <w:r w:rsidR="00620043">
        <w:t xml:space="preserve"> </w:t>
      </w:r>
      <w:r w:rsidR="00FF3E15" w:rsidRPr="00FF3E15">
        <w:t xml:space="preserve">5,000, PLGA </w:t>
      </w:r>
      <w:proofErr w:type="spellStart"/>
      <w:r w:rsidR="00FF3E15" w:rsidRPr="00FF3E15">
        <w:t>Mn</w:t>
      </w:r>
      <w:proofErr w:type="spellEnd"/>
      <w:r w:rsidR="00620043">
        <w:t xml:space="preserve"> </w:t>
      </w:r>
      <w:r w:rsidR="00FF3E15" w:rsidRPr="00FF3E15">
        <w:t xml:space="preserve">55,000) </w:t>
      </w:r>
      <w:r w:rsidRPr="00FF3E15">
        <w:t>were purchased from Sigma Chemi</w:t>
      </w:r>
      <w:r w:rsidR="00FD555E" w:rsidRPr="00FF3E15">
        <w:t>cal Co. (St. Louis, USA).  5-Fluorouracil</w:t>
      </w:r>
      <w:r w:rsidR="00D3654D" w:rsidRPr="00FF3E15">
        <w:t xml:space="preserve"> (HPLC powder)</w:t>
      </w:r>
      <w:r w:rsidR="00FD555E" w:rsidRPr="00FF3E15">
        <w:t xml:space="preserve">, </w:t>
      </w:r>
      <w:proofErr w:type="gramStart"/>
      <w:r w:rsidR="00342562">
        <w:t>p</w:t>
      </w:r>
      <w:r w:rsidRPr="00FF3E15">
        <w:t>oly(</w:t>
      </w:r>
      <w:proofErr w:type="gramEnd"/>
      <w:r w:rsidRPr="00FF3E15">
        <w:t>vinyl alcohol) (PVA, 87-89% hydrolysed, molecular weight 31,000-50,000) and phosphate</w:t>
      </w:r>
      <w:r w:rsidR="00620043">
        <w:t>-</w:t>
      </w:r>
      <w:r w:rsidRPr="00FF3E15">
        <w:t>buffered saline (PBS) were obtained from Sigma Chemical Co. (St.</w:t>
      </w:r>
      <w:r w:rsidR="00FD555E" w:rsidRPr="00FF3E15">
        <w:t xml:space="preserve"> Louis, USA). </w:t>
      </w:r>
      <w:r w:rsidRPr="00FF3E15">
        <w:t xml:space="preserve"> Dichloromethane</w:t>
      </w:r>
      <w:r w:rsidR="00342562">
        <w:t xml:space="preserve"> and</w:t>
      </w:r>
      <w:r w:rsidRPr="00FF3E15">
        <w:t xml:space="preserve"> aceton</w:t>
      </w:r>
      <w:r w:rsidR="00FD555E" w:rsidRPr="00FF3E15">
        <w:t xml:space="preserve">itrile </w:t>
      </w:r>
      <w:r w:rsidRPr="00FF3E15">
        <w:t xml:space="preserve">were of HPLC grade and </w:t>
      </w:r>
      <w:r w:rsidR="00342562">
        <w:t xml:space="preserve">all </w:t>
      </w:r>
      <w:r w:rsidRPr="00FF3E15">
        <w:t>other reagents were of analytical grade.  Water used in the work was produced to Type 1 standard (</w:t>
      </w:r>
      <w:proofErr w:type="spellStart"/>
      <w:r w:rsidRPr="00FF3E15">
        <w:t>Milli</w:t>
      </w:r>
      <w:proofErr w:type="spellEnd"/>
      <w:r w:rsidRPr="00FF3E15">
        <w:t>-Q</w:t>
      </w:r>
      <w:r w:rsidRPr="00DE3706">
        <w:rPr>
          <w:vertAlign w:val="superscript"/>
        </w:rPr>
        <w:t>®</w:t>
      </w:r>
      <w:r w:rsidRPr="00FF3E15">
        <w:t xml:space="preserve">, 18.2 </w:t>
      </w:r>
      <w:proofErr w:type="spellStart"/>
      <w:r w:rsidR="00342562">
        <w:t>m</w:t>
      </w:r>
      <w:r w:rsidRPr="00FF3E15">
        <w:t>Ω</w:t>
      </w:r>
      <w:proofErr w:type="spellEnd"/>
      <w:r w:rsidRPr="00FF3E15">
        <w:t xml:space="preserve"> cm at 25 °C).</w:t>
      </w:r>
    </w:p>
    <w:p w14:paraId="6460C2BD" w14:textId="77777777" w:rsidR="00FF3E15" w:rsidRPr="00FF3E15" w:rsidRDefault="00FF3E15" w:rsidP="00F035A0"/>
    <w:p w14:paraId="6F1BB81B" w14:textId="47AF05B6" w:rsidR="00711777" w:rsidRPr="00FF3E15" w:rsidRDefault="00711777" w:rsidP="00F035A0">
      <w:pPr>
        <w:pStyle w:val="Heading2"/>
      </w:pPr>
      <w:r w:rsidRPr="00FF3E15">
        <w:t>2.2</w:t>
      </w:r>
      <w:r w:rsidR="009A4CEE">
        <w:t>.</w:t>
      </w:r>
      <w:r w:rsidRPr="00FF3E15">
        <w:t xml:space="preserve"> Preparation of </w:t>
      </w:r>
      <w:r w:rsidR="00E2045D">
        <w:t>5FU</w:t>
      </w:r>
      <w:r w:rsidRPr="00FF3E15">
        <w:t>-loaded NP</w:t>
      </w:r>
    </w:p>
    <w:p w14:paraId="1572CFC8" w14:textId="4B36F0AD" w:rsidR="00711777" w:rsidRDefault="00711777" w:rsidP="00F035A0">
      <w:r w:rsidRPr="000340BE">
        <w:t>A modified, double emuls</w:t>
      </w:r>
      <w:r w:rsidR="001804EC">
        <w:t>ion, solvent evaporation method</w:t>
      </w:r>
      <w:r w:rsidR="00AF0F33">
        <w:t xml:space="preserve"> </w:t>
      </w:r>
      <w:r w:rsidR="00FF3E15">
        <w:fldChar w:fldCharType="begin">
          <w:fldData xml:space="preserve">PEVuZE5vdGU+PENpdGU+PEF1dGhvcj5IYWdnYWc8L0F1dGhvcj48WWVhcj4yMDE3PC9ZZWFyPjxS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</w:fldData>
        </w:fldChar>
      </w:r>
      <w:r w:rsidR="00605DE6">
        <w:instrText xml:space="preserve"> ADDIN EN.CITE </w:instrText>
      </w:r>
      <w:r w:rsidR="00605DE6">
        <w:fldChar w:fldCharType="begin">
          <w:fldData xml:space="preserve">PEVuZE5vdGU+PENpdGU+PEF1dGhvcj5IYWdnYWc8L0F1dGhvcj48WWVhcj4yMDE3PC9ZZWFyPjxS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</w:fldData>
        </w:fldChar>
      </w:r>
      <w:r w:rsidR="00605DE6">
        <w:instrText xml:space="preserve"> ADDIN EN.CITE.DATA </w:instrText>
      </w:r>
      <w:r w:rsidR="00605DE6">
        <w:fldChar w:fldCharType="end"/>
      </w:r>
      <w:r w:rsidR="00FF3E15">
        <w:fldChar w:fldCharType="separate"/>
      </w:r>
      <w:r w:rsidR="00605DE6">
        <w:rPr>
          <w:noProof/>
        </w:rPr>
        <w:t>[</w:t>
      </w:r>
      <w:hyperlink w:anchor="_ENREF_17" w:tooltip="Haggag, 2017 #443" w:history="1">
        <w:r w:rsidR="00605DE6">
          <w:rPr>
            <w:noProof/>
          </w:rPr>
          <w:t>17</w:t>
        </w:r>
      </w:hyperlink>
      <w:r w:rsidR="00605DE6">
        <w:rPr>
          <w:noProof/>
        </w:rPr>
        <w:t>]</w:t>
      </w:r>
      <w:r w:rsidR="00FF3E15">
        <w:fldChar w:fldCharType="end"/>
      </w:r>
      <w:r w:rsidR="001804EC">
        <w:t xml:space="preserve"> </w:t>
      </w:r>
      <w:r w:rsidR="00FF3E15">
        <w:t>was employed in this study.</w:t>
      </w:r>
      <w:r w:rsidR="00620043">
        <w:t xml:space="preserve"> </w:t>
      </w:r>
      <w:r w:rsidR="00FF3E15">
        <w:t xml:space="preserve"> </w:t>
      </w:r>
      <w:r w:rsidR="001048FF">
        <w:t>5FU</w:t>
      </w:r>
      <w:r w:rsidR="00F23B16" w:rsidRPr="000340BE">
        <w:t xml:space="preserve"> </w:t>
      </w:r>
      <w:r w:rsidRPr="000340BE">
        <w:t xml:space="preserve">was dissolved in </w:t>
      </w:r>
      <w:r w:rsidRPr="00A97A49">
        <w:rPr>
          <w:color w:val="C00000"/>
        </w:rPr>
        <w:t xml:space="preserve">0.2 ml of aqueous solvent </w:t>
      </w:r>
      <w:r w:rsidR="002D20A6" w:rsidRPr="00A97A49">
        <w:rPr>
          <w:color w:val="C00000"/>
        </w:rPr>
        <w:t>(either water or 3% w/</w:t>
      </w:r>
      <w:r w:rsidR="00A05EAA" w:rsidRPr="00A97A49">
        <w:rPr>
          <w:color w:val="C00000"/>
        </w:rPr>
        <w:t>v</w:t>
      </w:r>
      <w:r w:rsidR="00060FE1" w:rsidRPr="00A97A49">
        <w:rPr>
          <w:color w:val="C00000"/>
        </w:rPr>
        <w:t xml:space="preserve"> PVA) </w:t>
      </w:r>
      <w:r w:rsidRPr="00A97A49">
        <w:rPr>
          <w:color w:val="C00000"/>
        </w:rPr>
        <w:t>to form the internal water phase and mixed with 2</w:t>
      </w:r>
      <w:r w:rsidR="00F6087E" w:rsidRPr="00A97A49">
        <w:rPr>
          <w:color w:val="C00000"/>
        </w:rPr>
        <w:t>.0</w:t>
      </w:r>
      <w:r w:rsidRPr="00A97A49">
        <w:rPr>
          <w:color w:val="C00000"/>
        </w:rPr>
        <w:t xml:space="preserve"> ml of dichlorometh</w:t>
      </w:r>
      <w:r w:rsidR="00DE3706" w:rsidRPr="00A97A49">
        <w:rPr>
          <w:color w:val="C00000"/>
        </w:rPr>
        <w:t>ane (DCM) containing 50 mg</w:t>
      </w:r>
      <w:r w:rsidRPr="00A97A49">
        <w:rPr>
          <w:color w:val="C00000"/>
        </w:rPr>
        <w:t xml:space="preserve"> of poly</w:t>
      </w:r>
      <w:r w:rsidR="00F23B16" w:rsidRPr="00A97A49">
        <w:rPr>
          <w:color w:val="C00000"/>
        </w:rPr>
        <w:t xml:space="preserve">mer. The primary </w:t>
      </w:r>
      <w:r w:rsidR="00E2045D" w:rsidRPr="00A97A49">
        <w:rPr>
          <w:color w:val="C00000"/>
        </w:rPr>
        <w:t xml:space="preserve">emulsion </w:t>
      </w:r>
      <w:r w:rsidR="002D20A6" w:rsidRPr="00A97A49">
        <w:rPr>
          <w:color w:val="C00000"/>
        </w:rPr>
        <w:t>was then dispersed into a 1% w/v</w:t>
      </w:r>
      <w:r w:rsidR="00E2045D" w:rsidRPr="00A97A49">
        <w:rPr>
          <w:color w:val="C00000"/>
        </w:rPr>
        <w:t xml:space="preserve"> PVA solution (20 ml) </w:t>
      </w:r>
      <w:r w:rsidR="00F23B16" w:rsidRPr="00A97A49">
        <w:rPr>
          <w:color w:val="C00000"/>
        </w:rPr>
        <w:t>and</w:t>
      </w:r>
      <w:r w:rsidR="002D20A6" w:rsidRPr="00A97A49">
        <w:rPr>
          <w:color w:val="C00000"/>
        </w:rPr>
        <w:t xml:space="preserve"> </w:t>
      </w:r>
      <w:r w:rsidR="00A05EAA" w:rsidRPr="00A97A49">
        <w:rPr>
          <w:color w:val="C00000"/>
        </w:rPr>
        <w:t>both</w:t>
      </w:r>
      <w:r w:rsidR="002D20A6" w:rsidRPr="00A97A49">
        <w:rPr>
          <w:color w:val="C00000"/>
        </w:rPr>
        <w:t xml:space="preserve"> emulsion </w:t>
      </w:r>
      <w:r w:rsidR="00A05EAA" w:rsidRPr="00A97A49">
        <w:rPr>
          <w:color w:val="C00000"/>
        </w:rPr>
        <w:t xml:space="preserve">phases </w:t>
      </w:r>
      <w:r w:rsidR="002D20A6" w:rsidRPr="00A97A49">
        <w:rPr>
          <w:color w:val="C00000"/>
        </w:rPr>
        <w:t>were</w:t>
      </w:r>
      <w:r w:rsidR="00F23B16" w:rsidRPr="00A97A49">
        <w:rPr>
          <w:color w:val="C00000"/>
        </w:rPr>
        <w:t xml:space="preserve"> </w:t>
      </w:r>
      <w:r w:rsidR="00E2045D" w:rsidRPr="00A97A49">
        <w:rPr>
          <w:color w:val="C00000"/>
        </w:rPr>
        <w:t>emulsified</w:t>
      </w:r>
      <w:r w:rsidR="00F23B16" w:rsidRPr="00A97A49">
        <w:rPr>
          <w:color w:val="C00000"/>
        </w:rPr>
        <w:t xml:space="preserve"> using an </w:t>
      </w:r>
      <w:r w:rsidR="00D33CCE" w:rsidRPr="00A97A49">
        <w:rPr>
          <w:color w:val="C00000"/>
        </w:rPr>
        <w:t>ultrasonic homogen</w:t>
      </w:r>
      <w:r w:rsidR="002802ED" w:rsidRPr="00A97A49">
        <w:rPr>
          <w:color w:val="C00000"/>
        </w:rPr>
        <w:t>ise</w:t>
      </w:r>
      <w:r w:rsidR="00D33CCE" w:rsidRPr="00A97A49">
        <w:rPr>
          <w:color w:val="C00000"/>
        </w:rPr>
        <w:t>r</w:t>
      </w:r>
      <w:r w:rsidR="00C2502B" w:rsidRPr="00A97A49">
        <w:rPr>
          <w:color w:val="C00000"/>
        </w:rPr>
        <w:t xml:space="preserve"> equipped with</w:t>
      </w:r>
      <w:r w:rsidR="00F23B16" w:rsidRPr="00A97A49">
        <w:rPr>
          <w:color w:val="C00000"/>
        </w:rPr>
        <w:t xml:space="preserve"> </w:t>
      </w:r>
      <w:r w:rsidR="00E2045D" w:rsidRPr="00A97A49">
        <w:rPr>
          <w:color w:val="C00000"/>
        </w:rPr>
        <w:t xml:space="preserve">a </w:t>
      </w:r>
      <w:r w:rsidR="00F23B16" w:rsidRPr="00A97A49">
        <w:rPr>
          <w:color w:val="C00000"/>
        </w:rPr>
        <w:t>3.2</w:t>
      </w:r>
      <w:r w:rsidR="00430E49" w:rsidRPr="00A97A49">
        <w:rPr>
          <w:color w:val="C00000"/>
        </w:rPr>
        <w:t xml:space="preserve"> </w:t>
      </w:r>
      <w:r w:rsidR="00F23B16" w:rsidRPr="00A97A49">
        <w:rPr>
          <w:color w:val="C00000"/>
        </w:rPr>
        <w:t>mm</w:t>
      </w:r>
      <w:r w:rsidR="00C2502B" w:rsidRPr="00A97A49">
        <w:rPr>
          <w:color w:val="C00000"/>
        </w:rPr>
        <w:t xml:space="preserve"> probe (Cole-</w:t>
      </w:r>
      <w:proofErr w:type="spellStart"/>
      <w:r w:rsidR="00C2502B" w:rsidRPr="00A97A49">
        <w:rPr>
          <w:color w:val="C00000"/>
        </w:rPr>
        <w:t>Parmer</w:t>
      </w:r>
      <w:proofErr w:type="spellEnd"/>
      <w:r w:rsidR="00C2502B" w:rsidRPr="00A97A49">
        <w:rPr>
          <w:color w:val="C00000"/>
        </w:rPr>
        <w:t>, 4710 series, United States)</w:t>
      </w:r>
      <w:r w:rsidR="00F23B16" w:rsidRPr="00A97A49">
        <w:rPr>
          <w:color w:val="C00000"/>
        </w:rPr>
        <w:t xml:space="preserve">. </w:t>
      </w:r>
      <w:r w:rsidR="008A5C93">
        <w:t xml:space="preserve"> </w:t>
      </w:r>
      <w:r w:rsidR="00A05EAA">
        <w:t>O</w:t>
      </w:r>
      <w:r w:rsidR="00F23B16" w:rsidRPr="00C2502B">
        <w:t xml:space="preserve">vernight </w:t>
      </w:r>
      <w:r w:rsidR="00A05EAA">
        <w:t xml:space="preserve">stirring </w:t>
      </w:r>
      <w:r w:rsidR="00F23B16" w:rsidRPr="00C2502B">
        <w:t xml:space="preserve">under vacuum </w:t>
      </w:r>
      <w:r w:rsidR="00A05EAA">
        <w:t xml:space="preserve">was used </w:t>
      </w:r>
      <w:r w:rsidR="00F23B16" w:rsidRPr="00C2502B">
        <w:t xml:space="preserve">to </w:t>
      </w:r>
      <w:r w:rsidR="00A05EAA">
        <w:t>remove</w:t>
      </w:r>
      <w:r w:rsidR="00F23B16" w:rsidRPr="00C2502B">
        <w:t xml:space="preserve"> DCM and prevent pore formation on the surface of the NP. </w:t>
      </w:r>
      <w:r w:rsidR="00A05EAA">
        <w:t xml:space="preserve"> </w:t>
      </w:r>
      <w:r w:rsidR="00F23B16" w:rsidRPr="00C2502B">
        <w:t>After formation, NP were collected by centrifugation at 10,000</w:t>
      </w:r>
      <w:r w:rsidR="00342562">
        <w:t xml:space="preserve"> </w:t>
      </w:r>
      <w:r w:rsidR="00F23B16" w:rsidRPr="00342562">
        <w:rPr>
          <w:i/>
        </w:rPr>
        <w:t>g</w:t>
      </w:r>
      <w:r w:rsidR="00F23B16" w:rsidRPr="00C2502B">
        <w:t xml:space="preserve"> for 30 min</w:t>
      </w:r>
      <w:r w:rsidR="00342562">
        <w:t>utes</w:t>
      </w:r>
      <w:r w:rsidR="00F23B16" w:rsidRPr="00C2502B">
        <w:t xml:space="preserve"> at 4 </w:t>
      </w:r>
      <w:r w:rsidR="00342562" w:rsidRPr="00FF3E15">
        <w:t>°</w:t>
      </w:r>
      <w:r w:rsidR="00F23B16" w:rsidRPr="00C2502B">
        <w:t xml:space="preserve">C (Sigma </w:t>
      </w:r>
      <w:proofErr w:type="spellStart"/>
      <w:r w:rsidR="00F23B16" w:rsidRPr="00C2502B">
        <w:t>Laborzentrifugen</w:t>
      </w:r>
      <w:proofErr w:type="spellEnd"/>
      <w:r w:rsidR="00F23B16" w:rsidRPr="00C2502B">
        <w:t xml:space="preserve"> GmbH., Germany), washed three times with ultrapure water and 2% w/v sucrose solution and lyophil</w:t>
      </w:r>
      <w:r w:rsidR="002802ED">
        <w:t>ise</w:t>
      </w:r>
      <w:r w:rsidR="00F23B16" w:rsidRPr="00C2502B">
        <w:t>d using freeze drying (</w:t>
      </w:r>
      <w:proofErr w:type="spellStart"/>
      <w:r w:rsidR="00F23B16" w:rsidRPr="00C2502B">
        <w:t>Labconco</w:t>
      </w:r>
      <w:proofErr w:type="spellEnd"/>
      <w:r w:rsidR="00F23B16" w:rsidRPr="00C2502B">
        <w:t xml:space="preserve">., Kansas City, MO). </w:t>
      </w:r>
      <w:r w:rsidR="00430E49">
        <w:t xml:space="preserve"> </w:t>
      </w:r>
      <w:r w:rsidR="00F23B16" w:rsidRPr="00C2502B">
        <w:t xml:space="preserve">The freeze-dried NP </w:t>
      </w:r>
      <w:proofErr w:type="gramStart"/>
      <w:r w:rsidR="009C1094" w:rsidRPr="00C2502B">
        <w:t>w</w:t>
      </w:r>
      <w:r w:rsidR="00342562">
        <w:t>ere</w:t>
      </w:r>
      <w:proofErr w:type="gramEnd"/>
      <w:r w:rsidR="00F23B16" w:rsidRPr="00C2502B">
        <w:t xml:space="preserve"> stored in a </w:t>
      </w:r>
      <w:r w:rsidR="00F23B16" w:rsidRPr="00C2502B">
        <w:lastRenderedPageBreak/>
        <w:t>desiccator at ambient temperature.</w:t>
      </w:r>
      <w:r w:rsidR="00F23B16" w:rsidRPr="000340BE">
        <w:t xml:space="preserve"> The formulation variables and identifier codes are listed in Table 1.</w:t>
      </w:r>
    </w:p>
    <w:p w14:paraId="7099FBC1" w14:textId="77777777" w:rsidR="00430E49" w:rsidRPr="000340BE" w:rsidRDefault="00430E49" w:rsidP="00F035A0"/>
    <w:p w14:paraId="5E5BFB9F" w14:textId="612FF80A" w:rsidR="00711777" w:rsidRPr="00FF3E15" w:rsidRDefault="00711777" w:rsidP="00F035A0">
      <w:pPr>
        <w:pStyle w:val="Heading2"/>
      </w:pPr>
      <w:r w:rsidRPr="00FF3E15">
        <w:t>2.3</w:t>
      </w:r>
      <w:r w:rsidR="009A4CEE">
        <w:t>.</w:t>
      </w:r>
      <w:r w:rsidR="00E2045D">
        <w:t xml:space="preserve"> Physico</w:t>
      </w:r>
      <w:r w:rsidR="00E2045D" w:rsidRPr="00FF3E15">
        <w:t>chemical</w:t>
      </w:r>
      <w:r w:rsidRPr="00FF3E15">
        <w:t xml:space="preserve"> characterization of </w:t>
      </w:r>
      <w:r w:rsidR="00E2045D">
        <w:t>5FU-loaded NP</w:t>
      </w:r>
    </w:p>
    <w:p w14:paraId="09D0DACE" w14:textId="4797688F" w:rsidR="00F84F94" w:rsidRPr="00A97A49" w:rsidRDefault="00711777" w:rsidP="00F035A0">
      <w:pPr>
        <w:rPr>
          <w:color w:val="C00000"/>
          <w:lang w:val="en-US"/>
        </w:rPr>
      </w:pPr>
      <w:r w:rsidRPr="000340BE">
        <w:t xml:space="preserve">The particle size and distribution of </w:t>
      </w:r>
      <w:r w:rsidR="001048FF">
        <w:t>5FU</w:t>
      </w:r>
      <w:r w:rsidR="00430E49">
        <w:t>-</w:t>
      </w:r>
      <w:r w:rsidRPr="000340BE">
        <w:t xml:space="preserve">loaded </w:t>
      </w:r>
      <w:r w:rsidR="00430E49">
        <w:t>NP were</w:t>
      </w:r>
      <w:r w:rsidRPr="000340BE">
        <w:t xml:space="preserve"> determined </w:t>
      </w:r>
      <w:r w:rsidR="00430E49">
        <w:t xml:space="preserve">using </w:t>
      </w:r>
      <w:r w:rsidR="00430E49" w:rsidRPr="000340BE">
        <w:t xml:space="preserve">dynamic light scattering </w:t>
      </w:r>
      <w:r w:rsidRPr="000340BE">
        <w:t>(</w:t>
      </w:r>
      <w:proofErr w:type="spellStart"/>
      <w:r w:rsidRPr="000340BE">
        <w:t>Zetasizer</w:t>
      </w:r>
      <w:proofErr w:type="spellEnd"/>
      <w:r w:rsidRPr="000340BE">
        <w:t xml:space="preserve"> 5000, Malvern Instruments, </w:t>
      </w:r>
      <w:proofErr w:type="gramStart"/>
      <w:r w:rsidRPr="000340BE">
        <w:t>Malvern</w:t>
      </w:r>
      <w:proofErr w:type="gramEnd"/>
      <w:r w:rsidRPr="000340BE">
        <w:t>, UK)</w:t>
      </w:r>
      <w:r w:rsidR="00430E49">
        <w:t xml:space="preserve">.  </w:t>
      </w:r>
      <w:r w:rsidR="009C1094" w:rsidRPr="000340BE">
        <w:t xml:space="preserve">An aliquot from the </w:t>
      </w:r>
      <w:r w:rsidR="00430E49">
        <w:t>NP</w:t>
      </w:r>
      <w:r w:rsidRPr="000340BE">
        <w:t xml:space="preserve"> suspension was diluted </w:t>
      </w:r>
      <w:r w:rsidR="00430E49">
        <w:t>in</w:t>
      </w:r>
      <w:r w:rsidRPr="000340BE">
        <w:t xml:space="preserve"> ultrapure water and </w:t>
      </w:r>
      <w:r w:rsidR="00430E49">
        <w:t xml:space="preserve">measurements taken in </w:t>
      </w:r>
      <w:r w:rsidR="00F84F94">
        <w:t xml:space="preserve">triplicate.  </w:t>
      </w:r>
      <w:r w:rsidR="00430E49" w:rsidRPr="00430E49">
        <w:t>Laser Doppler Electrophoresis</w:t>
      </w:r>
      <w:r w:rsidR="00430E49">
        <w:t xml:space="preserve"> </w:t>
      </w:r>
      <w:r w:rsidR="00430E49" w:rsidRPr="000340BE">
        <w:t>(</w:t>
      </w:r>
      <w:proofErr w:type="spellStart"/>
      <w:r w:rsidR="00430E49" w:rsidRPr="000340BE">
        <w:t>Zetasizer</w:t>
      </w:r>
      <w:proofErr w:type="spellEnd"/>
      <w:r w:rsidR="00430E49" w:rsidRPr="000340BE">
        <w:t xml:space="preserve"> 5000, Malvern Instruments, Malvern, UK)</w:t>
      </w:r>
      <w:r w:rsidR="00430E49">
        <w:t xml:space="preserve"> was used to measure </w:t>
      </w:r>
      <w:r w:rsidRPr="000340BE">
        <w:t xml:space="preserve">the zeta potential of </w:t>
      </w:r>
      <w:r w:rsidR="001048FF">
        <w:t>5FU</w:t>
      </w:r>
      <w:r w:rsidR="00430E49">
        <w:t>-</w:t>
      </w:r>
      <w:r w:rsidRPr="000340BE">
        <w:t xml:space="preserve">loaded </w:t>
      </w:r>
      <w:r w:rsidR="00E05EE5">
        <w:t>NP</w:t>
      </w:r>
      <w:r w:rsidR="00430E49">
        <w:t xml:space="preserve">.  </w:t>
      </w:r>
      <w:proofErr w:type="spellStart"/>
      <w:r w:rsidR="00430E49">
        <w:t>Nanoparticulate</w:t>
      </w:r>
      <w:proofErr w:type="spellEnd"/>
      <w:r w:rsidR="00430E49">
        <w:t xml:space="preserve"> suspensions were diluted in aqueous </w:t>
      </w:r>
      <w:r w:rsidRPr="000340BE">
        <w:t xml:space="preserve">0.001 M </w:t>
      </w:r>
      <w:proofErr w:type="spellStart"/>
      <w:r w:rsidRPr="000340BE">
        <w:t>KCl</w:t>
      </w:r>
      <w:proofErr w:type="spellEnd"/>
      <w:r w:rsidRPr="000340BE">
        <w:t xml:space="preserve"> solutions </w:t>
      </w:r>
      <w:r w:rsidR="00F84F94">
        <w:t>to adjust</w:t>
      </w:r>
      <w:r w:rsidRPr="000340BE">
        <w:t xml:space="preserve"> conductivity</w:t>
      </w:r>
      <w:r w:rsidR="00F84F94">
        <w:t>, with t</w:t>
      </w:r>
      <w:r w:rsidR="00154C34">
        <w:t>he average of three</w:t>
      </w:r>
      <w:r w:rsidRPr="000340BE">
        <w:t xml:space="preserve"> measurements</w:t>
      </w:r>
      <w:r w:rsidR="00F84F94">
        <w:t xml:space="preserve"> recorded.  </w:t>
      </w:r>
      <w:r w:rsidR="00F84F94" w:rsidRPr="00A97A49">
        <w:rPr>
          <w:color w:val="C00000"/>
        </w:rPr>
        <w:t xml:space="preserve">Finally, </w:t>
      </w:r>
      <w:r w:rsidRPr="00A97A49">
        <w:rPr>
          <w:color w:val="C00000"/>
        </w:rPr>
        <w:t>N</w:t>
      </w:r>
      <w:r w:rsidR="00F84F94" w:rsidRPr="00A97A49">
        <w:rPr>
          <w:color w:val="C00000"/>
        </w:rPr>
        <w:t xml:space="preserve">P </w:t>
      </w:r>
      <w:r w:rsidRPr="00A97A49">
        <w:rPr>
          <w:color w:val="C00000"/>
        </w:rPr>
        <w:t>surface morphology was character</w:t>
      </w:r>
      <w:r w:rsidR="002802ED" w:rsidRPr="00A97A49">
        <w:rPr>
          <w:color w:val="C00000"/>
        </w:rPr>
        <w:t>ise</w:t>
      </w:r>
      <w:r w:rsidRPr="00A97A49">
        <w:rPr>
          <w:color w:val="C00000"/>
        </w:rPr>
        <w:t xml:space="preserve">d </w:t>
      </w:r>
      <w:r w:rsidR="00F84F94" w:rsidRPr="00A97A49">
        <w:rPr>
          <w:color w:val="C00000"/>
        </w:rPr>
        <w:t>using</w:t>
      </w:r>
      <w:r w:rsidR="009C1094" w:rsidRPr="00A97A49">
        <w:rPr>
          <w:color w:val="C00000"/>
        </w:rPr>
        <w:t xml:space="preserve"> transmission electron microscopy (</w:t>
      </w:r>
      <w:r w:rsidR="00F84F94" w:rsidRPr="00A97A49">
        <w:rPr>
          <w:color w:val="C00000"/>
          <w:lang w:val="en-US"/>
        </w:rPr>
        <w:t>JOEL JEM 2000 EX200</w:t>
      </w:r>
      <w:r w:rsidR="009C1094" w:rsidRPr="00A97A49">
        <w:rPr>
          <w:color w:val="C00000"/>
        </w:rPr>
        <w:t>)</w:t>
      </w:r>
      <w:r w:rsidR="00E2045D" w:rsidRPr="00A97A49">
        <w:rPr>
          <w:color w:val="C00000"/>
        </w:rPr>
        <w:t xml:space="preserve"> operating at an accelerating voltage of 80 kV</w:t>
      </w:r>
      <w:r w:rsidR="009C1094" w:rsidRPr="00A97A49">
        <w:rPr>
          <w:color w:val="C00000"/>
        </w:rPr>
        <w:t>.</w:t>
      </w:r>
      <w:r w:rsidR="00F84F94" w:rsidRPr="00A97A49">
        <w:rPr>
          <w:color w:val="C00000"/>
        </w:rPr>
        <w:t xml:space="preserve">  </w:t>
      </w:r>
      <w:r w:rsidR="007201D9" w:rsidRPr="00A97A49">
        <w:rPr>
          <w:color w:val="C00000"/>
          <w:lang w:val="en-US"/>
        </w:rPr>
        <w:t xml:space="preserve">A sample of </w:t>
      </w:r>
      <w:r w:rsidR="00E05EE5" w:rsidRPr="00A97A49">
        <w:rPr>
          <w:color w:val="C00000"/>
          <w:lang w:val="en-US"/>
        </w:rPr>
        <w:t>NP</w:t>
      </w:r>
      <w:r w:rsidR="007201D9" w:rsidRPr="00A97A49">
        <w:rPr>
          <w:color w:val="C00000"/>
          <w:lang w:val="en-US"/>
        </w:rPr>
        <w:t xml:space="preserve"> suspension was </w:t>
      </w:r>
      <w:r w:rsidR="00F84F94" w:rsidRPr="00A97A49">
        <w:rPr>
          <w:color w:val="C00000"/>
          <w:lang w:val="en-US"/>
        </w:rPr>
        <w:t>positioned</w:t>
      </w:r>
      <w:r w:rsidR="00E2045D" w:rsidRPr="00A97A49">
        <w:rPr>
          <w:color w:val="C00000"/>
          <w:lang w:val="en-US"/>
        </w:rPr>
        <w:t xml:space="preserve"> on a </w:t>
      </w:r>
      <w:proofErr w:type="spellStart"/>
      <w:r w:rsidR="00E2045D" w:rsidRPr="00A97A49">
        <w:rPr>
          <w:color w:val="C00000"/>
          <w:lang w:val="en-US"/>
        </w:rPr>
        <w:t>Formvar</w:t>
      </w:r>
      <w:proofErr w:type="spellEnd"/>
      <w:r w:rsidR="00E2045D" w:rsidRPr="00A97A49">
        <w:rPr>
          <w:color w:val="C00000"/>
          <w:lang w:val="en-US"/>
        </w:rPr>
        <w:t>-</w:t>
      </w:r>
      <w:r w:rsidR="007201D9" w:rsidRPr="00A97A49">
        <w:rPr>
          <w:color w:val="C00000"/>
          <w:lang w:val="en-US"/>
        </w:rPr>
        <w:t xml:space="preserve">coated grid </w:t>
      </w:r>
      <w:r w:rsidR="00426B01" w:rsidRPr="00A97A49">
        <w:rPr>
          <w:color w:val="C00000"/>
          <w:lang w:val="en-US"/>
        </w:rPr>
        <w:t xml:space="preserve">with addition of evaporated carbon </w:t>
      </w:r>
      <w:r w:rsidR="007201D9" w:rsidRPr="00A97A49">
        <w:rPr>
          <w:color w:val="C00000"/>
          <w:lang w:val="en-US"/>
        </w:rPr>
        <w:t>and allowed to air-dry.</w:t>
      </w:r>
    </w:p>
    <w:p w14:paraId="2C66D4B9" w14:textId="77777777" w:rsidR="007201D9" w:rsidRDefault="007201D9" w:rsidP="00F035A0">
      <w:pPr>
        <w:rPr>
          <w:color w:val="C00000"/>
          <w:lang w:val="en-US"/>
        </w:rPr>
      </w:pPr>
      <w:r w:rsidRPr="007201D9">
        <w:rPr>
          <w:lang w:val="en-US"/>
        </w:rPr>
        <w:t xml:space="preserve"> </w:t>
      </w:r>
    </w:p>
    <w:p w14:paraId="7FFB8669" w14:textId="77777777" w:rsidR="00711777" w:rsidRPr="00FF3E15" w:rsidRDefault="00711777" w:rsidP="00F84F94">
      <w:pPr>
        <w:pStyle w:val="Heading2"/>
      </w:pPr>
      <w:r w:rsidRPr="00FF3E15">
        <w:t>2.4</w:t>
      </w:r>
      <w:r w:rsidR="009A4CEE">
        <w:t>.</w:t>
      </w:r>
      <w:r w:rsidRPr="00FF3E15">
        <w:t xml:space="preserve"> Deter</w:t>
      </w:r>
      <w:r w:rsidR="00F84F94">
        <w:t>mination of 5</w:t>
      </w:r>
      <w:r w:rsidR="009259DF" w:rsidRPr="00FF3E15">
        <w:t xml:space="preserve">FU </w:t>
      </w:r>
      <w:r w:rsidRPr="00FF3E15">
        <w:t>encapsulation efficiency</w:t>
      </w:r>
    </w:p>
    <w:p w14:paraId="6F6055BD" w14:textId="585C7C87" w:rsidR="00711777" w:rsidRDefault="001048FF" w:rsidP="00F035A0">
      <w:r>
        <w:t>5FU</w:t>
      </w:r>
      <w:r w:rsidR="009C1094" w:rsidRPr="000340BE">
        <w:t xml:space="preserve"> </w:t>
      </w:r>
      <w:r w:rsidR="00711777" w:rsidRPr="000340BE">
        <w:t>content w</w:t>
      </w:r>
      <w:r w:rsidR="009C1094" w:rsidRPr="000340BE">
        <w:t xml:space="preserve">as determined </w:t>
      </w:r>
      <w:r w:rsidR="00711777" w:rsidRPr="000340BE">
        <w:t>by an indirect procedure</w:t>
      </w:r>
      <w:r w:rsidR="00F84F94">
        <w:t>.  The concentration of non-encapsulated 5</w:t>
      </w:r>
      <w:r w:rsidR="009259DF" w:rsidRPr="000340BE">
        <w:t>FU</w:t>
      </w:r>
      <w:r w:rsidR="00711777" w:rsidRPr="000340BE">
        <w:t xml:space="preserve"> in the supernatant</w:t>
      </w:r>
      <w:r w:rsidR="00192F9D">
        <w:t xml:space="preserve"> was measured </w:t>
      </w:r>
      <w:r w:rsidR="00711777" w:rsidRPr="000340BE">
        <w:t xml:space="preserve">using </w:t>
      </w:r>
      <w:r w:rsidR="009259DF" w:rsidRPr="000340BE">
        <w:t>high pressure liquid</w:t>
      </w:r>
      <w:r w:rsidR="00711777" w:rsidRPr="000340BE">
        <w:t xml:space="preserve"> chromatography</w:t>
      </w:r>
      <w:r w:rsidR="00C644CC">
        <w:t xml:space="preserve"> </w:t>
      </w:r>
      <w:r w:rsidR="00C644CC" w:rsidRPr="000340BE">
        <w:t>(Waters</w:t>
      </w:r>
      <w:r w:rsidR="00C644CC" w:rsidRPr="00192F9D">
        <w:rPr>
          <w:vertAlign w:val="superscript"/>
        </w:rPr>
        <w:t>®</w:t>
      </w:r>
      <w:r w:rsidR="00C644CC" w:rsidRPr="000340BE">
        <w:t xml:space="preserve"> C18-5 column mm, 5 µm) at a flow rate of 0.7 ml min</w:t>
      </w:r>
      <w:r w:rsidR="00C644CC">
        <w:rPr>
          <w:vertAlign w:val="superscript"/>
        </w:rPr>
        <w:noBreakHyphen/>
      </w:r>
      <w:r w:rsidR="00C644CC" w:rsidRPr="00192F9D">
        <w:rPr>
          <w:vertAlign w:val="superscript"/>
        </w:rPr>
        <w:t>1</w:t>
      </w:r>
      <w:r w:rsidR="00C644CC" w:rsidRPr="000340BE">
        <w:t xml:space="preserve"> with UV detection (265 nm)</w:t>
      </w:r>
      <w:r w:rsidR="00F84F94">
        <w:t xml:space="preserve"> </w:t>
      </w:r>
      <w:r w:rsidR="00D1770D">
        <w:fldChar w:fldCharType="begin"/>
      </w:r>
      <w:r w:rsidR="00605DE6">
        <w:instrText xml:space="preserve"> ADDIN EN.CITE &lt;EndNote&gt;&lt;Cite&gt;&lt;Author&gt;Mattos&lt;/Author&gt;&lt;Year&gt;2013&lt;/Year&gt;&lt;RecNum&gt;462&lt;/RecNum&gt;&lt;DisplayText&gt;[18]&lt;/DisplayText&gt;&lt;record&gt;&lt;rec-number&gt;462&lt;/rec-number&gt;&lt;foreign-keys&gt;&lt;key app="EN" db-id="esexvsppetrware0wpfptxd5ws9reswwsdft"&gt;462&lt;/key&gt;&lt;/foreign-keys&gt;&lt;ref-type name="Journal Article"&gt;17&lt;/ref-type&gt;&lt;contributors&gt;&lt;authors&gt;&lt;author&gt;Mattos, Ana Cristina de&lt;/author&gt;&lt;author&gt;Khalil, Najeh Maissar&lt;/author&gt;&lt;author&gt;Mainardes, Rubiana Mara&lt;/author&gt;&lt;/authors&gt;&lt;/contributors&gt;&lt;titles&gt;&lt;title&gt;Development and validation of an HPLC method for the determination of fluorouracil in polymeric nanoparticles&lt;/title&gt;&lt;secondary-title&gt;Brazilian Journal of Pharmaceutical Sciences&lt;/secondary-title&gt;&lt;/titles&gt;&lt;periodical&gt;&lt;full-title&gt;Brazilian Journal of Pharmaceutical Sciences&lt;/full-title&gt;&lt;/periodical&gt;&lt;pages&gt;117-126&lt;/pages&gt;&lt;volume&gt;49&lt;/volume&gt;&lt;dates&gt;&lt;year&gt;2013&lt;/year&gt;&lt;/dates&gt;&lt;isbn&gt;1984-8250&lt;/isbn&gt;&lt;urls&gt;&lt;related-urls&gt;&lt;url&gt;http://www.scielo.br/scielo.php?script=sci_arttext&amp;amp;pid=S1984-82502013000100013&amp;amp;nrm=iso&lt;/url&gt;&lt;/related-urls&gt;&lt;/urls&gt;&lt;/record&gt;&lt;/Cite&gt;&lt;/EndNote&gt;</w:instrText>
      </w:r>
      <w:r w:rsidR="00D1770D">
        <w:fldChar w:fldCharType="separate"/>
      </w:r>
      <w:r w:rsidR="00605DE6">
        <w:rPr>
          <w:noProof/>
        </w:rPr>
        <w:t>[</w:t>
      </w:r>
      <w:hyperlink w:anchor="_ENREF_18" w:tooltip="Mattos, 2013 #462" w:history="1">
        <w:r w:rsidR="00605DE6">
          <w:rPr>
            <w:noProof/>
          </w:rPr>
          <w:t>18</w:t>
        </w:r>
      </w:hyperlink>
      <w:r w:rsidR="00605DE6">
        <w:rPr>
          <w:noProof/>
        </w:rPr>
        <w:t>]</w:t>
      </w:r>
      <w:r w:rsidR="00D1770D">
        <w:fldChar w:fldCharType="end"/>
      </w:r>
      <w:r w:rsidR="00711777" w:rsidRPr="000340BE">
        <w:t xml:space="preserve">.  </w:t>
      </w:r>
      <w:r w:rsidR="009259DF" w:rsidRPr="000340BE">
        <w:t>Isocratic elution</w:t>
      </w:r>
      <w:r w:rsidR="00711777" w:rsidRPr="000340BE">
        <w:t xml:space="preserve"> was used,</w:t>
      </w:r>
      <w:r w:rsidR="009259DF" w:rsidRPr="000340BE">
        <w:t xml:space="preserve"> comprising a mobile phase of water: acetonitrile of 97:</w:t>
      </w:r>
      <w:r w:rsidR="00EB6B4D">
        <w:t xml:space="preserve"> </w:t>
      </w:r>
      <w:r w:rsidR="009259DF" w:rsidRPr="000340BE">
        <w:t xml:space="preserve">3 </w:t>
      </w:r>
      <w:r w:rsidR="00EB6B4D">
        <w:t>(</w:t>
      </w:r>
      <w:r w:rsidR="009259DF" w:rsidRPr="000340BE">
        <w:t>% v/v</w:t>
      </w:r>
      <w:r w:rsidR="00EB6B4D">
        <w:t>)</w:t>
      </w:r>
      <w:r w:rsidR="009259DF" w:rsidRPr="000340BE">
        <w:t>, respectively</w:t>
      </w:r>
      <w:r w:rsidR="00C644CC">
        <w:t>, and 4-amino-</w:t>
      </w:r>
      <w:r w:rsidR="00D1770D">
        <w:t>benzoic acid as internal standard</w:t>
      </w:r>
      <w:r w:rsidR="009259DF" w:rsidRPr="000340BE">
        <w:t>.</w:t>
      </w:r>
      <w:r w:rsidR="001C5490">
        <w:t xml:space="preserve"> </w:t>
      </w:r>
      <w:r>
        <w:t>5FU</w:t>
      </w:r>
      <w:r w:rsidR="00711777" w:rsidRPr="000340BE">
        <w:t xml:space="preserve"> encapsulation in the NP was calculated from the difference betwe</w:t>
      </w:r>
      <w:r w:rsidR="009259DF" w:rsidRPr="000340BE">
        <w:t xml:space="preserve">en the initial amount of </w:t>
      </w:r>
      <w:r>
        <w:t>5FU</w:t>
      </w:r>
      <w:r w:rsidR="00711777" w:rsidRPr="000340BE">
        <w:t xml:space="preserve"> add</w:t>
      </w:r>
      <w:r w:rsidR="009259DF" w:rsidRPr="000340BE">
        <w:t>ed and the non-entrapped drug</w:t>
      </w:r>
      <w:r w:rsidR="00711777" w:rsidRPr="000340BE">
        <w:t xml:space="preserve"> remaining in the supernatant after NP fabrication.  Each sample was assayed in triplicate and the </w:t>
      </w:r>
      <w:r w:rsidR="00B80466">
        <w:t>mean</w:t>
      </w:r>
      <w:r w:rsidR="009259DF" w:rsidRPr="000340BE">
        <w:t xml:space="preserve"> percentage </w:t>
      </w:r>
      <w:r>
        <w:t>5FU</w:t>
      </w:r>
      <w:r w:rsidR="00711777" w:rsidRPr="000340BE">
        <w:t xml:space="preserve"> encapsulation efficiency</w:t>
      </w:r>
      <w:r w:rsidR="00B80466">
        <w:t xml:space="preserve"> was calculated</w:t>
      </w:r>
      <w:r w:rsidR="00711777" w:rsidRPr="000340BE">
        <w:t>.</w:t>
      </w:r>
    </w:p>
    <w:p w14:paraId="5DC62D91" w14:textId="77777777" w:rsidR="00F035A0" w:rsidRPr="000340BE" w:rsidRDefault="00F035A0" w:rsidP="00F035A0"/>
    <w:p w14:paraId="16CF01E6" w14:textId="77777777" w:rsidR="00711777" w:rsidRPr="00FF3E15" w:rsidRDefault="00711777" w:rsidP="00F035A0">
      <w:pPr>
        <w:pStyle w:val="Heading2"/>
      </w:pPr>
      <w:r w:rsidRPr="00FF3E15">
        <w:t>2.5</w:t>
      </w:r>
      <w:r w:rsidR="009A4CEE">
        <w:t>.</w:t>
      </w:r>
      <w:r w:rsidRPr="00FF3E15">
        <w:t xml:space="preserve"> </w:t>
      </w:r>
      <w:r w:rsidRPr="00FF3E15">
        <w:rPr>
          <w:iCs/>
        </w:rPr>
        <w:t>In vitro</w:t>
      </w:r>
      <w:r w:rsidRPr="00FF3E15">
        <w:t xml:space="preserve"> release studies</w:t>
      </w:r>
    </w:p>
    <w:p w14:paraId="1E888F73" w14:textId="73F88B2B" w:rsidR="00711777" w:rsidRDefault="001048FF" w:rsidP="00F035A0">
      <w:r>
        <w:t>5FU</w:t>
      </w:r>
      <w:r w:rsidR="00C644CC">
        <w:t>-</w:t>
      </w:r>
      <w:r w:rsidR="00EB6B4D">
        <w:t>loaded</w:t>
      </w:r>
      <w:r w:rsidR="00C644CC">
        <w:t xml:space="preserve"> NP (5.0 mg)</w:t>
      </w:r>
      <w:r w:rsidR="00805F9F" w:rsidRPr="000340BE">
        <w:t xml:space="preserve"> </w:t>
      </w:r>
      <w:r w:rsidR="00EB6B4D">
        <w:t>were suspended in 1</w:t>
      </w:r>
      <w:r w:rsidR="00C644CC">
        <w:t>.0</w:t>
      </w:r>
      <w:r w:rsidR="00805F9F" w:rsidRPr="000340BE">
        <w:t xml:space="preserve"> m</w:t>
      </w:r>
      <w:r w:rsidR="00C644CC">
        <w:t>l</w:t>
      </w:r>
      <w:r w:rsidR="00805F9F" w:rsidRPr="000340BE">
        <w:t xml:space="preserve"> of PBS (pH 7.4) and put into a dialysis tube (MWCO 2000 Da). </w:t>
      </w:r>
      <w:r w:rsidR="00B80466">
        <w:t xml:space="preserve"> </w:t>
      </w:r>
      <w:r w:rsidR="00805F9F" w:rsidRPr="000340BE">
        <w:t xml:space="preserve">The </w:t>
      </w:r>
      <w:r w:rsidR="002007C8">
        <w:t>sealed</w:t>
      </w:r>
      <w:r w:rsidR="00805F9F" w:rsidRPr="000340BE">
        <w:t xml:space="preserve"> tube was placed into 50 m</w:t>
      </w:r>
      <w:r w:rsidR="00C644CC">
        <w:t>l</w:t>
      </w:r>
      <w:r w:rsidR="00805F9F" w:rsidRPr="000340BE">
        <w:t xml:space="preserve"> of aqueous </w:t>
      </w:r>
      <w:r w:rsidR="00C644CC">
        <w:t>receiver phase (PBS, pH 7.4)</w:t>
      </w:r>
      <w:r w:rsidR="002007C8">
        <w:t xml:space="preserve"> and stirred </w:t>
      </w:r>
      <w:r w:rsidR="00805F9F" w:rsidRPr="000340BE">
        <w:t xml:space="preserve">at 100 rpm at 37 ± 2°C. </w:t>
      </w:r>
      <w:r w:rsidR="00C644CC">
        <w:t xml:space="preserve"> </w:t>
      </w:r>
      <w:r w:rsidR="00805F9F" w:rsidRPr="000340BE">
        <w:t>At sp</w:t>
      </w:r>
      <w:r w:rsidR="00EB6B4D">
        <w:t xml:space="preserve">ecific time intervals, an aliquot of </w:t>
      </w:r>
      <w:r w:rsidR="00426B01">
        <w:t>receiver phase</w:t>
      </w:r>
      <w:r w:rsidR="00EB6B4D">
        <w:t xml:space="preserve"> (1</w:t>
      </w:r>
      <w:r w:rsidR="00C644CC">
        <w:t>.0</w:t>
      </w:r>
      <w:r w:rsidR="00805F9F" w:rsidRPr="000340BE">
        <w:t xml:space="preserve"> mL) was taken and replaced with the </w:t>
      </w:r>
      <w:r w:rsidR="00EB6B4D">
        <w:t>same volume of fresh PBS</w:t>
      </w:r>
      <w:r w:rsidR="00D1770D">
        <w:t xml:space="preserve"> </w:t>
      </w:r>
      <w:r w:rsidR="00D1770D">
        <w:fldChar w:fldCharType="begin">
          <w:fldData xml:space="preserve">PEVuZE5vdGU+PENpdGU+PEF1dGhvcj5ZYWRhdjwvQXV0aG9yPjxZZWFyPjIwMTA8L1llYXI+PFJl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</w:fldData>
        </w:fldChar>
      </w:r>
      <w:r w:rsidR="00605DE6">
        <w:instrText xml:space="preserve"> ADDIN EN.CITE </w:instrText>
      </w:r>
      <w:r w:rsidR="00605DE6">
        <w:fldChar w:fldCharType="begin">
          <w:fldData xml:space="preserve">PEVuZE5vdGU+PENpdGU+PEF1dGhvcj5ZYWRhdjwvQXV0aG9yPjxZZWFyPjIwMTA8L1llYXI+PFJl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</w:fldData>
        </w:fldChar>
      </w:r>
      <w:r w:rsidR="00605DE6">
        <w:instrText xml:space="preserve"> ADDIN EN.CITE.DATA </w:instrText>
      </w:r>
      <w:r w:rsidR="00605DE6">
        <w:fldChar w:fldCharType="end"/>
      </w:r>
      <w:r w:rsidR="00D1770D">
        <w:fldChar w:fldCharType="separate"/>
      </w:r>
      <w:r w:rsidR="00605DE6">
        <w:rPr>
          <w:noProof/>
        </w:rPr>
        <w:t>[</w:t>
      </w:r>
      <w:hyperlink w:anchor="_ENREF_19" w:tooltip="Yadav, 2010 #458" w:history="1">
        <w:r w:rsidR="00605DE6">
          <w:rPr>
            <w:noProof/>
          </w:rPr>
          <w:t>19</w:t>
        </w:r>
      </w:hyperlink>
      <w:r w:rsidR="00605DE6">
        <w:rPr>
          <w:noProof/>
        </w:rPr>
        <w:t>]</w:t>
      </w:r>
      <w:r w:rsidR="00D1770D">
        <w:fldChar w:fldCharType="end"/>
      </w:r>
      <w:r w:rsidR="00805F9F" w:rsidRPr="000340BE">
        <w:t xml:space="preserve">. The samples were analysed in triplicate to determine </w:t>
      </w:r>
      <w:r>
        <w:t>5FU</w:t>
      </w:r>
      <w:r w:rsidR="00805F9F" w:rsidRPr="000340BE">
        <w:t xml:space="preserve"> </w:t>
      </w:r>
      <w:r w:rsidR="00711777" w:rsidRPr="000340BE">
        <w:t>concentrati</w:t>
      </w:r>
      <w:r w:rsidR="00805F9F" w:rsidRPr="000340BE">
        <w:t>on using</w:t>
      </w:r>
      <w:r w:rsidR="00711777" w:rsidRPr="000340BE">
        <w:t xml:space="preserve"> HPLC.</w:t>
      </w:r>
    </w:p>
    <w:p w14:paraId="77F3FFC6" w14:textId="77777777" w:rsidR="00F035A0" w:rsidRPr="000340BE" w:rsidRDefault="00F035A0" w:rsidP="00F035A0"/>
    <w:p w14:paraId="66A83654" w14:textId="77777777" w:rsidR="00711777" w:rsidRPr="00F10422" w:rsidRDefault="009A4CEE" w:rsidP="00F035A0">
      <w:pPr>
        <w:pStyle w:val="Heading2"/>
      </w:pPr>
      <w:r>
        <w:t>2.6.</w:t>
      </w:r>
      <w:r w:rsidR="00711777" w:rsidRPr="00F10422">
        <w:t xml:space="preserve"> </w:t>
      </w:r>
      <w:r w:rsidR="00711777" w:rsidRPr="005E1116">
        <w:rPr>
          <w:iCs/>
        </w:rPr>
        <w:t>In vivo</w:t>
      </w:r>
      <w:r w:rsidR="005C0F2F">
        <w:t xml:space="preserve"> study</w:t>
      </w:r>
    </w:p>
    <w:p w14:paraId="5E3927D4" w14:textId="57F9FE6C" w:rsidR="00711777" w:rsidRDefault="00711777" w:rsidP="00F035A0">
      <w:r w:rsidRPr="000340BE">
        <w:t xml:space="preserve">The </w:t>
      </w:r>
      <w:proofErr w:type="spellStart"/>
      <w:r w:rsidRPr="000340BE">
        <w:t>anti</w:t>
      </w:r>
      <w:r w:rsidR="001048FF">
        <w:t>tumour</w:t>
      </w:r>
      <w:proofErr w:type="spellEnd"/>
      <w:r w:rsidRPr="000340BE">
        <w:t xml:space="preserve"> activity</w:t>
      </w:r>
      <w:r w:rsidR="00FA6954">
        <w:t xml:space="preserve"> of </w:t>
      </w:r>
      <w:r w:rsidR="001048FF">
        <w:t>5FU</w:t>
      </w:r>
      <w:r w:rsidR="00C644CC">
        <w:t>-</w:t>
      </w:r>
      <w:r w:rsidRPr="000340BE">
        <w:t xml:space="preserve">loaded NP was evaluated </w:t>
      </w:r>
      <w:r w:rsidRPr="00B4650D">
        <w:rPr>
          <w:i/>
          <w:iCs/>
        </w:rPr>
        <w:t>in vivo</w:t>
      </w:r>
      <w:r w:rsidR="00E7544F">
        <w:t xml:space="preserve"> on mice, </w:t>
      </w:r>
      <w:r w:rsidRPr="000340BE">
        <w:t xml:space="preserve">bearing </w:t>
      </w:r>
      <w:r w:rsidR="00E7544F">
        <w:t xml:space="preserve">a </w:t>
      </w:r>
      <w:r w:rsidRPr="000340BE">
        <w:t xml:space="preserve">solid </w:t>
      </w:r>
      <w:r w:rsidR="001048FF">
        <w:t>tumour</w:t>
      </w:r>
      <w:r w:rsidR="00E7544F">
        <w:t xml:space="preserve"> </w:t>
      </w:r>
      <w:r w:rsidR="00E7544F" w:rsidRPr="000340BE">
        <w:t>of mammary origin</w:t>
      </w:r>
      <w:r w:rsidRPr="000340BE">
        <w:t xml:space="preserve">. </w:t>
      </w:r>
      <w:r w:rsidR="00E7544F">
        <w:t xml:space="preserve">An </w:t>
      </w:r>
      <w:r w:rsidRPr="000340BE">
        <w:t xml:space="preserve">Ehrlich Ascites Carcinoma (EAC) cell line was obtained from the Experimental Oncology Unit of the National Cancer Institute </w:t>
      </w:r>
      <w:r w:rsidR="00E7544F">
        <w:t>(NCI), Cairo University, Egypt</w:t>
      </w:r>
      <w:r w:rsidRPr="000340BE">
        <w:t xml:space="preserve">. </w:t>
      </w:r>
      <w:r w:rsidR="00E7544F">
        <w:t xml:space="preserve"> </w:t>
      </w:r>
      <w:r w:rsidRPr="000340BE">
        <w:t xml:space="preserve">The cancer cell viability was </w:t>
      </w:r>
      <w:r w:rsidR="00E7544F">
        <w:t xml:space="preserve">evaluated at </w:t>
      </w:r>
      <w:r w:rsidRPr="000340BE">
        <w:t>98%</w:t>
      </w:r>
      <w:r w:rsidR="00E7544F">
        <w:t>,</w:t>
      </w:r>
      <w:r w:rsidRPr="000340BE">
        <w:t xml:space="preserve"> as judged by</w:t>
      </w:r>
      <w:r w:rsidR="00E7544F">
        <w:t xml:space="preserve"> the</w:t>
      </w:r>
      <w:r w:rsidRPr="000340BE">
        <w:t xml:space="preserve"> trypan blue exclusion assay. </w:t>
      </w:r>
      <w:r w:rsidR="002007C8">
        <w:t xml:space="preserve"> </w:t>
      </w:r>
      <w:r w:rsidR="00E7544F">
        <w:t>A</w:t>
      </w:r>
      <w:r w:rsidRPr="000340BE">
        <w:t xml:space="preserve"> xenograft model of Solid Ehrlich Carcinoma (SEC) was induced in female Swiss albino mice by </w:t>
      </w:r>
      <w:r w:rsidR="00E7544F">
        <w:t xml:space="preserve">implanting </w:t>
      </w:r>
      <w:r w:rsidRPr="000340BE">
        <w:t>2x10</w:t>
      </w:r>
      <w:r w:rsidRPr="00FA6954">
        <w:rPr>
          <w:vertAlign w:val="superscript"/>
        </w:rPr>
        <w:t>6</w:t>
      </w:r>
      <w:r w:rsidRPr="000340BE">
        <w:t xml:space="preserve"> viable EAC cells suspended in 0.2 ml isotonic saline. </w:t>
      </w:r>
      <w:r w:rsidR="00E7544F">
        <w:t xml:space="preserve"> </w:t>
      </w:r>
      <w:r w:rsidRPr="000340BE">
        <w:t>EAC cells were aspirated from the peritoneal cavity of mice, washed with saline and implanted subcutaneous</w:t>
      </w:r>
      <w:r w:rsidR="00E7544F">
        <w:t>ly</w:t>
      </w:r>
      <w:r w:rsidR="005C0F2F">
        <w:t xml:space="preserve"> in the back </w:t>
      </w:r>
      <w:r w:rsidRPr="000340BE">
        <w:t xml:space="preserve">of each mouse. </w:t>
      </w:r>
      <w:r w:rsidR="00E7544F">
        <w:t xml:space="preserve"> </w:t>
      </w:r>
      <w:r w:rsidRPr="000340BE">
        <w:t xml:space="preserve">The </w:t>
      </w:r>
      <w:r w:rsidR="001048FF">
        <w:t>tumour</w:t>
      </w:r>
      <w:r w:rsidRPr="000340BE">
        <w:t xml:space="preserve"> developed in 100% of mice with a palpable solid </w:t>
      </w:r>
      <w:r w:rsidR="001048FF">
        <w:t>tumour</w:t>
      </w:r>
      <w:r w:rsidR="00A97A49">
        <w:t xml:space="preserve"> mass</w:t>
      </w:r>
      <w:r w:rsidRPr="000340BE">
        <w:t xml:space="preserve"> achieved within 12 days post-implantation </w:t>
      </w:r>
      <w:r w:rsidRPr="000340BE">
        <w:fldChar w:fldCharType="begin">
          <w:fldData xml:space="preserve">PEVuZE5vdGU+PENpdGU+PEF1dGhvcj5Pc21hbjwvQXV0aG9yPjxZZWFyPjE5OTM8L1llYXI+PFJl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</w:fldData>
        </w:fldChar>
      </w:r>
      <w:r w:rsidR="00605DE6">
        <w:instrText xml:space="preserve"> ADDIN EN.CITE </w:instrText>
      </w:r>
      <w:r w:rsidR="00605DE6">
        <w:fldChar w:fldCharType="begin">
          <w:fldData xml:space="preserve">PEVuZE5vdGU+PENpdGU+PEF1dGhvcj5Pc21hbjwvQXV0aG9yPjxZZWFyPjE5OTM8L1llYXI+PFJl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</w:fldData>
        </w:fldChar>
      </w:r>
      <w:r w:rsidR="00605DE6">
        <w:instrText xml:space="preserve"> ADDIN EN.CITE.DATA </w:instrText>
      </w:r>
      <w:r w:rsidR="00605DE6">
        <w:fldChar w:fldCharType="end"/>
      </w:r>
      <w:r w:rsidRPr="000340BE">
        <w:fldChar w:fldCharType="separate"/>
      </w:r>
      <w:r w:rsidR="00605DE6">
        <w:t>[</w:t>
      </w:r>
      <w:hyperlink w:anchor="_ENREF_20" w:tooltip="Osman, 1993 #312" w:history="1">
        <w:r w:rsidR="00605DE6">
          <w:t>20</w:t>
        </w:r>
      </w:hyperlink>
      <w:proofErr w:type="gramStart"/>
      <w:r w:rsidR="00605DE6">
        <w:t xml:space="preserve">, </w:t>
      </w:r>
      <w:proofErr w:type="gramEnd"/>
      <w:r w:rsidR="004817E6">
        <w:fldChar w:fldCharType="begin"/>
      </w:r>
      <w:r w:rsidR="004817E6">
        <w:instrText xml:space="preserve"> HYPERLINK \l "_ENREF_21" \o "Awara, 2004 #313" </w:instrText>
      </w:r>
      <w:r w:rsidR="004817E6">
        <w:fldChar w:fldCharType="separate"/>
      </w:r>
      <w:r w:rsidR="00605DE6">
        <w:t>21</w:t>
      </w:r>
      <w:r w:rsidR="004817E6">
        <w:fldChar w:fldCharType="end"/>
      </w:r>
      <w:r w:rsidR="00605DE6">
        <w:t>]</w:t>
      </w:r>
      <w:r w:rsidRPr="000340BE">
        <w:fldChar w:fldCharType="end"/>
      </w:r>
      <w:r w:rsidR="00F035A0">
        <w:t>.</w:t>
      </w:r>
    </w:p>
    <w:p w14:paraId="51B9DEC2" w14:textId="77777777" w:rsidR="00F035A0" w:rsidRDefault="00F035A0" w:rsidP="00F035A0"/>
    <w:p w14:paraId="62A3A426" w14:textId="77777777" w:rsidR="005C0F2F" w:rsidRPr="00F10422" w:rsidRDefault="009A4CEE" w:rsidP="00F035A0">
      <w:pPr>
        <w:pStyle w:val="Heading2"/>
      </w:pPr>
      <w:r>
        <w:t>2.6.1.</w:t>
      </w:r>
      <w:r w:rsidR="005C0F2F" w:rsidRPr="00F10422">
        <w:t xml:space="preserve"> Animal</w:t>
      </w:r>
      <w:r w:rsidR="00F035A0">
        <w:t>s groups and treatment protocol</w:t>
      </w:r>
    </w:p>
    <w:p w14:paraId="3ADD2052" w14:textId="6BCA45B7" w:rsidR="005C0F2F" w:rsidRDefault="00751A2A" w:rsidP="00F035A0">
      <w:r>
        <w:t xml:space="preserve">Thirty </w:t>
      </w:r>
      <w:r w:rsidRPr="00FA6954">
        <w:t>adult</w:t>
      </w:r>
      <w:r w:rsidR="005C0F2F" w:rsidRPr="00FA6954">
        <w:t xml:space="preserve"> female Swiss albino mice</w:t>
      </w:r>
      <w:r w:rsidR="00A05EAA">
        <w:t xml:space="preserve"> (</w:t>
      </w:r>
      <w:r w:rsidR="005C0F2F" w:rsidRPr="00FA6954">
        <w:t>18–20 g</w:t>
      </w:r>
      <w:r w:rsidR="00A05EAA">
        <w:t>)</w:t>
      </w:r>
      <w:r w:rsidR="005C0F2F" w:rsidRPr="00FA6954">
        <w:t xml:space="preserve"> were fed water and standard pellet chow (EL-Nasr Chemical Company, Cairo, Egypt) </w:t>
      </w:r>
      <w:r w:rsidR="00E7544F" w:rsidRPr="00E7544F">
        <w:rPr>
          <w:i/>
        </w:rPr>
        <w:t>ad libitum</w:t>
      </w:r>
      <w:r w:rsidR="00E7544F" w:rsidRPr="00FA6954">
        <w:t xml:space="preserve"> </w:t>
      </w:r>
      <w:r w:rsidR="00E7544F">
        <w:t>for the duration</w:t>
      </w:r>
      <w:r w:rsidR="005C0F2F" w:rsidRPr="00FA6954">
        <w:t xml:space="preserve"> of the </w:t>
      </w:r>
      <w:r w:rsidR="005C0F2F" w:rsidRPr="007201D9">
        <w:rPr>
          <w:i/>
          <w:iCs/>
        </w:rPr>
        <w:t>in vivo</w:t>
      </w:r>
      <w:r w:rsidR="005C0F2F" w:rsidRPr="00FA6954">
        <w:t xml:space="preserve"> experiment. Mice were housed and allowed to acclimat</w:t>
      </w:r>
      <w:r w:rsidR="002802ED">
        <w:t>ise</w:t>
      </w:r>
      <w:r w:rsidR="005C0F2F" w:rsidRPr="00FA6954">
        <w:t xml:space="preserve"> to laboratory conditions for 7 days prior to the </w:t>
      </w:r>
      <w:r w:rsidR="00E7544F">
        <w:lastRenderedPageBreak/>
        <w:t xml:space="preserve">beginning of the </w:t>
      </w:r>
      <w:r w:rsidR="005C0F2F" w:rsidRPr="00FA6954">
        <w:t xml:space="preserve">experiment. </w:t>
      </w:r>
      <w:r w:rsidR="00E7544F">
        <w:t xml:space="preserve"> </w:t>
      </w:r>
      <w:r w:rsidR="005C0F2F" w:rsidRPr="00FA6954">
        <w:t xml:space="preserve">The </w:t>
      </w:r>
      <w:r w:rsidR="005C0F2F" w:rsidRPr="007201D9">
        <w:rPr>
          <w:i/>
          <w:iCs/>
        </w:rPr>
        <w:t>in vivo</w:t>
      </w:r>
      <w:r w:rsidR="005C0F2F" w:rsidRPr="00FA6954">
        <w:t xml:space="preserve"> experiment</w:t>
      </w:r>
      <w:r w:rsidR="00E7544F">
        <w:t>al work</w:t>
      </w:r>
      <w:r w:rsidR="005C0F2F" w:rsidRPr="00FA6954">
        <w:t xml:space="preserve"> was conducted in accordance to the National Institutes of Health guide for the care and use of Laboratory animals (NIH Publications No. 8023, revised 1978)</w:t>
      </w:r>
      <w:r w:rsidR="00946A5B" w:rsidRPr="00946A5B">
        <w:rPr>
          <w:rFonts w:ascii="MAIDD B+ Adv O T 863180fb" w:hAnsi="MAIDD B+ Adv O T 863180fb" w:cs="MAIDD B+ Adv O T 863180fb"/>
          <w:color w:val="000000"/>
          <w:sz w:val="16"/>
          <w:szCs w:val="16"/>
          <w:lang w:val="en-US"/>
        </w:rPr>
        <w:t xml:space="preserve"> </w:t>
      </w:r>
      <w:r w:rsidR="00946A5B" w:rsidRPr="00946A5B">
        <w:rPr>
          <w:lang w:val="en-US"/>
        </w:rPr>
        <w:t>approved by Ani</w:t>
      </w:r>
      <w:r w:rsidR="00946A5B">
        <w:rPr>
          <w:lang w:val="en-US"/>
        </w:rPr>
        <w:t>mal Ethical Committee of Tanta University, Egypt</w:t>
      </w:r>
      <w:r w:rsidR="005C0F2F" w:rsidRPr="00FA6954">
        <w:t>.</w:t>
      </w:r>
      <w:r w:rsidR="00E7544F">
        <w:t xml:space="preserve"> </w:t>
      </w:r>
      <w:r w:rsidR="005C0F2F" w:rsidRPr="00FA6954">
        <w:t xml:space="preserve"> All mice were rendered </w:t>
      </w:r>
      <w:r w:rsidR="001048FF">
        <w:t>tumour</w:t>
      </w:r>
      <w:r w:rsidR="00E7544F">
        <w:t xml:space="preserve"> </w:t>
      </w:r>
      <w:r w:rsidR="005C0F2F" w:rsidRPr="00FA6954">
        <w:t>bearing and divided randomly into 3 equal groups</w:t>
      </w:r>
      <w:r w:rsidR="00E7544F">
        <w:t xml:space="preserve">, </w:t>
      </w:r>
      <w:r>
        <w:t xml:space="preserve">each </w:t>
      </w:r>
      <w:r w:rsidR="00E7544F">
        <w:t>comprising</w:t>
      </w:r>
      <w:r>
        <w:t xml:space="preserve"> 10 animals</w:t>
      </w:r>
      <w:r w:rsidR="00E7544F">
        <w:t xml:space="preserve">.  </w:t>
      </w:r>
      <w:r w:rsidR="00E7544F" w:rsidRPr="00A97A49">
        <w:rPr>
          <w:color w:val="C00000"/>
        </w:rPr>
        <w:t>The</w:t>
      </w:r>
      <w:r w:rsidR="001804EC" w:rsidRPr="00A97A49">
        <w:rPr>
          <w:color w:val="C00000"/>
        </w:rPr>
        <w:t xml:space="preserve"> control group</w:t>
      </w:r>
      <w:r w:rsidR="005C0F2F" w:rsidRPr="00A97A49">
        <w:rPr>
          <w:color w:val="C00000"/>
        </w:rPr>
        <w:t xml:space="preserve"> received a</w:t>
      </w:r>
      <w:r w:rsidR="00E7544F" w:rsidRPr="00A97A49">
        <w:rPr>
          <w:color w:val="C00000"/>
        </w:rPr>
        <w:t xml:space="preserve">n injection </w:t>
      </w:r>
      <w:r w:rsidR="005C0F2F" w:rsidRPr="00A97A49">
        <w:rPr>
          <w:color w:val="C00000"/>
        </w:rPr>
        <w:t xml:space="preserve">of isotonic saline. </w:t>
      </w:r>
      <w:r w:rsidR="0080300A" w:rsidRPr="00A97A49">
        <w:rPr>
          <w:color w:val="C00000"/>
        </w:rPr>
        <w:t xml:space="preserve"> T</w:t>
      </w:r>
      <w:r w:rsidR="001048FF" w:rsidRPr="00A97A49">
        <w:rPr>
          <w:color w:val="C00000"/>
        </w:rPr>
        <w:t>umour</w:t>
      </w:r>
      <w:r w:rsidR="005C0F2F" w:rsidRPr="00A97A49">
        <w:rPr>
          <w:color w:val="C00000"/>
        </w:rPr>
        <w:t xml:space="preserve">-bearing mice in </w:t>
      </w:r>
      <w:r w:rsidR="00A74DF9" w:rsidRPr="00A97A49">
        <w:rPr>
          <w:color w:val="C00000"/>
        </w:rPr>
        <w:t xml:space="preserve">the first </w:t>
      </w:r>
      <w:r w:rsidR="00E7544F" w:rsidRPr="00A97A49">
        <w:rPr>
          <w:color w:val="C00000"/>
        </w:rPr>
        <w:t xml:space="preserve">treated group were given an </w:t>
      </w:r>
      <w:r w:rsidR="005C0F2F" w:rsidRPr="00A97A49">
        <w:rPr>
          <w:color w:val="C00000"/>
        </w:rPr>
        <w:t xml:space="preserve">intraperitoneal </w:t>
      </w:r>
      <w:r w:rsidR="00E7544F" w:rsidRPr="00A97A49">
        <w:rPr>
          <w:color w:val="C00000"/>
        </w:rPr>
        <w:t xml:space="preserve">administration </w:t>
      </w:r>
      <w:r w:rsidR="00A74DF9" w:rsidRPr="00A97A49">
        <w:rPr>
          <w:color w:val="C00000"/>
        </w:rPr>
        <w:t xml:space="preserve">of </w:t>
      </w:r>
      <w:r w:rsidR="005C0F2F" w:rsidRPr="00A97A49">
        <w:rPr>
          <w:color w:val="C00000"/>
        </w:rPr>
        <w:t xml:space="preserve">free </w:t>
      </w:r>
      <w:r w:rsidR="00A74DF9" w:rsidRPr="00A97A49">
        <w:rPr>
          <w:color w:val="C00000"/>
        </w:rPr>
        <w:t>5FU at a dose of 10 mg 5FU kg</w:t>
      </w:r>
      <w:r w:rsidR="00A74DF9" w:rsidRPr="00A97A49">
        <w:rPr>
          <w:color w:val="C00000"/>
          <w:vertAlign w:val="superscript"/>
        </w:rPr>
        <w:t>-1</w:t>
      </w:r>
      <w:r w:rsidR="00A74DF9" w:rsidRPr="00A97A49">
        <w:rPr>
          <w:color w:val="C00000"/>
        </w:rPr>
        <w:t>.  The second treated group received an intraperitoneal administration</w:t>
      </w:r>
      <w:r w:rsidR="00E7544F" w:rsidRPr="00A97A49">
        <w:rPr>
          <w:color w:val="C00000"/>
        </w:rPr>
        <w:t xml:space="preserve"> </w:t>
      </w:r>
      <w:r w:rsidR="00A74DF9" w:rsidRPr="00A97A49">
        <w:rPr>
          <w:color w:val="C00000"/>
        </w:rPr>
        <w:t xml:space="preserve">of </w:t>
      </w:r>
      <w:r w:rsidR="00E7544F" w:rsidRPr="00A97A49">
        <w:rPr>
          <w:color w:val="C00000"/>
        </w:rPr>
        <w:t>5FU-l</w:t>
      </w:r>
      <w:r w:rsidR="005C0F2F" w:rsidRPr="00A97A49">
        <w:rPr>
          <w:color w:val="C00000"/>
        </w:rPr>
        <w:t>oaded NP</w:t>
      </w:r>
      <w:r w:rsidR="00A05EAA" w:rsidRPr="00A97A49">
        <w:rPr>
          <w:color w:val="C00000"/>
        </w:rPr>
        <w:t xml:space="preserve"> (F6)</w:t>
      </w:r>
      <w:r w:rsidR="005C0F2F" w:rsidRPr="00A97A49">
        <w:rPr>
          <w:color w:val="C00000"/>
        </w:rPr>
        <w:t xml:space="preserve"> </w:t>
      </w:r>
      <w:r w:rsidR="00E7544F" w:rsidRPr="00A97A49">
        <w:rPr>
          <w:color w:val="C00000"/>
        </w:rPr>
        <w:t>at a</w:t>
      </w:r>
      <w:r w:rsidR="00A05EAA" w:rsidRPr="00A97A49">
        <w:rPr>
          <w:color w:val="C00000"/>
        </w:rPr>
        <w:t xml:space="preserve"> </w:t>
      </w:r>
      <w:r w:rsidR="00E7544F" w:rsidRPr="00A97A49">
        <w:rPr>
          <w:color w:val="C00000"/>
        </w:rPr>
        <w:t xml:space="preserve">dose of 10 mg </w:t>
      </w:r>
      <w:r w:rsidR="00A74DF9" w:rsidRPr="00A97A49">
        <w:rPr>
          <w:color w:val="C00000"/>
        </w:rPr>
        <w:t xml:space="preserve">5FU </w:t>
      </w:r>
      <w:r w:rsidR="005C0F2F" w:rsidRPr="00A97A49">
        <w:rPr>
          <w:color w:val="C00000"/>
        </w:rPr>
        <w:t>kg</w:t>
      </w:r>
      <w:r w:rsidR="00E7544F" w:rsidRPr="00A97A49">
        <w:rPr>
          <w:color w:val="C00000"/>
          <w:vertAlign w:val="superscript"/>
        </w:rPr>
        <w:t>-1</w:t>
      </w:r>
      <w:r w:rsidR="00A74DF9" w:rsidRPr="00A97A49">
        <w:rPr>
          <w:color w:val="C00000"/>
        </w:rPr>
        <w:t xml:space="preserve"> </w:t>
      </w:r>
      <w:r w:rsidR="00B4650D" w:rsidRPr="00A97A49">
        <w:rPr>
          <w:color w:val="C00000"/>
        </w:rPr>
        <w:fldChar w:fldCharType="begin"/>
      </w:r>
      <w:r w:rsidR="00605DE6" w:rsidRPr="00A97A49">
        <w:rPr>
          <w:color w:val="C00000"/>
        </w:rPr>
        <w:instrText xml:space="preserve"> ADDIN EN.CITE &lt;EndNote&gt;&lt;Cite&gt;&lt;Author&gt;He&lt;/Author&gt;&lt;Year&gt;2003&lt;/Year&gt;&lt;RecNum&gt;463&lt;/RecNum&gt;&lt;DisplayText&gt;[22]&lt;/DisplayText&gt;&lt;record&gt;&lt;rec-number&gt;463&lt;/rec-number&gt;&lt;foreign-keys&gt;&lt;key app="EN" db-id="esexvsppetrware0wpfptxd5ws9reswwsdft"&gt;463&lt;/key&gt;&lt;/foreign-keys&gt;&lt;ref-type name="Journal Article"&gt;17&lt;/ref-type&gt;&lt;contributors&gt;&lt;authors&gt;&lt;author&gt;He, Yin-Cheng&lt;/author&gt;&lt;author&gt;Chen, Ji-Wei&lt;/author&gt;&lt;author&gt;Cao, Jun&lt;/author&gt;&lt;author&gt;Pan, Ding-Yu&lt;/author&gt;&lt;author&gt;Qiao, Jian-Guo&lt;/author&gt;&lt;/authors&gt;&lt;/contributors&gt;&lt;titles&gt;&lt;title&gt;Toxicities and therapeutic effect of 5-fluorouracil controlled release implant on tumor-bearing rats&lt;/title&gt;&lt;secondary-title&gt;World Journal of Gastroenterology : WJG&lt;/secondary-title&gt;&lt;/titles&gt;&lt;periodical&gt;&lt;full-title&gt;World J Gastroenterol&lt;/full-title&gt;&lt;abbr-1&gt;World journal of gastroenterology : WJG&lt;/abbr-1&gt;&lt;/periodical&gt;&lt;pages&gt;1795-1798&lt;/pages&gt;&lt;volume&gt;9&lt;/volume&gt;&lt;number&gt;8&lt;/number&gt;&lt;dates&gt;&lt;year&gt;2003&lt;/year&gt;&lt;pub-dates&gt;&lt;date&gt;08/15&amp;#xD;12/10/received&amp;#xD;12/22/revised&amp;#xD;01/16/accepted&lt;/date&gt;&lt;/pub-dates&gt;&lt;/dates&gt;&lt;publisher&gt;Baishideng Publishing Group Inc&lt;/publisher&gt;&lt;isbn&gt;1007-9327&amp;#xD;2219-2840&lt;/isbn&gt;&lt;accession-num&gt;PMC4611546&lt;/accession-num&gt;&lt;urls&gt;&lt;related-urls&gt;&lt;url&gt;http://www.ncbi.nlm.nih.gov/pmc/articles/PMC4611546/&lt;/url&gt;&lt;/related-urls&gt;&lt;/urls&gt;&lt;electronic-resource-num&gt;10.3748/wjg.v9.i8.1795&lt;/electronic-resource-num&gt;&lt;remote-database-name&gt;PMC&lt;/remote-database-name&gt;&lt;/record&gt;&lt;/Cite&gt;&lt;/EndNote&gt;</w:instrText>
      </w:r>
      <w:r w:rsidR="00B4650D" w:rsidRPr="00A97A49">
        <w:rPr>
          <w:color w:val="C00000"/>
        </w:rPr>
        <w:fldChar w:fldCharType="separate"/>
      </w:r>
      <w:r w:rsidR="00605DE6" w:rsidRPr="00A97A49">
        <w:rPr>
          <w:noProof/>
          <w:color w:val="C00000"/>
        </w:rPr>
        <w:t>[</w:t>
      </w:r>
      <w:hyperlink w:anchor="_ENREF_22" w:tooltip="He, 2003 #463" w:history="1">
        <w:r w:rsidR="00605DE6" w:rsidRPr="00A97A49">
          <w:rPr>
            <w:noProof/>
            <w:color w:val="C00000"/>
          </w:rPr>
          <w:t>22</w:t>
        </w:r>
      </w:hyperlink>
      <w:r w:rsidR="00605DE6" w:rsidRPr="00A97A49">
        <w:rPr>
          <w:noProof/>
          <w:color w:val="C00000"/>
        </w:rPr>
        <w:t>]</w:t>
      </w:r>
      <w:r w:rsidR="00B4650D" w:rsidRPr="00A97A49">
        <w:rPr>
          <w:color w:val="C00000"/>
        </w:rPr>
        <w:fldChar w:fldCharType="end"/>
      </w:r>
      <w:r w:rsidR="005C0F2F" w:rsidRPr="00A97A49">
        <w:rPr>
          <w:color w:val="C00000"/>
        </w:rPr>
        <w:t xml:space="preserve">. </w:t>
      </w:r>
      <w:r w:rsidR="00A74DF9" w:rsidRPr="00A97A49">
        <w:rPr>
          <w:color w:val="C00000"/>
        </w:rPr>
        <w:t xml:space="preserve"> </w:t>
      </w:r>
      <w:r w:rsidR="005C0F2F" w:rsidRPr="00A97A49">
        <w:rPr>
          <w:color w:val="C00000"/>
        </w:rPr>
        <w:t xml:space="preserve">The treatment </w:t>
      </w:r>
      <w:r w:rsidR="00A74DF9" w:rsidRPr="00A97A49">
        <w:rPr>
          <w:color w:val="C00000"/>
        </w:rPr>
        <w:t xml:space="preserve">protocol for all groups </w:t>
      </w:r>
      <w:r w:rsidR="005C0F2F" w:rsidRPr="00A97A49">
        <w:rPr>
          <w:color w:val="C00000"/>
        </w:rPr>
        <w:t xml:space="preserve">was started </w:t>
      </w:r>
      <w:r w:rsidR="00A74DF9" w:rsidRPr="00A97A49">
        <w:rPr>
          <w:color w:val="C00000"/>
        </w:rPr>
        <w:t xml:space="preserve">on day 12 and extended to day 28 </w:t>
      </w:r>
      <w:r w:rsidR="00F035A0" w:rsidRPr="00A97A49">
        <w:rPr>
          <w:color w:val="C00000"/>
        </w:rPr>
        <w:t>post-implantation.</w:t>
      </w:r>
    </w:p>
    <w:p w14:paraId="502DAD73" w14:textId="77777777" w:rsidR="00F035A0" w:rsidRPr="000340BE" w:rsidRDefault="00F035A0" w:rsidP="00F035A0"/>
    <w:p w14:paraId="0363EF72" w14:textId="3B2F4259" w:rsidR="00711777" w:rsidRPr="00F10422" w:rsidRDefault="003A4AE1" w:rsidP="00F035A0">
      <w:pPr>
        <w:pStyle w:val="Heading2"/>
      </w:pPr>
      <w:r>
        <w:t>2.6</w:t>
      </w:r>
      <w:r w:rsidR="0055165F">
        <w:t>.2</w:t>
      </w:r>
      <w:r w:rsidR="009A4CEE">
        <w:t xml:space="preserve">. </w:t>
      </w:r>
      <w:r w:rsidR="001048FF">
        <w:t>Tumour</w:t>
      </w:r>
      <w:r w:rsidR="009A4CEE">
        <w:t xml:space="preserve"> volume (V)</w:t>
      </w:r>
      <w:r w:rsidR="0055165F">
        <w:t xml:space="preserve">, </w:t>
      </w:r>
      <w:r w:rsidR="00711777" w:rsidRPr="00F10422">
        <w:t xml:space="preserve">percentage </w:t>
      </w:r>
      <w:r w:rsidR="001048FF">
        <w:t>tumour</w:t>
      </w:r>
      <w:r w:rsidR="00711777" w:rsidRPr="00F10422">
        <w:t xml:space="preserve"> growth inhibition (% TGI)</w:t>
      </w:r>
      <w:r w:rsidR="0055165F">
        <w:t xml:space="preserve"> and </w:t>
      </w:r>
      <w:r w:rsidR="001048FF">
        <w:t>tumour</w:t>
      </w:r>
      <w:r w:rsidR="0055165F">
        <w:t xml:space="preserve"> weight.</w:t>
      </w:r>
    </w:p>
    <w:p w14:paraId="7B19A481" w14:textId="4D9BB5C3" w:rsidR="00AC5729" w:rsidRDefault="001048FF" w:rsidP="00F035A0">
      <w:r>
        <w:t>Tumour</w:t>
      </w:r>
      <w:r w:rsidR="00711777" w:rsidRPr="000340BE">
        <w:t xml:space="preserve"> volumes were recorded from the start point at </w:t>
      </w:r>
      <w:r w:rsidR="00AC5729">
        <w:t xml:space="preserve">day </w:t>
      </w:r>
      <w:r w:rsidR="00711777" w:rsidRPr="000340BE">
        <w:t xml:space="preserve">12 post-implantation and thereafter every </w:t>
      </w:r>
      <w:r w:rsidR="005C0F2F">
        <w:t xml:space="preserve">2 days till the last </w:t>
      </w:r>
      <w:r w:rsidR="00AC5729">
        <w:t>measurement taken at day 28</w:t>
      </w:r>
      <w:r w:rsidR="00711777" w:rsidRPr="000340BE">
        <w:t xml:space="preserve"> post-implantation</w:t>
      </w:r>
      <w:r w:rsidR="00AC5729">
        <w:t xml:space="preserve"> and</w:t>
      </w:r>
      <w:r w:rsidR="00711777" w:rsidRPr="000340BE">
        <w:t xml:space="preserve"> just prior to </w:t>
      </w:r>
      <w:r w:rsidR="00AC5729">
        <w:t xml:space="preserve">sacrifice of </w:t>
      </w:r>
      <w:r w:rsidR="00711777" w:rsidRPr="000340BE">
        <w:t>surviv</w:t>
      </w:r>
      <w:r w:rsidR="00AC5729">
        <w:t xml:space="preserve">ing </w:t>
      </w:r>
      <w:proofErr w:type="spellStart"/>
      <w:r w:rsidR="00AC5729">
        <w:t>aminals</w:t>
      </w:r>
      <w:proofErr w:type="spellEnd"/>
      <w:r w:rsidR="00711777" w:rsidRPr="000340BE">
        <w:t xml:space="preserve">. </w:t>
      </w:r>
      <w:r w:rsidR="00AC5729">
        <w:t xml:space="preserve"> </w:t>
      </w:r>
      <w:r w:rsidR="002007C8">
        <w:t>A</w:t>
      </w:r>
      <w:r w:rsidR="00711777" w:rsidRPr="000340BE">
        <w:t xml:space="preserve"> </w:t>
      </w:r>
      <w:proofErr w:type="spellStart"/>
      <w:r w:rsidR="00AC5729">
        <w:t>v</w:t>
      </w:r>
      <w:r w:rsidR="00711777" w:rsidRPr="000340BE">
        <w:t>ernier</w:t>
      </w:r>
      <w:proofErr w:type="spellEnd"/>
      <w:r w:rsidR="00711777" w:rsidRPr="000340BE">
        <w:t xml:space="preserve"> </w:t>
      </w:r>
      <w:r w:rsidR="00AC5729" w:rsidRPr="000340BE">
        <w:t>calliper</w:t>
      </w:r>
      <w:r w:rsidR="002007C8">
        <w:t xml:space="preserve"> was used to record dimensions </w:t>
      </w:r>
      <w:r w:rsidR="0080300A">
        <w:t xml:space="preserve">(mm) </w:t>
      </w:r>
      <w:r w:rsidR="002007C8">
        <w:t xml:space="preserve">and </w:t>
      </w:r>
      <w:r w:rsidR="00711777" w:rsidRPr="000340BE">
        <w:t xml:space="preserve">the following formula </w:t>
      </w:r>
      <w:r w:rsidR="0080300A">
        <w:t>applied</w:t>
      </w:r>
      <w:r w:rsidR="00711777" w:rsidRPr="000340BE">
        <w:t xml:space="preserve"> to calculate the volume of the developed </w:t>
      </w:r>
      <w:r>
        <w:t>tumour</w:t>
      </w:r>
      <w:r w:rsidR="00711777" w:rsidRPr="000340BE">
        <w:t xml:space="preserve"> mass </w:t>
      </w:r>
      <w:r w:rsidR="00711777" w:rsidRPr="000340BE">
        <w:fldChar w:fldCharType="begin"/>
      </w:r>
      <w:r w:rsidR="00605DE6">
        <w:instrText xml:space="preserve"> ADDIN EN.CITE &lt;EndNote&gt;&lt;Cite&gt;&lt;Author&gt;Papadopoulos&lt;/Author&gt;&lt;Year&gt;1989&lt;/Year&gt;&lt;RecNum&gt;314&lt;/RecNum&gt;&lt;DisplayText&gt;[23]&lt;/DisplayText&gt;&lt;record&gt;&lt;rec-number&gt;314&lt;/rec-number&gt;&lt;foreign-keys&gt;&lt;key app="EN" db-id="esexvsppetrware0wpfptxd5ws9reswwsdft"&gt;314&lt;/key&gt;&lt;/foreign-keys&gt;&lt;ref-type name="Journal Article"&gt;17&lt;/ref-type&gt;&lt;contributors&gt;&lt;authors&gt;&lt;author&gt;Papadopoulos, D.&lt;/author&gt;&lt;author&gt;Kimler, B. F.&lt;/author&gt;&lt;author&gt;Estes, N. C.&lt;/author&gt;&lt;author&gt;Durham, F. J.&lt;/author&gt;&lt;/authors&gt;&lt;/contributors&gt;&lt;auth-address&gt;Department of Radiation Oncology, University of Kansas Medical Center, Kansas City 66103.&lt;/auth-address&gt;&lt;titles&gt;&lt;title&gt;Growth delay effect of combined interstitial hyperthermia and brachytherapy in a rat solid tumor model&lt;/title&gt;&lt;secondary-title&gt;Anticancer Res&lt;/secondary-title&gt;&lt;alt-title&gt;Anticancer research&lt;/alt-title&gt;&lt;/titles&gt;&lt;periodical&gt;&lt;full-title&gt;Anticancer Res&lt;/full-title&gt;&lt;abbr-1&gt;Anticancer research&lt;/abbr-1&gt;&lt;/periodical&gt;&lt;alt-periodical&gt;&lt;full-title&gt;Anticancer Res&lt;/full-title&gt;&lt;abbr-1&gt;Anticancer research&lt;/abbr-1&gt;&lt;/alt-periodical&gt;&lt;pages&gt;45-7&lt;/pages&gt;&lt;volume&gt;9&lt;/volume&gt;&lt;number&gt;1&lt;/number&gt;&lt;edition&gt;1989/01/01&lt;/edition&gt;&lt;keywords&gt;&lt;keyword&gt;Animals&lt;/keyword&gt;&lt;keyword&gt;Brachytherapy&lt;/keyword&gt;&lt;keyword&gt;Combined Modality Therapy&lt;/keyword&gt;&lt;keyword&gt;Female&lt;/keyword&gt;&lt;keyword&gt;Hyperthermia, Induced&lt;/keyword&gt;&lt;keyword&gt;Mammary Neoplasms, Experimental/pathology/ therapy&lt;/keyword&gt;&lt;keyword&gt;Rats&lt;/keyword&gt;&lt;/keywords&gt;&lt;dates&gt;&lt;year&gt;1989&lt;/year&gt;&lt;pub-dates&gt;&lt;date&gt;Jan-Feb&lt;/date&gt;&lt;/pub-dates&gt;&lt;/dates&gt;&lt;isbn&gt;0250-7005 (Print)&amp;#xD;0250-7005 (Linking)&lt;/isbn&gt;&lt;accession-num&gt;2705755&lt;/accession-num&gt;&lt;urls&gt;&lt;/urls&gt;&lt;remote-database-provider&gt;NLM&lt;/remote-database-provider&gt;&lt;language&gt;eng&lt;/language&gt;&lt;/record&gt;&lt;/Cite&gt;&lt;/EndNote&gt;</w:instrText>
      </w:r>
      <w:r w:rsidR="00711777" w:rsidRPr="000340BE">
        <w:fldChar w:fldCharType="separate"/>
      </w:r>
      <w:r w:rsidR="00605DE6">
        <w:rPr>
          <w:noProof/>
        </w:rPr>
        <w:t>[</w:t>
      </w:r>
      <w:hyperlink w:anchor="_ENREF_23" w:tooltip="Papadopoulos, 1989 #314" w:history="1">
        <w:r w:rsidR="00605DE6">
          <w:rPr>
            <w:noProof/>
          </w:rPr>
          <w:t>23</w:t>
        </w:r>
      </w:hyperlink>
      <w:r w:rsidR="00605DE6">
        <w:rPr>
          <w:noProof/>
        </w:rPr>
        <w:t>]</w:t>
      </w:r>
      <w:r w:rsidR="00711777" w:rsidRPr="000340BE">
        <w:fldChar w:fldCharType="end"/>
      </w:r>
      <w:r w:rsidR="00AC5729">
        <w:t>;</w:t>
      </w:r>
    </w:p>
    <w:p w14:paraId="11A14BE1" w14:textId="09282910" w:rsidR="00AC5729" w:rsidRPr="00A97A49" w:rsidRDefault="00AC5729" w:rsidP="00F035A0">
      <w:pPr>
        <w:rPr>
          <w:color w:val="C00000"/>
        </w:rPr>
      </w:pPr>
    </w:p>
    <w:p w14:paraId="64BC07CD" w14:textId="08A3B59A" w:rsidR="0080300A" w:rsidRPr="00A97A49" w:rsidRDefault="0080300A" w:rsidP="00F035A0">
      <w:pPr>
        <w:rPr>
          <w:color w:val="C00000"/>
        </w:rPr>
      </w:pPr>
      <m:oMathPara>
        <m:oMathParaPr>
          <m:jc m:val="left"/>
        </m:oMathParaPr>
        <m:oMath>
          <m:r>
            <w:rPr>
              <w:rFonts w:ascii="Cambria Math" w:hAnsi="Cambria Math"/>
              <w:color w:val="C00000"/>
            </w:rPr>
            <m:t xml:space="preserve">tumour volume </m:t>
          </m:r>
          <m:d>
            <m:dPr>
              <m:ctrlPr>
                <w:rPr>
                  <w:rFonts w:ascii="Cambria Math" w:hAnsi="Cambria Math"/>
                  <w:i/>
                  <w:color w:val="C00000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color w:val="C00000"/>
                    </w:rPr>
                  </m:ctrlPr>
                </m:sSupPr>
                <m:e>
                  <m:r>
                    <w:rPr>
                      <w:rFonts w:ascii="Cambria Math" w:hAnsi="Cambria Math"/>
                      <w:color w:val="C00000"/>
                    </w:rPr>
                    <m:t>mm</m:t>
                  </m:r>
                </m:e>
                <m:sup>
                  <m:r>
                    <w:rPr>
                      <w:rFonts w:ascii="Cambria Math" w:hAnsi="Cambria Math"/>
                      <w:color w:val="C00000"/>
                    </w:rPr>
                    <m:t>3</m:t>
                  </m:r>
                </m:sup>
              </m:sSup>
            </m:e>
          </m:d>
          <m:r>
            <w:rPr>
              <w:rFonts w:ascii="Cambria Math" w:hAnsi="Cambria Math"/>
              <w:color w:val="C00000"/>
            </w:rPr>
            <m:t>=0.52.length.</m:t>
          </m:r>
          <m:sSup>
            <m:sSupPr>
              <m:ctrlPr>
                <w:rPr>
                  <w:rFonts w:ascii="Cambria Math" w:hAnsi="Cambria Math"/>
                  <w:i/>
                  <w:color w:val="C00000"/>
                </w:rPr>
              </m:ctrlPr>
            </m:sSupPr>
            <m:e>
              <m:r>
                <w:rPr>
                  <w:rFonts w:ascii="Cambria Math" w:hAnsi="Cambria Math"/>
                  <w:color w:val="C00000"/>
                </w:rPr>
                <m:t>width</m:t>
              </m:r>
            </m:e>
            <m:sup>
              <m:r>
                <w:rPr>
                  <w:rFonts w:ascii="Cambria Math" w:hAnsi="Cambria Math"/>
                  <w:color w:val="C00000"/>
                </w:rPr>
                <m:t>2</m:t>
              </m:r>
            </m:sup>
          </m:sSup>
        </m:oMath>
      </m:oMathPara>
    </w:p>
    <w:p w14:paraId="6A15DDBF" w14:textId="18B4900A" w:rsidR="00AC5729" w:rsidRPr="00A97A49" w:rsidRDefault="00AC5729" w:rsidP="00F035A0">
      <w:pPr>
        <w:rPr>
          <w:color w:val="C00000"/>
        </w:rPr>
      </w:pPr>
    </w:p>
    <w:p w14:paraId="7B383436" w14:textId="77777777" w:rsidR="00AC5729" w:rsidRPr="00A97A49" w:rsidRDefault="00711777" w:rsidP="00F035A0">
      <w:pPr>
        <w:rPr>
          <w:color w:val="C00000"/>
        </w:rPr>
      </w:pPr>
      <w:r w:rsidRPr="00A97A49">
        <w:rPr>
          <w:color w:val="C00000"/>
        </w:rPr>
        <w:t xml:space="preserve">Drug efficacy was expressed as the percentage </w:t>
      </w:r>
      <w:r w:rsidR="001048FF" w:rsidRPr="00A97A49">
        <w:rPr>
          <w:color w:val="C00000"/>
        </w:rPr>
        <w:t>tumour</w:t>
      </w:r>
      <w:r w:rsidRPr="00A97A49">
        <w:rPr>
          <w:color w:val="C00000"/>
        </w:rPr>
        <w:t xml:space="preserve"> growth inhibition calculated as</w:t>
      </w:r>
      <w:r w:rsidR="00AC5729" w:rsidRPr="00A97A49">
        <w:rPr>
          <w:color w:val="C00000"/>
        </w:rPr>
        <w:t>;</w:t>
      </w:r>
    </w:p>
    <w:p w14:paraId="5E46A313" w14:textId="77777777" w:rsidR="00AC5729" w:rsidRPr="00A97A49" w:rsidRDefault="00AC5729" w:rsidP="00F035A0">
      <w:pPr>
        <w:rPr>
          <w:color w:val="C00000"/>
        </w:rPr>
      </w:pPr>
    </w:p>
    <w:p w14:paraId="678714B0" w14:textId="0738694E" w:rsidR="00AC5729" w:rsidRPr="00A97A49" w:rsidRDefault="00AC5729" w:rsidP="00F035A0">
      <w:pPr>
        <w:rPr>
          <w:color w:val="C00000"/>
        </w:rPr>
      </w:pPr>
      <m:oMathPara>
        <m:oMathParaPr>
          <m:jc m:val="left"/>
        </m:oMathParaPr>
        <m:oMath>
          <m:r>
            <w:rPr>
              <w:rFonts w:ascii="Cambria Math" w:hAnsi="Cambria Math"/>
              <w:color w:val="C00000"/>
            </w:rPr>
            <m:t>%TGI=100-</m:t>
          </m:r>
          <m:d>
            <m:dPr>
              <m:ctrlPr>
                <w:rPr>
                  <w:rFonts w:ascii="Cambria Math" w:hAnsi="Cambria Math"/>
                  <w:i/>
                  <w:color w:val="C00000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color w:val="C00000"/>
                    </w:rPr>
                  </m:ctrlPr>
                </m:fPr>
                <m:num>
                  <m:r>
                    <w:rPr>
                      <w:rFonts w:ascii="Cambria Math" w:hAnsi="Cambria Math"/>
                      <w:color w:val="C00000"/>
                    </w:rPr>
                    <m:t>T</m:t>
                  </m:r>
                </m:num>
                <m:den>
                  <m:r>
                    <w:rPr>
                      <w:rFonts w:ascii="Cambria Math" w:hAnsi="Cambria Math"/>
                      <w:color w:val="C00000"/>
                    </w:rPr>
                    <m:t>C</m:t>
                  </m:r>
                </m:den>
              </m:f>
              <m:r>
                <w:rPr>
                  <w:rFonts w:ascii="Cambria Math" w:hAnsi="Cambria Math"/>
                  <w:color w:val="C00000"/>
                </w:rPr>
                <m:t>.100</m:t>
              </m:r>
            </m:e>
          </m:d>
        </m:oMath>
      </m:oMathPara>
    </w:p>
    <w:p w14:paraId="67DD36F8" w14:textId="77777777" w:rsidR="00AC5729" w:rsidRDefault="00AC5729" w:rsidP="00F035A0"/>
    <w:p w14:paraId="2BE593A6" w14:textId="78221101" w:rsidR="0055165F" w:rsidRDefault="00711777" w:rsidP="00F035A0">
      <w:pPr>
        <w:rPr>
          <w:lang w:val="en-US"/>
        </w:rPr>
      </w:pPr>
      <w:r w:rsidRPr="000340BE">
        <w:lastRenderedPageBreak/>
        <w:t xml:space="preserve"> </w:t>
      </w:r>
      <w:proofErr w:type="gramStart"/>
      <w:r w:rsidRPr="000340BE">
        <w:t>where</w:t>
      </w:r>
      <w:proofErr w:type="gramEnd"/>
      <w:r w:rsidRPr="000340BE">
        <w:t xml:space="preserve"> </w:t>
      </w:r>
      <w:r w:rsidRPr="002470E0">
        <w:rPr>
          <w:i/>
        </w:rPr>
        <w:t>T</w:t>
      </w:r>
      <w:r w:rsidRPr="000340BE">
        <w:t xml:space="preserve"> is the mean relative </w:t>
      </w:r>
      <w:r w:rsidR="001048FF">
        <w:t>tumour</w:t>
      </w:r>
      <w:r w:rsidRPr="000340BE">
        <w:t xml:space="preserve"> volume (RTV) of the treated groups and </w:t>
      </w:r>
      <w:r w:rsidRPr="002470E0">
        <w:rPr>
          <w:i/>
        </w:rPr>
        <w:t>C</w:t>
      </w:r>
      <w:r w:rsidRPr="000340BE">
        <w:t xml:space="preserve"> is the mean RTV in the control group. </w:t>
      </w:r>
      <w:r w:rsidR="002007C8">
        <w:t xml:space="preserve"> </w:t>
      </w:r>
      <w:r w:rsidRPr="000340BE">
        <w:t xml:space="preserve">RTV is defined as </w:t>
      </w:r>
      <w:proofErr w:type="spellStart"/>
      <w:r w:rsidRPr="002470E0">
        <w:rPr>
          <w:i/>
        </w:rPr>
        <w:t>V</w:t>
      </w:r>
      <w:r w:rsidRPr="002470E0">
        <w:rPr>
          <w:i/>
          <w:vertAlign w:val="subscript"/>
        </w:rPr>
        <w:t>x</w:t>
      </w:r>
      <w:proofErr w:type="spellEnd"/>
      <w:r w:rsidRPr="002470E0">
        <w:rPr>
          <w:i/>
        </w:rPr>
        <w:t>/V</w:t>
      </w:r>
      <w:r w:rsidRPr="002470E0">
        <w:rPr>
          <w:i/>
          <w:vertAlign w:val="subscript"/>
        </w:rPr>
        <w:t>1</w:t>
      </w:r>
      <w:r w:rsidRPr="000340BE">
        <w:t xml:space="preserve">, where </w:t>
      </w:r>
      <w:proofErr w:type="spellStart"/>
      <w:r w:rsidRPr="002470E0">
        <w:rPr>
          <w:i/>
        </w:rPr>
        <w:t>V</w:t>
      </w:r>
      <w:r w:rsidRPr="002470E0">
        <w:rPr>
          <w:i/>
          <w:vertAlign w:val="subscript"/>
        </w:rPr>
        <w:t>x</w:t>
      </w:r>
      <w:proofErr w:type="spellEnd"/>
      <w:r w:rsidRPr="000340BE">
        <w:t xml:space="preserve"> is the </w:t>
      </w:r>
      <w:r w:rsidR="001048FF">
        <w:t>tumour</w:t>
      </w:r>
      <w:r w:rsidRPr="000340BE">
        <w:t xml:space="preserve"> volume at each point of the </w:t>
      </w:r>
      <w:r w:rsidRPr="002470E0">
        <w:t xml:space="preserve">experiment before mice scarification and </w:t>
      </w:r>
      <w:r w:rsidRPr="002470E0">
        <w:rPr>
          <w:i/>
        </w:rPr>
        <w:t>V</w:t>
      </w:r>
      <w:r w:rsidRPr="002470E0">
        <w:rPr>
          <w:i/>
          <w:vertAlign w:val="subscript"/>
        </w:rPr>
        <w:t>1</w:t>
      </w:r>
      <w:r w:rsidRPr="002470E0">
        <w:t xml:space="preserve"> is the </w:t>
      </w:r>
      <w:r w:rsidR="001048FF" w:rsidRPr="002470E0">
        <w:t>tumour</w:t>
      </w:r>
      <w:r w:rsidRPr="002470E0">
        <w:t xml:space="preserve"> volume at the start</w:t>
      </w:r>
      <w:r w:rsidR="002470E0" w:rsidRPr="002470E0">
        <w:t>ing</w:t>
      </w:r>
      <w:r w:rsidRPr="002470E0">
        <w:t xml:space="preserve"> point of the treatment </w:t>
      </w:r>
      <w:r w:rsidRPr="002470E0">
        <w:fldChar w:fldCharType="begin">
          <w:fldData xml:space="preserve">PEVuZE5vdGU+PENpdGU+PEF1dGhvcj5TYW5jZWF1PC9BdXRob3I+PFllYXI+MjAwMjwvWWVhcj48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</w:fldData>
        </w:fldChar>
      </w:r>
      <w:r w:rsidR="00605DE6" w:rsidRPr="002470E0">
        <w:instrText xml:space="preserve"> ADDIN EN.CITE </w:instrText>
      </w:r>
      <w:r w:rsidR="00605DE6" w:rsidRPr="002470E0">
        <w:fldChar w:fldCharType="begin">
          <w:fldData xml:space="preserve">PEVuZE5vdGU+PENpdGU+PEF1dGhvcj5TYW5jZWF1PC9BdXRob3I+PFllYXI+MjAwMjwvWWVhcj48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</w:fldData>
        </w:fldChar>
      </w:r>
      <w:r w:rsidR="00605DE6" w:rsidRPr="002470E0">
        <w:instrText xml:space="preserve"> ADDIN EN.CITE.DATA </w:instrText>
      </w:r>
      <w:r w:rsidR="00605DE6" w:rsidRPr="002470E0">
        <w:fldChar w:fldCharType="end"/>
      </w:r>
      <w:r w:rsidRPr="002470E0">
        <w:fldChar w:fldCharType="separate"/>
      </w:r>
      <w:r w:rsidR="00605DE6" w:rsidRPr="002470E0">
        <w:t>[</w:t>
      </w:r>
      <w:hyperlink w:anchor="_ENREF_24" w:tooltip="BassiouniSanceau, 2002 #315" w:history="1">
        <w:r w:rsidR="00605DE6" w:rsidRPr="002470E0">
          <w:t>24</w:t>
        </w:r>
      </w:hyperlink>
      <w:r w:rsidR="00605DE6" w:rsidRPr="002470E0">
        <w:t>]</w:t>
      </w:r>
      <w:r w:rsidRPr="002470E0">
        <w:fldChar w:fldCharType="end"/>
      </w:r>
      <w:r w:rsidRPr="002470E0">
        <w:t>.</w:t>
      </w:r>
      <w:r w:rsidR="0055165F" w:rsidRPr="002470E0">
        <w:t xml:space="preserve"> </w:t>
      </w:r>
      <w:r w:rsidR="002007C8">
        <w:t xml:space="preserve"> </w:t>
      </w:r>
      <w:r w:rsidR="0055165F" w:rsidRPr="002470E0">
        <w:t xml:space="preserve">After </w:t>
      </w:r>
      <w:r w:rsidR="002470E0" w:rsidRPr="002470E0">
        <w:t xml:space="preserve">termination of the </w:t>
      </w:r>
      <w:r w:rsidR="0055165F" w:rsidRPr="002470E0">
        <w:t xml:space="preserve">experiment, all animals were sacrificed and </w:t>
      </w:r>
      <w:r w:rsidR="001048FF" w:rsidRPr="002470E0">
        <w:t>tumour</w:t>
      </w:r>
      <w:r w:rsidR="00332DA7" w:rsidRPr="002470E0">
        <w:t>s</w:t>
      </w:r>
      <w:r w:rsidR="0055165F" w:rsidRPr="002470E0">
        <w:t xml:space="preserve"> were excised and weighted. </w:t>
      </w:r>
      <w:r w:rsidR="002007C8">
        <w:t xml:space="preserve"> </w:t>
      </w:r>
      <w:r w:rsidR="0055165F" w:rsidRPr="002470E0">
        <w:t xml:space="preserve">The </w:t>
      </w:r>
      <w:r w:rsidR="00A97A49" w:rsidRPr="002470E0">
        <w:t>changes in tumour weights of SEC samples were</w:t>
      </w:r>
      <w:r w:rsidR="0055165F" w:rsidRPr="002470E0">
        <w:t xml:space="preserve"> re</w:t>
      </w:r>
      <w:r w:rsidR="002470E0">
        <w:t>corded</w:t>
      </w:r>
      <w:r w:rsidR="0055165F" w:rsidRPr="002470E0">
        <w:t>.</w:t>
      </w:r>
    </w:p>
    <w:p w14:paraId="215E19BA" w14:textId="77777777" w:rsidR="00F035A0" w:rsidRPr="000340BE" w:rsidRDefault="00F035A0" w:rsidP="00F035A0"/>
    <w:p w14:paraId="320DC6EB" w14:textId="77777777" w:rsidR="00711777" w:rsidRPr="00F10422" w:rsidRDefault="003A4AE1" w:rsidP="00F035A0">
      <w:pPr>
        <w:pStyle w:val="Heading2"/>
      </w:pPr>
      <w:r>
        <w:t>2.6</w:t>
      </w:r>
      <w:r w:rsidR="0055165F">
        <w:t>.3</w:t>
      </w:r>
      <w:r w:rsidR="009A4CEE">
        <w:t>.</w:t>
      </w:r>
      <w:r w:rsidR="00711777" w:rsidRPr="00F10422">
        <w:t xml:space="preserve"> Processing of </w:t>
      </w:r>
      <w:r w:rsidR="001048FF">
        <w:t>tumour</w:t>
      </w:r>
      <w:r w:rsidR="00F035A0">
        <w:t xml:space="preserve"> tissue samples</w:t>
      </w:r>
    </w:p>
    <w:p w14:paraId="5594F0BF" w14:textId="2E56E6CA" w:rsidR="002776AB" w:rsidRDefault="00711777" w:rsidP="00F035A0">
      <w:r w:rsidRPr="000340BE">
        <w:t>At the en</w:t>
      </w:r>
      <w:r w:rsidR="005C0F2F">
        <w:t>d point of the experiment (</w:t>
      </w:r>
      <w:r w:rsidR="002470E0">
        <w:t>day 28</w:t>
      </w:r>
      <w:r w:rsidRPr="000340BE">
        <w:t xml:space="preserve"> post-implantation), all surviv</w:t>
      </w:r>
      <w:r w:rsidR="002470E0">
        <w:t>ing</w:t>
      </w:r>
      <w:r w:rsidRPr="000340BE">
        <w:t xml:space="preserve"> mice were sacrificed. The </w:t>
      </w:r>
      <w:r w:rsidR="001048FF">
        <w:t>tumour</w:t>
      </w:r>
      <w:r w:rsidRPr="000340BE">
        <w:t xml:space="preserve"> was excised, washed immediately with ice-cold saline</w:t>
      </w:r>
      <w:r w:rsidR="002470E0">
        <w:t xml:space="preserve"> and the </w:t>
      </w:r>
      <w:r w:rsidRPr="000340BE">
        <w:t xml:space="preserve">specimen preserved in 10% formalin solution.  After </w:t>
      </w:r>
      <w:r w:rsidR="002470E0">
        <w:t xml:space="preserve">treatment with </w:t>
      </w:r>
      <w:r w:rsidRPr="000340BE">
        <w:t xml:space="preserve">xylene, the specimens were embedded in paraffin blocks. </w:t>
      </w:r>
      <w:r w:rsidR="002470E0">
        <w:t xml:space="preserve"> S</w:t>
      </w:r>
      <w:r w:rsidRPr="000340BE">
        <w:t>ections</w:t>
      </w:r>
      <w:r w:rsidR="002470E0">
        <w:t xml:space="preserve"> (5 µm)</w:t>
      </w:r>
      <w:r w:rsidRPr="000340BE">
        <w:t xml:space="preserve"> were cut and stained with </w:t>
      </w:r>
      <w:proofErr w:type="spellStart"/>
      <w:r w:rsidRPr="000340BE">
        <w:t>hematoxylin</w:t>
      </w:r>
      <w:proofErr w:type="spellEnd"/>
      <w:r w:rsidRPr="000340BE">
        <w:t xml:space="preserve"> and eosin (H </w:t>
      </w:r>
      <w:r w:rsidR="00702DC0">
        <w:t>and</w:t>
      </w:r>
      <w:r w:rsidRPr="000340BE">
        <w:t xml:space="preserve"> E)</w:t>
      </w:r>
      <w:r w:rsidR="002470E0">
        <w:t xml:space="preserve"> prior to examination and histological characterisation</w:t>
      </w:r>
      <w:r w:rsidR="00F035A0">
        <w:t>.</w:t>
      </w:r>
    </w:p>
    <w:p w14:paraId="4DE4C540" w14:textId="77777777" w:rsidR="00F035A0" w:rsidRDefault="00F035A0" w:rsidP="00F035A0"/>
    <w:p w14:paraId="5C6FF75F" w14:textId="77777777" w:rsidR="002776AB" w:rsidRDefault="005C0F2F" w:rsidP="00F035A0">
      <w:pPr>
        <w:pStyle w:val="Heading2"/>
      </w:pPr>
      <w:r>
        <w:t>2.6.4</w:t>
      </w:r>
      <w:r w:rsidR="009A4CEE">
        <w:t>.</w:t>
      </w:r>
      <w:r>
        <w:t xml:space="preserve"> </w:t>
      </w:r>
      <w:r w:rsidR="009A4CEE">
        <w:t>B</w:t>
      </w:r>
      <w:r w:rsidR="0055165F">
        <w:t>iochemical analysis</w:t>
      </w:r>
    </w:p>
    <w:p w14:paraId="7E74A6A3" w14:textId="685A8127" w:rsidR="00426B01" w:rsidRPr="00A97A49" w:rsidRDefault="00C830B4" w:rsidP="00426B01">
      <w:pPr>
        <w:rPr>
          <w:color w:val="C00000"/>
        </w:rPr>
      </w:pPr>
      <w:r w:rsidRPr="003B34B1">
        <w:t xml:space="preserve">An examination of specific blood biochemistry parameters was used to assess the effects of </w:t>
      </w:r>
      <w:r w:rsidR="001048FF" w:rsidRPr="003B34B1">
        <w:t>5FU</w:t>
      </w:r>
      <w:r w:rsidR="006E5E41" w:rsidRPr="003B34B1">
        <w:t xml:space="preserve"> at the cellular level</w:t>
      </w:r>
      <w:r w:rsidRPr="003B34B1">
        <w:t xml:space="preserve">.  </w:t>
      </w:r>
      <w:r w:rsidR="003B34B1" w:rsidRPr="003B34B1">
        <w:t>S</w:t>
      </w:r>
      <w:r w:rsidRPr="003B34B1">
        <w:t>erum samples were analy</w:t>
      </w:r>
      <w:r w:rsidR="003B34B1" w:rsidRPr="003B34B1">
        <w:t>s</w:t>
      </w:r>
      <w:r w:rsidR="002007C8">
        <w:t>ed for aspartate aminotrans</w:t>
      </w:r>
      <w:r w:rsidRPr="003B34B1">
        <w:t xml:space="preserve">ferase (AST) and alanine aminotransferase (ALT), to </w:t>
      </w:r>
      <w:r w:rsidR="003B34B1">
        <w:t>assess</w:t>
      </w:r>
      <w:r w:rsidRPr="003B34B1">
        <w:t xml:space="preserve"> hepatic damage.</w:t>
      </w:r>
      <w:r w:rsidR="003B34B1">
        <w:t xml:space="preserve"> </w:t>
      </w:r>
      <w:r w:rsidRPr="003B34B1">
        <w:t xml:space="preserve"> Serum creatinine level was </w:t>
      </w:r>
      <w:r w:rsidR="003B34B1">
        <w:t>evaluated and used</w:t>
      </w:r>
      <w:r w:rsidRPr="003B34B1">
        <w:t xml:space="preserve"> as an indicator for possible renal damage.</w:t>
      </w:r>
      <w:r w:rsidR="006E5E41" w:rsidRPr="003B34B1">
        <w:t xml:space="preserve"> </w:t>
      </w:r>
      <w:r w:rsidR="003B34B1">
        <w:t xml:space="preserve"> B</w:t>
      </w:r>
      <w:r w:rsidR="006E5E41" w:rsidRPr="003B34B1">
        <w:t xml:space="preserve">lood biochemistry </w:t>
      </w:r>
      <w:r w:rsidR="003B34B1">
        <w:t>was</w:t>
      </w:r>
      <w:r w:rsidR="006E5E41" w:rsidRPr="003B34B1">
        <w:t xml:space="preserve"> examined in </w:t>
      </w:r>
      <w:r w:rsidR="003B34B1" w:rsidRPr="003B34B1">
        <w:t xml:space="preserve">free drug </w:t>
      </w:r>
      <w:r w:rsidR="003B34B1">
        <w:t xml:space="preserve">treated </w:t>
      </w:r>
      <w:r w:rsidR="003B34B1" w:rsidRPr="003B34B1">
        <w:t>and 5FU</w:t>
      </w:r>
      <w:r w:rsidR="003B34B1">
        <w:t>-</w:t>
      </w:r>
      <w:r w:rsidR="003B34B1" w:rsidRPr="003B34B1">
        <w:t xml:space="preserve">loaded NP </w:t>
      </w:r>
      <w:r w:rsidR="003B34B1">
        <w:t xml:space="preserve">treated </w:t>
      </w:r>
      <w:r w:rsidR="006E5E41" w:rsidRPr="003B34B1">
        <w:t>groups and compared with</w:t>
      </w:r>
      <w:r w:rsidR="003B34B1">
        <w:t xml:space="preserve"> data from</w:t>
      </w:r>
      <w:r w:rsidR="006E5E41" w:rsidRPr="003B34B1">
        <w:t xml:space="preserve"> the control group. </w:t>
      </w:r>
      <w:r w:rsidR="003B34B1">
        <w:t xml:space="preserve"> B</w:t>
      </w:r>
      <w:r w:rsidR="00E10652" w:rsidRPr="003B34B1">
        <w:t xml:space="preserve">lood samples </w:t>
      </w:r>
      <w:r w:rsidR="006E5E41" w:rsidRPr="003B34B1">
        <w:t>were collected from the orbital sinus of each animal in a</w:t>
      </w:r>
      <w:r w:rsidR="00E10652" w:rsidRPr="003B34B1">
        <w:t xml:space="preserve"> pla</w:t>
      </w:r>
      <w:r w:rsidR="006E5E41" w:rsidRPr="003B34B1">
        <w:t>i</w:t>
      </w:r>
      <w:r w:rsidR="00E10652" w:rsidRPr="003B34B1">
        <w:t>n glass centrifuge tube wi</w:t>
      </w:r>
      <w:r w:rsidR="006E5E41" w:rsidRPr="003B34B1">
        <w:t>thout anticoagulant</w:t>
      </w:r>
      <w:r w:rsidR="00E10652" w:rsidRPr="003B34B1">
        <w:t xml:space="preserve">. </w:t>
      </w:r>
      <w:r w:rsidR="003B34B1">
        <w:t xml:space="preserve"> S</w:t>
      </w:r>
      <w:r w:rsidR="006E5E41" w:rsidRPr="003B34B1">
        <w:t>amples were left to clot at</w:t>
      </w:r>
      <w:r w:rsidR="00E10652" w:rsidRPr="003B34B1">
        <w:t xml:space="preserve"> room temperature and centrifuged at </w:t>
      </w:r>
      <w:r w:rsidR="00426B01">
        <w:t>3</w:t>
      </w:r>
      <w:r w:rsidR="00E10652" w:rsidRPr="003B34B1">
        <w:t xml:space="preserve">000 </w:t>
      </w:r>
      <w:r w:rsidR="002007C8" w:rsidRPr="002007C8">
        <w:rPr>
          <w:i/>
        </w:rPr>
        <w:t>g</w:t>
      </w:r>
      <w:r w:rsidR="00E10652" w:rsidRPr="003B34B1">
        <w:t xml:space="preserve"> for 15 minutes</w:t>
      </w:r>
      <w:r w:rsidR="006E5E41" w:rsidRPr="003B34B1">
        <w:t>.</w:t>
      </w:r>
      <w:r w:rsidR="00E10652" w:rsidRPr="003B34B1">
        <w:t xml:space="preserve"> </w:t>
      </w:r>
      <w:r w:rsidR="003B34B1">
        <w:t xml:space="preserve"> </w:t>
      </w:r>
      <w:r w:rsidR="00E10652" w:rsidRPr="003B34B1">
        <w:t xml:space="preserve">Sera were then </w:t>
      </w:r>
      <w:r w:rsidR="006E5E41" w:rsidRPr="003B34B1">
        <w:t>separated</w:t>
      </w:r>
      <w:r w:rsidR="00E10652" w:rsidRPr="003B34B1">
        <w:t xml:space="preserve"> and stored at -80 </w:t>
      </w:r>
      <w:r w:rsidR="003B34B1" w:rsidRPr="003B34B1">
        <w:t>°</w:t>
      </w:r>
      <w:r w:rsidR="00E10652" w:rsidRPr="003B34B1">
        <w:t xml:space="preserve">C </w:t>
      </w:r>
      <w:r w:rsidR="003B34B1">
        <w:t xml:space="preserve">prior to </w:t>
      </w:r>
      <w:r w:rsidR="00E10652" w:rsidRPr="003B34B1">
        <w:t>analysis</w:t>
      </w:r>
      <w:r w:rsidR="006E5E41" w:rsidRPr="003B34B1">
        <w:t xml:space="preserve">.  </w:t>
      </w:r>
      <w:r w:rsidR="006E5E41" w:rsidRPr="00A97A49">
        <w:rPr>
          <w:color w:val="C00000"/>
        </w:rPr>
        <w:t xml:space="preserve">All </w:t>
      </w:r>
      <w:r w:rsidR="00A16FB1" w:rsidRPr="00A97A49">
        <w:rPr>
          <w:color w:val="C00000"/>
        </w:rPr>
        <w:lastRenderedPageBreak/>
        <w:t>clinical chemistry analysi</w:t>
      </w:r>
      <w:r w:rsidR="006E5E41" w:rsidRPr="00A97A49">
        <w:rPr>
          <w:color w:val="C00000"/>
        </w:rPr>
        <w:t xml:space="preserve">s </w:t>
      </w:r>
      <w:r w:rsidR="006508AD" w:rsidRPr="00A97A49">
        <w:rPr>
          <w:color w:val="C00000"/>
        </w:rPr>
        <w:t>was</w:t>
      </w:r>
      <w:r w:rsidR="006E5E41" w:rsidRPr="00A97A49">
        <w:rPr>
          <w:color w:val="C00000"/>
        </w:rPr>
        <w:t xml:space="preserve"> carried out </w:t>
      </w:r>
      <w:r w:rsidR="00426B01" w:rsidRPr="00A97A49">
        <w:rPr>
          <w:color w:val="C00000"/>
        </w:rPr>
        <w:t xml:space="preserve">using a </w:t>
      </w:r>
      <w:proofErr w:type="spellStart"/>
      <w:r w:rsidR="00426B01" w:rsidRPr="00A97A49">
        <w:rPr>
          <w:color w:val="C00000"/>
        </w:rPr>
        <w:t>S</w:t>
      </w:r>
      <w:r w:rsidR="006E5E41" w:rsidRPr="00A97A49">
        <w:rPr>
          <w:color w:val="C00000"/>
        </w:rPr>
        <w:t>m</w:t>
      </w:r>
      <w:r w:rsidR="00426B01" w:rsidRPr="00A97A49">
        <w:rPr>
          <w:color w:val="C00000"/>
        </w:rPr>
        <w:t>artLab</w:t>
      </w:r>
      <w:proofErr w:type="spellEnd"/>
      <w:r w:rsidR="00426B01" w:rsidRPr="00A97A49">
        <w:rPr>
          <w:color w:val="C00000"/>
        </w:rPr>
        <w:t xml:space="preserve"> Batch </w:t>
      </w:r>
      <w:proofErr w:type="spellStart"/>
      <w:r w:rsidR="00426B01" w:rsidRPr="00A97A49">
        <w:rPr>
          <w:color w:val="C00000"/>
        </w:rPr>
        <w:t>A</w:t>
      </w:r>
      <w:r w:rsidR="006E5E41" w:rsidRPr="00A97A49">
        <w:rPr>
          <w:color w:val="C00000"/>
        </w:rPr>
        <w:t>nalyzer</w:t>
      </w:r>
      <w:proofErr w:type="spellEnd"/>
      <w:r w:rsidR="00426B01" w:rsidRPr="00A97A49">
        <w:rPr>
          <w:color w:val="C00000"/>
        </w:rPr>
        <w:t xml:space="preserve"> (</w:t>
      </w:r>
      <w:proofErr w:type="spellStart"/>
      <w:r w:rsidR="00426B01" w:rsidRPr="00A97A49">
        <w:rPr>
          <w:color w:val="C00000"/>
        </w:rPr>
        <w:t>Biodiagnostic</w:t>
      </w:r>
      <w:proofErr w:type="spellEnd"/>
      <w:r w:rsidR="00426B01" w:rsidRPr="00A97A49">
        <w:rPr>
          <w:color w:val="C00000"/>
        </w:rPr>
        <w:t xml:space="preserve"> Ltd., </w:t>
      </w:r>
      <w:proofErr w:type="spellStart"/>
      <w:r w:rsidR="00426B01" w:rsidRPr="00A97A49">
        <w:rPr>
          <w:color w:val="C00000"/>
        </w:rPr>
        <w:t>Gizza</w:t>
      </w:r>
      <w:proofErr w:type="spellEnd"/>
      <w:r w:rsidR="00426B01" w:rsidRPr="00A97A49">
        <w:rPr>
          <w:color w:val="C00000"/>
        </w:rPr>
        <w:t>, Egypt).</w:t>
      </w:r>
    </w:p>
    <w:p w14:paraId="4E71F085" w14:textId="68D6471E" w:rsidR="006E5E41" w:rsidRPr="003B34B1" w:rsidRDefault="006E5E41" w:rsidP="00F035A0"/>
    <w:p w14:paraId="04250592" w14:textId="77777777" w:rsidR="00F035A0" w:rsidRDefault="00F035A0" w:rsidP="00F035A0">
      <w:pPr>
        <w:rPr>
          <w:lang w:val="en-US"/>
        </w:rPr>
      </w:pPr>
    </w:p>
    <w:p w14:paraId="1B53710E" w14:textId="77777777" w:rsidR="00555DED" w:rsidRPr="00555DED" w:rsidRDefault="009A4CEE" w:rsidP="00F035A0">
      <w:pPr>
        <w:pStyle w:val="Heading2"/>
        <w:rPr>
          <w:lang w:val="en-US"/>
        </w:rPr>
      </w:pPr>
      <w:r>
        <w:rPr>
          <w:lang w:val="en-US"/>
        </w:rPr>
        <w:t xml:space="preserve">2.7. </w:t>
      </w:r>
      <w:r w:rsidR="00555DED" w:rsidRPr="00555DED">
        <w:rPr>
          <w:lang w:val="en-US"/>
        </w:rPr>
        <w:t>Statistical analysis</w:t>
      </w:r>
    </w:p>
    <w:p w14:paraId="6B24F6B5" w14:textId="3B3C01E2" w:rsidR="000D7AB0" w:rsidRPr="00F035A0" w:rsidRDefault="00555DED" w:rsidP="00F035A0">
      <w:pPr>
        <w:rPr>
          <w:lang w:val="en-US"/>
        </w:rPr>
      </w:pPr>
      <w:r w:rsidRPr="00555DED">
        <w:rPr>
          <w:lang w:val="en-US"/>
        </w:rPr>
        <w:t>Results are presented as mean ± SD</w:t>
      </w:r>
      <w:r w:rsidR="009A4CEE">
        <w:rPr>
          <w:lang w:val="en-US"/>
        </w:rPr>
        <w:t xml:space="preserve"> </w:t>
      </w:r>
      <w:r w:rsidR="009A4CEE" w:rsidRPr="00555DED">
        <w:rPr>
          <w:lang w:val="en-US"/>
        </w:rPr>
        <w:t xml:space="preserve">for </w:t>
      </w:r>
      <w:r w:rsidR="009A4CEE" w:rsidRPr="009A4CEE">
        <w:rPr>
          <w:i/>
          <w:iCs/>
          <w:lang w:val="en-US"/>
        </w:rPr>
        <w:t>in vitro</w:t>
      </w:r>
      <w:r w:rsidRPr="00555DED">
        <w:rPr>
          <w:lang w:val="en-US"/>
        </w:rPr>
        <w:t xml:space="preserve"> </w:t>
      </w:r>
      <w:r w:rsidR="003B34B1">
        <w:rPr>
          <w:lang w:val="en-US"/>
        </w:rPr>
        <w:t xml:space="preserve">studies </w:t>
      </w:r>
      <w:r w:rsidRPr="00555DED">
        <w:rPr>
          <w:lang w:val="en-US"/>
        </w:rPr>
        <w:t xml:space="preserve">and mean ± SEM </w:t>
      </w:r>
      <w:r w:rsidR="009A4CEE">
        <w:rPr>
          <w:lang w:val="en-US"/>
        </w:rPr>
        <w:t>for</w:t>
      </w:r>
      <w:r w:rsidRPr="00555DED">
        <w:rPr>
          <w:lang w:val="en-US"/>
        </w:rPr>
        <w:t xml:space="preserve"> </w:t>
      </w:r>
      <w:r w:rsidRPr="009A4CEE">
        <w:rPr>
          <w:i/>
          <w:iCs/>
          <w:lang w:val="en-US"/>
        </w:rPr>
        <w:t>in vivo</w:t>
      </w:r>
      <w:r w:rsidRPr="00555DED">
        <w:rPr>
          <w:lang w:val="en-US"/>
        </w:rPr>
        <w:t xml:space="preserve"> studies, respectively. Comparative analy</w:t>
      </w:r>
      <w:r w:rsidR="003B34B1">
        <w:rPr>
          <w:lang w:val="en-US"/>
        </w:rPr>
        <w:t>s</w:t>
      </w:r>
      <w:r w:rsidRPr="00555DED">
        <w:rPr>
          <w:lang w:val="en-US"/>
        </w:rPr>
        <w:t>es between</w:t>
      </w:r>
      <w:r>
        <w:rPr>
          <w:lang w:val="en-US"/>
        </w:rPr>
        <w:t xml:space="preserve"> </w:t>
      </w:r>
      <w:r w:rsidRPr="00555DED">
        <w:rPr>
          <w:lang w:val="en-US"/>
        </w:rPr>
        <w:t>groups were carried out using</w:t>
      </w:r>
      <w:r w:rsidR="009A4CEE">
        <w:rPr>
          <w:lang w:val="en-US"/>
        </w:rPr>
        <w:t xml:space="preserve"> </w:t>
      </w:r>
      <w:r w:rsidR="009A4CEE" w:rsidRPr="00555DED">
        <w:rPr>
          <w:lang w:val="en-US"/>
        </w:rPr>
        <w:t>one</w:t>
      </w:r>
      <w:r w:rsidRPr="00555DED">
        <w:rPr>
          <w:lang w:val="en-US"/>
        </w:rPr>
        <w:t>-way analysis of variance</w:t>
      </w:r>
      <w:r>
        <w:rPr>
          <w:lang w:val="en-US"/>
        </w:rPr>
        <w:t xml:space="preserve"> </w:t>
      </w:r>
      <w:r w:rsidRPr="00555DED">
        <w:rPr>
          <w:lang w:val="en-US"/>
        </w:rPr>
        <w:t xml:space="preserve">followed by Tukey’s </w:t>
      </w:r>
      <w:r w:rsidRPr="003B34B1">
        <w:rPr>
          <w:i/>
          <w:lang w:val="en-US"/>
        </w:rPr>
        <w:t>post hoc</w:t>
      </w:r>
      <w:r w:rsidRPr="00555DED">
        <w:rPr>
          <w:lang w:val="en-US"/>
        </w:rPr>
        <w:t xml:space="preserve"> test. </w:t>
      </w:r>
      <w:r w:rsidR="002007C8">
        <w:rPr>
          <w:lang w:val="en-US"/>
        </w:rPr>
        <w:t xml:space="preserve"> </w:t>
      </w:r>
      <w:r w:rsidRPr="00555DED">
        <w:rPr>
          <w:lang w:val="en-US"/>
        </w:rPr>
        <w:t>A value of p&lt;</w:t>
      </w:r>
      <w:r w:rsidR="009A4CEE">
        <w:rPr>
          <w:lang w:val="en-US"/>
        </w:rPr>
        <w:t>0</w:t>
      </w:r>
      <w:r w:rsidRPr="00555DED">
        <w:rPr>
          <w:lang w:val="en-US"/>
        </w:rPr>
        <w:t>.05 was considered statistically</w:t>
      </w:r>
      <w:r>
        <w:rPr>
          <w:lang w:val="en-US"/>
        </w:rPr>
        <w:t xml:space="preserve"> </w:t>
      </w:r>
      <w:r w:rsidRPr="00555DED">
        <w:rPr>
          <w:lang w:val="en-US"/>
        </w:rPr>
        <w:t>significant.</w:t>
      </w:r>
    </w:p>
    <w:p w14:paraId="041968AE" w14:textId="77777777" w:rsidR="00F035A0" w:rsidRDefault="00F035A0">
      <w:pPr>
        <w:autoSpaceDE/>
        <w:autoSpaceDN/>
        <w:adjustRightInd/>
        <w:spacing w:after="200" w:line="276" w:lineRule="auto"/>
        <w:jc w:val="left"/>
      </w:pPr>
      <w:r>
        <w:br w:type="page"/>
      </w:r>
    </w:p>
    <w:p w14:paraId="5DD1967A" w14:textId="77777777" w:rsidR="00423745" w:rsidRDefault="00946A5B" w:rsidP="00F035A0">
      <w:pPr>
        <w:pStyle w:val="Heading1"/>
      </w:pPr>
      <w:r>
        <w:lastRenderedPageBreak/>
        <w:t xml:space="preserve">3. </w:t>
      </w:r>
      <w:r w:rsidR="006C48F2">
        <w:t>Results</w:t>
      </w:r>
    </w:p>
    <w:p w14:paraId="4C86BA29" w14:textId="77777777" w:rsidR="00F035A0" w:rsidRPr="00F10422" w:rsidRDefault="00F035A0" w:rsidP="00F035A0"/>
    <w:p w14:paraId="67A089B0" w14:textId="77777777" w:rsidR="000340BE" w:rsidRPr="00F10422" w:rsidRDefault="009A4CEE" w:rsidP="00F035A0">
      <w:pPr>
        <w:pStyle w:val="Heading2"/>
      </w:pPr>
      <w:r>
        <w:t xml:space="preserve">3.1. </w:t>
      </w:r>
      <w:r w:rsidR="00F10422">
        <w:t>Effect of PEG content of the polymer</w:t>
      </w:r>
    </w:p>
    <w:p w14:paraId="682A1AC2" w14:textId="64D72B09" w:rsidR="001C629A" w:rsidRDefault="000340BE" w:rsidP="000E3756">
      <w:pPr>
        <w:widowControl w:val="0"/>
      </w:pPr>
      <w:r w:rsidRPr="000340BE">
        <w:t>The physicochemical properties of three different formulations</w:t>
      </w:r>
      <w:r w:rsidR="00601E0C">
        <w:t xml:space="preserve"> of </w:t>
      </w:r>
      <w:r w:rsidR="001048FF">
        <w:t>5FU</w:t>
      </w:r>
      <w:r w:rsidR="00702DC0">
        <w:t>-</w:t>
      </w:r>
      <w:r w:rsidR="00014BCD">
        <w:t>loaded</w:t>
      </w:r>
      <w:r w:rsidR="007532BD">
        <w:t xml:space="preserve"> </w:t>
      </w:r>
      <w:r w:rsidR="00702DC0">
        <w:t>NP</w:t>
      </w:r>
      <w:r w:rsidR="007532BD">
        <w:t xml:space="preserve"> (F1, F3</w:t>
      </w:r>
      <w:r w:rsidR="00702DC0">
        <w:t xml:space="preserve"> and </w:t>
      </w:r>
      <w:r w:rsidR="007532BD">
        <w:t>F5</w:t>
      </w:r>
      <w:r w:rsidRPr="000340BE">
        <w:t xml:space="preserve">) made from </w:t>
      </w:r>
      <w:r w:rsidR="00446593" w:rsidRPr="00601E0C">
        <w:t xml:space="preserve">polymer </w:t>
      </w:r>
      <w:r w:rsidR="00C16972">
        <w:t xml:space="preserve">blends of different </w:t>
      </w:r>
      <w:r w:rsidR="00014BCD">
        <w:t>PEG content</w:t>
      </w:r>
      <w:r w:rsidR="00446593">
        <w:t xml:space="preserve"> </w:t>
      </w:r>
      <w:r w:rsidR="00A16FB1">
        <w:t>are seen</w:t>
      </w:r>
      <w:r w:rsidR="0099222B">
        <w:t xml:space="preserve"> in Fig.</w:t>
      </w:r>
      <w:r w:rsidRPr="000340BE">
        <w:t xml:space="preserve"> 1.</w:t>
      </w:r>
      <w:r w:rsidR="005E1116">
        <w:t xml:space="preserve"> </w:t>
      </w:r>
      <w:r w:rsidR="005943A2">
        <w:t xml:space="preserve"> </w:t>
      </w:r>
      <w:r w:rsidR="001048FF">
        <w:t>5FU</w:t>
      </w:r>
      <w:r w:rsidR="009B64C7">
        <w:t>-</w:t>
      </w:r>
      <w:r w:rsidR="00446593">
        <w:t xml:space="preserve">loaded </w:t>
      </w:r>
      <w:r w:rsidRPr="000340BE">
        <w:t xml:space="preserve">PLGA </w:t>
      </w:r>
      <w:r w:rsidR="00E05EE5">
        <w:t>NP</w:t>
      </w:r>
      <w:r w:rsidRPr="000340BE">
        <w:t xml:space="preserve"> (F1) </w:t>
      </w:r>
      <w:proofErr w:type="gramStart"/>
      <w:r w:rsidRPr="000340BE">
        <w:t>were</w:t>
      </w:r>
      <w:proofErr w:type="gramEnd"/>
      <w:r w:rsidRPr="000340BE">
        <w:t xml:space="preserve"> significantly bigger in size than </w:t>
      </w:r>
      <w:r w:rsidR="001048FF">
        <w:t>5FU</w:t>
      </w:r>
      <w:r w:rsidR="009B64C7">
        <w:t>-loaded NP</w:t>
      </w:r>
      <w:r w:rsidRPr="000340BE">
        <w:t xml:space="preserve"> prepared from</w:t>
      </w:r>
      <w:r w:rsidR="00446593">
        <w:t xml:space="preserve"> the </w:t>
      </w:r>
      <w:r w:rsidR="009B64C7">
        <w:t xml:space="preserve">1:1 </w:t>
      </w:r>
      <w:r w:rsidR="00446593">
        <w:t>polymer mix</w:t>
      </w:r>
      <w:r w:rsidR="003243CD">
        <w:t xml:space="preserve"> </w:t>
      </w:r>
      <w:r w:rsidR="00702DC0">
        <w:t>and</w:t>
      </w:r>
      <w:r w:rsidR="003243CD">
        <w:t xml:space="preserve"> PEG-PLGA copolymer</w:t>
      </w:r>
      <w:r w:rsidR="007532BD">
        <w:t xml:space="preserve"> (F3 </w:t>
      </w:r>
      <w:r w:rsidR="00702DC0">
        <w:t>and</w:t>
      </w:r>
      <w:r w:rsidR="009B64C7">
        <w:t xml:space="preserve"> </w:t>
      </w:r>
      <w:r w:rsidR="007532BD">
        <w:t>F5</w:t>
      </w:r>
      <w:r w:rsidRPr="000340BE">
        <w:t xml:space="preserve">, respectively). </w:t>
      </w:r>
      <w:r w:rsidR="009B64C7">
        <w:t xml:space="preserve"> </w:t>
      </w:r>
      <w:r w:rsidRPr="000340BE">
        <w:t>Increasing</w:t>
      </w:r>
      <w:r w:rsidR="00446593">
        <w:t xml:space="preserve"> the concentration</w:t>
      </w:r>
      <w:r w:rsidRPr="000340BE">
        <w:t xml:space="preserve"> of PEG in the polymer </w:t>
      </w:r>
      <w:r w:rsidR="00C16972">
        <w:t xml:space="preserve">matrix of the NP </w:t>
      </w:r>
      <w:r w:rsidRPr="000340BE">
        <w:t xml:space="preserve">caused a decrease in </w:t>
      </w:r>
      <w:r w:rsidR="009B64C7">
        <w:t>s</w:t>
      </w:r>
      <w:r w:rsidRPr="000340BE">
        <w:t>ize</w:t>
      </w:r>
      <w:r w:rsidR="00C16972">
        <w:t>,</w:t>
      </w:r>
      <w:r w:rsidR="00446593">
        <w:t xml:space="preserve"> with the smallest </w:t>
      </w:r>
      <w:r w:rsidR="00C16972">
        <w:t xml:space="preserve">observed with </w:t>
      </w:r>
      <w:r w:rsidR="007532BD">
        <w:t>F5</w:t>
      </w:r>
      <w:r w:rsidR="005113EA">
        <w:t xml:space="preserve"> prepared from </w:t>
      </w:r>
      <w:r w:rsidRPr="000340BE">
        <w:t>PEG-PLGA</w:t>
      </w:r>
      <w:r w:rsidR="00933CAB">
        <w:t xml:space="preserve"> (Fig. 1A</w:t>
      </w:r>
      <w:r w:rsidR="0099222B">
        <w:t>)</w:t>
      </w:r>
      <w:r w:rsidR="009A5797">
        <w:t>.</w:t>
      </w:r>
      <w:r w:rsidRPr="000340BE">
        <w:t xml:space="preserve"> </w:t>
      </w:r>
      <w:r w:rsidR="009B64C7">
        <w:t xml:space="preserve"> </w:t>
      </w:r>
      <w:r w:rsidR="0099222B" w:rsidRPr="0099222B">
        <w:rPr>
          <w:lang w:val="en-US"/>
        </w:rPr>
        <w:t xml:space="preserve">All NP formulations </w:t>
      </w:r>
      <w:r w:rsidR="00C16972">
        <w:rPr>
          <w:lang w:val="en-US"/>
        </w:rPr>
        <w:t>had a</w:t>
      </w:r>
      <w:r w:rsidR="0099222B" w:rsidRPr="0099222B">
        <w:rPr>
          <w:lang w:val="en-US"/>
        </w:rPr>
        <w:t xml:space="preserve"> low polydispersity index (PDI) ranging from </w:t>
      </w:r>
      <w:r w:rsidR="00545175" w:rsidRPr="00545175">
        <w:rPr>
          <w:lang w:val="en-US"/>
        </w:rPr>
        <w:t>0.119 to 0.285</w:t>
      </w:r>
      <w:r w:rsidR="0099222B" w:rsidRPr="0099222B">
        <w:rPr>
          <w:lang w:val="en-US"/>
        </w:rPr>
        <w:t>.</w:t>
      </w:r>
      <w:r w:rsidR="003D6E77">
        <w:rPr>
          <w:lang w:val="en-US"/>
        </w:rPr>
        <w:t xml:space="preserve"> </w:t>
      </w:r>
      <w:r w:rsidR="0099222B" w:rsidRPr="0099222B">
        <w:rPr>
          <w:lang w:val="en-US"/>
        </w:rPr>
        <w:t xml:space="preserve"> </w:t>
      </w:r>
      <w:r w:rsidR="000E3756">
        <w:t xml:space="preserve">Increasing PEG in the NP matrix </w:t>
      </w:r>
      <w:r w:rsidR="00054736" w:rsidRPr="004D13AE">
        <w:t>reduce</w:t>
      </w:r>
      <w:r w:rsidR="004D13AE" w:rsidRPr="004D13AE">
        <w:t>d</w:t>
      </w:r>
      <w:r w:rsidR="00054736" w:rsidRPr="004D13AE">
        <w:t xml:space="preserve"> the overall negative surface charge</w:t>
      </w:r>
      <w:r w:rsidR="000E3756">
        <w:t xml:space="preserve">, with </w:t>
      </w:r>
      <w:r w:rsidR="009A5797" w:rsidRPr="004D13AE">
        <w:t>PLGA NP</w:t>
      </w:r>
      <w:r w:rsidRPr="004D13AE">
        <w:t xml:space="preserve"> exhibit</w:t>
      </w:r>
      <w:r w:rsidR="000E3756">
        <w:t>ing the highest</w:t>
      </w:r>
      <w:r w:rsidRPr="004D13AE">
        <w:t xml:space="preserve"> negative zeta potential (</w:t>
      </w:r>
      <w:r w:rsidR="00CA646E">
        <w:rPr>
          <w:rFonts w:hint="eastAsia"/>
        </w:rPr>
        <w:t>-</w:t>
      </w:r>
      <w:r w:rsidR="00545175" w:rsidRPr="004D13AE">
        <w:t>20.11</w:t>
      </w:r>
      <w:r w:rsidRPr="004D13AE">
        <w:t xml:space="preserve"> mV) co</w:t>
      </w:r>
      <w:r w:rsidR="007532BD" w:rsidRPr="004D13AE">
        <w:t>mpared to the</w:t>
      </w:r>
      <w:r w:rsidR="005113EA" w:rsidRPr="004D13AE">
        <w:t xml:space="preserve"> polymer mix </w:t>
      </w:r>
      <w:r w:rsidR="000E3756">
        <w:t xml:space="preserve">(F3) </w:t>
      </w:r>
      <w:r w:rsidR="005113EA" w:rsidRPr="004D13AE">
        <w:t>and</w:t>
      </w:r>
      <w:r w:rsidR="000E3756">
        <w:t xml:space="preserve"> the</w:t>
      </w:r>
      <w:r w:rsidR="007532BD" w:rsidRPr="004D13AE">
        <w:t xml:space="preserve"> PEGylated PLGA</w:t>
      </w:r>
      <w:r w:rsidR="000E3756">
        <w:t xml:space="preserve"> NP (</w:t>
      </w:r>
      <w:r w:rsidR="007532BD" w:rsidRPr="004D13AE">
        <w:t>F5)</w:t>
      </w:r>
      <w:r w:rsidR="003D6E77">
        <w:t xml:space="preserve">.  </w:t>
      </w:r>
      <w:r w:rsidR="001048FF">
        <w:t>5FU</w:t>
      </w:r>
      <w:r w:rsidRPr="000340BE">
        <w:t xml:space="preserve"> loading and encapsulation efficiency were significantly increased in </w:t>
      </w:r>
      <w:r w:rsidR="000E3756">
        <w:t xml:space="preserve">the </w:t>
      </w:r>
      <w:r w:rsidR="00CC6DA6">
        <w:t xml:space="preserve">polymer mix and </w:t>
      </w:r>
      <w:r w:rsidR="007532BD">
        <w:t xml:space="preserve">PEGylated PLGA </w:t>
      </w:r>
      <w:r w:rsidR="00E05EE5">
        <w:t>NP</w:t>
      </w:r>
      <w:r w:rsidR="007532BD">
        <w:t xml:space="preserve"> (F3</w:t>
      </w:r>
      <w:r w:rsidR="000E3756">
        <w:t xml:space="preserve"> </w:t>
      </w:r>
      <w:r w:rsidR="00702DC0">
        <w:t>and</w:t>
      </w:r>
      <w:r w:rsidR="000E3756">
        <w:t xml:space="preserve"> </w:t>
      </w:r>
      <w:r w:rsidR="007532BD">
        <w:t>F5</w:t>
      </w:r>
      <w:r w:rsidRPr="000340BE">
        <w:t xml:space="preserve">) compared to PLGA (F1). </w:t>
      </w:r>
      <w:r w:rsidR="003D6E77">
        <w:t xml:space="preserve"> </w:t>
      </w:r>
      <w:r w:rsidRPr="000340BE">
        <w:t xml:space="preserve">Increasing the PEG concentrations resulted in a significant increase in </w:t>
      </w:r>
      <w:r w:rsidR="001048FF">
        <w:t>5FU</w:t>
      </w:r>
      <w:r w:rsidRPr="000340BE">
        <w:t xml:space="preserve"> encapsulation efficiency</w:t>
      </w:r>
      <w:r w:rsidR="00933CAB">
        <w:t xml:space="preserve"> (Fig. 1</w:t>
      </w:r>
      <w:r w:rsidR="000E3756">
        <w:t>C</w:t>
      </w:r>
      <w:r w:rsidR="0099222B">
        <w:t>)</w:t>
      </w:r>
      <w:r w:rsidRPr="000340BE">
        <w:t>.</w:t>
      </w:r>
      <w:r w:rsidR="000E3756">
        <w:t xml:space="preserve">  The i</w:t>
      </w:r>
      <w:r w:rsidRPr="003D78E9">
        <w:rPr>
          <w:i/>
          <w:iCs/>
        </w:rPr>
        <w:t>n vitro</w:t>
      </w:r>
      <w:r w:rsidRPr="000340BE">
        <w:t xml:space="preserve"> release profile of (F1, </w:t>
      </w:r>
      <w:r w:rsidR="007532BD">
        <w:t>F3</w:t>
      </w:r>
      <w:r w:rsidR="00CA646E">
        <w:t xml:space="preserve"> </w:t>
      </w:r>
      <w:r w:rsidR="00702DC0">
        <w:t>and</w:t>
      </w:r>
      <w:r w:rsidR="00CA646E">
        <w:t xml:space="preserve"> </w:t>
      </w:r>
      <w:r w:rsidR="007532BD">
        <w:t>F5</w:t>
      </w:r>
      <w:r w:rsidR="003D78E9">
        <w:t xml:space="preserve">) showed that the </w:t>
      </w:r>
      <w:r w:rsidR="001048FF">
        <w:t>5FU</w:t>
      </w:r>
      <w:r w:rsidRPr="000340BE">
        <w:t xml:space="preserve"> burst release was faster and </w:t>
      </w:r>
      <w:r w:rsidR="00CC6DA6">
        <w:t>significantly higher form the F5</w:t>
      </w:r>
      <w:r w:rsidR="00545175">
        <w:t xml:space="preserve"> which released approximately 47.79</w:t>
      </w:r>
      <w:r w:rsidR="00CC6DA6">
        <w:t>%</w:t>
      </w:r>
      <w:r w:rsidR="00CA646E">
        <w:t xml:space="preserve"> of</w:t>
      </w:r>
      <w:r w:rsidR="003D78E9">
        <w:t xml:space="preserve"> </w:t>
      </w:r>
      <w:r w:rsidR="001048FF">
        <w:t>5FU</w:t>
      </w:r>
      <w:r w:rsidRPr="000340BE">
        <w:t xml:space="preserve"> within the first 24 h</w:t>
      </w:r>
      <w:r w:rsidR="00CA646E">
        <w:t>ours,</w:t>
      </w:r>
      <w:r w:rsidRPr="000340BE">
        <w:t xml:space="preserve"> compared to </w:t>
      </w:r>
      <w:r w:rsidR="00CC6DA6">
        <w:t>30</w:t>
      </w:r>
      <w:r w:rsidR="00545175">
        <w:t>.97</w:t>
      </w:r>
      <w:r w:rsidRPr="000340BE">
        <w:t>%</w:t>
      </w:r>
      <w:r w:rsidR="00CC6DA6">
        <w:t xml:space="preserve"> and 32</w:t>
      </w:r>
      <w:r w:rsidR="00545175">
        <w:t>.47</w:t>
      </w:r>
      <w:r w:rsidR="00CC6DA6">
        <w:t>%</w:t>
      </w:r>
      <w:r w:rsidRPr="000340BE">
        <w:t xml:space="preserve"> of </w:t>
      </w:r>
      <w:r w:rsidR="001048FF">
        <w:t>5FU</w:t>
      </w:r>
      <w:r w:rsidRPr="000340BE">
        <w:t xml:space="preserve"> released from the F1</w:t>
      </w:r>
      <w:r w:rsidR="00CC6DA6">
        <w:t xml:space="preserve"> and F3</w:t>
      </w:r>
      <w:r w:rsidRPr="000340BE">
        <w:t xml:space="preserve">, respectively </w:t>
      </w:r>
      <w:r w:rsidRPr="0099222B">
        <w:t>(Fig. 1</w:t>
      </w:r>
      <w:r w:rsidR="000E3756">
        <w:t>D</w:t>
      </w:r>
      <w:r w:rsidR="003D6E77">
        <w:t>).</w:t>
      </w:r>
    </w:p>
    <w:p w14:paraId="32517C37" w14:textId="77777777" w:rsidR="00F035A0" w:rsidRPr="000340BE" w:rsidRDefault="00F035A0" w:rsidP="00F035A0"/>
    <w:p w14:paraId="7B17077E" w14:textId="054F06BE" w:rsidR="000340BE" w:rsidRDefault="009A4CEE" w:rsidP="00F035A0">
      <w:pPr>
        <w:pStyle w:val="Heading2"/>
      </w:pPr>
      <w:r>
        <w:t xml:space="preserve">3.2. </w:t>
      </w:r>
      <w:r w:rsidR="000340BE" w:rsidRPr="008A7F1F">
        <w:t>Effect of</w:t>
      </w:r>
      <w:r w:rsidR="0080069C">
        <w:t xml:space="preserve"> PVA addition to</w:t>
      </w:r>
      <w:r w:rsidR="000340BE" w:rsidRPr="008A7F1F">
        <w:t xml:space="preserve"> </w:t>
      </w:r>
      <w:r w:rsidR="000E3756">
        <w:t xml:space="preserve">the </w:t>
      </w:r>
      <w:r w:rsidR="000340BE" w:rsidRPr="008A7F1F">
        <w:t>i</w:t>
      </w:r>
      <w:r w:rsidR="0080069C">
        <w:t>nternal aqueous phase</w:t>
      </w:r>
    </w:p>
    <w:p w14:paraId="6C2ABD4C" w14:textId="1E0CAB07" w:rsidR="00464641" w:rsidRDefault="000E3756" w:rsidP="00F035A0">
      <w:r>
        <w:t xml:space="preserve">In this study, </w:t>
      </w:r>
      <w:r w:rsidR="000340BE" w:rsidRPr="00CA646E">
        <w:t xml:space="preserve">PVA was used </w:t>
      </w:r>
      <w:r>
        <w:t xml:space="preserve">as a </w:t>
      </w:r>
      <w:r w:rsidRPr="00CA646E">
        <w:t>stabili</w:t>
      </w:r>
      <w:r>
        <w:t>s</w:t>
      </w:r>
      <w:r w:rsidR="003D6E77">
        <w:t>er</w:t>
      </w:r>
      <w:r w:rsidRPr="00CA646E">
        <w:t xml:space="preserve"> </w:t>
      </w:r>
      <w:r w:rsidR="000340BE" w:rsidRPr="00CA646E">
        <w:t>a</w:t>
      </w:r>
      <w:r>
        <w:t>t</w:t>
      </w:r>
      <w:r w:rsidR="000340BE" w:rsidRPr="00CA646E">
        <w:t xml:space="preserve"> </w:t>
      </w:r>
      <w:r w:rsidRPr="00CA646E">
        <w:t xml:space="preserve">3% w/v </w:t>
      </w:r>
      <w:r>
        <w:t>in</w:t>
      </w:r>
      <w:r w:rsidR="000340BE" w:rsidRPr="00CA646E">
        <w:t xml:space="preserve"> the internal aqueous phase. </w:t>
      </w:r>
      <w:r>
        <w:t xml:space="preserve"> </w:t>
      </w:r>
      <w:r w:rsidR="000340BE" w:rsidRPr="00CA646E">
        <w:t xml:space="preserve">The physicochemical </w:t>
      </w:r>
      <w:r w:rsidR="00A545C9" w:rsidRPr="00CA646E">
        <w:t>properties of differe</w:t>
      </w:r>
      <w:r w:rsidR="007532BD" w:rsidRPr="00CA646E">
        <w:t xml:space="preserve">nt </w:t>
      </w:r>
      <w:r w:rsidR="001048FF" w:rsidRPr="00CA646E">
        <w:t>5FU</w:t>
      </w:r>
      <w:r w:rsidR="00B62C07">
        <w:t>-</w:t>
      </w:r>
      <w:r w:rsidR="00DE6AA7" w:rsidRPr="00CA646E">
        <w:t xml:space="preserve">loaded </w:t>
      </w:r>
      <w:r w:rsidR="00B62C07">
        <w:t>NP</w:t>
      </w:r>
      <w:r w:rsidR="00DE6AA7" w:rsidRPr="00CA646E">
        <w:t xml:space="preserve"> (F2, F4</w:t>
      </w:r>
      <w:r w:rsidR="008A5C93">
        <w:t xml:space="preserve"> </w:t>
      </w:r>
      <w:r w:rsidR="00702DC0" w:rsidRPr="00CA646E">
        <w:t>and</w:t>
      </w:r>
      <w:r w:rsidR="008A5C93">
        <w:t xml:space="preserve"> </w:t>
      </w:r>
      <w:r w:rsidR="00DE6AA7" w:rsidRPr="00CA646E">
        <w:t>F6</w:t>
      </w:r>
      <w:r w:rsidR="00A545C9" w:rsidRPr="00CA646E">
        <w:t xml:space="preserve">) </w:t>
      </w:r>
      <w:r>
        <w:t xml:space="preserve">prepared using </w:t>
      </w:r>
      <w:r w:rsidR="0035196E">
        <w:t>this modification to the primary emulsion is</w:t>
      </w:r>
      <w:r>
        <w:t xml:space="preserve"> shown</w:t>
      </w:r>
      <w:r w:rsidR="0099222B" w:rsidRPr="00CA646E">
        <w:t xml:space="preserve"> in Fig.</w:t>
      </w:r>
      <w:r w:rsidR="0080069C" w:rsidRPr="00CA646E">
        <w:t xml:space="preserve"> 2</w:t>
      </w:r>
      <w:r w:rsidR="000340BE" w:rsidRPr="00CA646E">
        <w:t xml:space="preserve">. </w:t>
      </w:r>
      <w:r w:rsidR="003D6E77">
        <w:t xml:space="preserve"> </w:t>
      </w:r>
      <w:r w:rsidR="003D6E77" w:rsidRPr="0035196E">
        <w:rPr>
          <w:color w:val="C00000"/>
        </w:rPr>
        <w:t>P</w:t>
      </w:r>
      <w:r w:rsidR="000340BE" w:rsidRPr="0035196E">
        <w:rPr>
          <w:color w:val="C00000"/>
        </w:rPr>
        <w:t xml:space="preserve">article size was </w:t>
      </w:r>
      <w:r w:rsidR="00754666" w:rsidRPr="0035196E">
        <w:rPr>
          <w:color w:val="C00000"/>
        </w:rPr>
        <w:t xml:space="preserve">observed to fall </w:t>
      </w:r>
      <w:r w:rsidR="00754666" w:rsidRPr="0035196E">
        <w:rPr>
          <w:color w:val="C00000"/>
        </w:rPr>
        <w:lastRenderedPageBreak/>
        <w:t>following</w:t>
      </w:r>
      <w:r w:rsidR="00754666" w:rsidRPr="0035196E">
        <w:rPr>
          <w:rStyle w:val="CommentReference"/>
          <w:color w:val="C00000"/>
        </w:rPr>
        <w:t xml:space="preserve"> </w:t>
      </w:r>
      <w:r w:rsidR="000340BE" w:rsidRPr="0035196E">
        <w:rPr>
          <w:color w:val="C00000"/>
        </w:rPr>
        <w:t>PVA</w:t>
      </w:r>
      <w:r w:rsidR="00AF43F1" w:rsidRPr="0035196E">
        <w:rPr>
          <w:color w:val="C00000"/>
        </w:rPr>
        <w:t xml:space="preserve"> addition</w:t>
      </w:r>
      <w:r w:rsidR="00464641" w:rsidRPr="0035196E">
        <w:rPr>
          <w:color w:val="C00000"/>
        </w:rPr>
        <w:t>, as can be seen when Fig 1(A) is compared to Fig 2(A).</w:t>
      </w:r>
      <w:r w:rsidR="000340BE" w:rsidRPr="0035196E">
        <w:rPr>
          <w:color w:val="C00000"/>
        </w:rPr>
        <w:t xml:space="preserve"> </w:t>
      </w:r>
      <w:r w:rsidR="008A5C93" w:rsidRPr="0035196E">
        <w:rPr>
          <w:color w:val="C00000"/>
        </w:rPr>
        <w:t xml:space="preserve"> </w:t>
      </w:r>
      <w:r w:rsidR="0099222B" w:rsidRPr="0035196E">
        <w:rPr>
          <w:color w:val="C00000"/>
        </w:rPr>
        <w:t>Addition of PVA to the internal phase</w:t>
      </w:r>
      <w:r w:rsidR="000052A1" w:rsidRPr="0035196E">
        <w:rPr>
          <w:color w:val="C00000"/>
        </w:rPr>
        <w:t xml:space="preserve"> showed a significant decrease in</w:t>
      </w:r>
      <w:r w:rsidR="0099222B" w:rsidRPr="0035196E">
        <w:rPr>
          <w:color w:val="C00000"/>
        </w:rPr>
        <w:t xml:space="preserve"> </w:t>
      </w:r>
      <w:r w:rsidR="000340BE" w:rsidRPr="0035196E">
        <w:rPr>
          <w:color w:val="C00000"/>
        </w:rPr>
        <w:t xml:space="preserve">PDI values </w:t>
      </w:r>
      <w:r w:rsidR="000052A1" w:rsidRPr="0035196E">
        <w:rPr>
          <w:color w:val="C00000"/>
        </w:rPr>
        <w:t>of (F2, F4</w:t>
      </w:r>
      <w:r w:rsidR="008A5C93" w:rsidRPr="0035196E">
        <w:rPr>
          <w:color w:val="C00000"/>
        </w:rPr>
        <w:t xml:space="preserve"> </w:t>
      </w:r>
      <w:r w:rsidR="00702DC0" w:rsidRPr="0035196E">
        <w:rPr>
          <w:color w:val="C00000"/>
        </w:rPr>
        <w:t>and</w:t>
      </w:r>
      <w:r w:rsidR="008A5C93" w:rsidRPr="0035196E">
        <w:rPr>
          <w:color w:val="C00000"/>
        </w:rPr>
        <w:t xml:space="preserve"> </w:t>
      </w:r>
      <w:r w:rsidR="000052A1" w:rsidRPr="0035196E">
        <w:rPr>
          <w:color w:val="C00000"/>
        </w:rPr>
        <w:t>F6) compared to (F1, F3</w:t>
      </w:r>
      <w:r w:rsidR="008A5C93" w:rsidRPr="0035196E">
        <w:rPr>
          <w:color w:val="C00000"/>
        </w:rPr>
        <w:t xml:space="preserve"> </w:t>
      </w:r>
      <w:r w:rsidR="00702DC0" w:rsidRPr="0035196E">
        <w:rPr>
          <w:color w:val="C00000"/>
        </w:rPr>
        <w:t>and</w:t>
      </w:r>
      <w:r w:rsidR="008A5C93" w:rsidRPr="0035196E">
        <w:rPr>
          <w:color w:val="C00000"/>
        </w:rPr>
        <w:t xml:space="preserve"> </w:t>
      </w:r>
      <w:r w:rsidR="000052A1" w:rsidRPr="0035196E">
        <w:rPr>
          <w:color w:val="C00000"/>
        </w:rPr>
        <w:t xml:space="preserve">F5), respectively. </w:t>
      </w:r>
      <w:r w:rsidR="008A5C93" w:rsidRPr="0035196E">
        <w:rPr>
          <w:color w:val="C00000"/>
        </w:rPr>
        <w:t xml:space="preserve"> </w:t>
      </w:r>
      <w:r w:rsidR="00DF3D95" w:rsidRPr="0035196E">
        <w:rPr>
          <w:color w:val="C00000"/>
        </w:rPr>
        <w:t xml:space="preserve">The distribution was monodisperse (Fig. 3).  </w:t>
      </w:r>
      <w:r w:rsidR="000052A1" w:rsidRPr="0035196E">
        <w:rPr>
          <w:color w:val="C00000"/>
        </w:rPr>
        <w:t xml:space="preserve">However, </w:t>
      </w:r>
      <w:r w:rsidR="000340BE" w:rsidRPr="0035196E">
        <w:rPr>
          <w:color w:val="C00000"/>
        </w:rPr>
        <w:t xml:space="preserve">a negligible effect on the surface charge of </w:t>
      </w:r>
      <w:r w:rsidR="001048FF" w:rsidRPr="0035196E">
        <w:rPr>
          <w:color w:val="C00000"/>
        </w:rPr>
        <w:t>5FU</w:t>
      </w:r>
      <w:r w:rsidR="00B62C07" w:rsidRPr="0035196E">
        <w:rPr>
          <w:color w:val="C00000"/>
        </w:rPr>
        <w:t xml:space="preserve">-loaded NP </w:t>
      </w:r>
      <w:r w:rsidR="00176DF8" w:rsidRPr="0035196E">
        <w:rPr>
          <w:color w:val="C00000"/>
        </w:rPr>
        <w:t xml:space="preserve">was observed </w:t>
      </w:r>
      <w:r w:rsidR="008373D6" w:rsidRPr="0035196E">
        <w:rPr>
          <w:color w:val="C00000"/>
        </w:rPr>
        <w:t>when Fig. 1B is compared to Fig. 2B</w:t>
      </w:r>
      <w:r w:rsidR="000340BE" w:rsidRPr="0035196E">
        <w:rPr>
          <w:color w:val="C00000"/>
        </w:rPr>
        <w:t>.</w:t>
      </w:r>
      <w:r w:rsidR="00464641" w:rsidRPr="0035196E">
        <w:rPr>
          <w:color w:val="C00000"/>
        </w:rPr>
        <w:t xml:space="preserve">  Furthermore, use of internal phase stabiliser showed a significant increase in the entrapment efficiency </w:t>
      </w:r>
      <w:r w:rsidR="003D6E77" w:rsidRPr="0035196E">
        <w:rPr>
          <w:color w:val="C00000"/>
        </w:rPr>
        <w:t>in</w:t>
      </w:r>
      <w:r w:rsidR="00464641" w:rsidRPr="0035196E">
        <w:rPr>
          <w:color w:val="C00000"/>
        </w:rPr>
        <w:t xml:space="preserve"> all NP types (Fig</w:t>
      </w:r>
      <w:r w:rsidR="00933CAB" w:rsidRPr="0035196E">
        <w:rPr>
          <w:color w:val="C00000"/>
        </w:rPr>
        <w:t>. 2C</w:t>
      </w:r>
      <w:r w:rsidR="00464641" w:rsidRPr="0035196E">
        <w:rPr>
          <w:color w:val="C00000"/>
        </w:rPr>
        <w:t xml:space="preserve">). </w:t>
      </w:r>
      <w:r w:rsidR="003D6E77" w:rsidRPr="0035196E">
        <w:rPr>
          <w:color w:val="C00000"/>
        </w:rPr>
        <w:t xml:space="preserve"> </w:t>
      </w:r>
      <w:r w:rsidR="00464641" w:rsidRPr="0035196E">
        <w:rPr>
          <w:color w:val="C00000"/>
        </w:rPr>
        <w:t xml:space="preserve">The highest encapsulation efficiency (80.37%) was observed in F6 </w:t>
      </w:r>
      <w:r w:rsidR="003D6E77" w:rsidRPr="0035196E">
        <w:rPr>
          <w:color w:val="C00000"/>
        </w:rPr>
        <w:t>using the PEG-PLGA copolymer.</w:t>
      </w:r>
    </w:p>
    <w:p w14:paraId="56F71C27" w14:textId="61B77A0A" w:rsidR="00464641" w:rsidRDefault="00464641" w:rsidP="00464641">
      <w:pPr>
        <w:ind w:firstLine="720"/>
      </w:pPr>
      <w:r>
        <w:t>The effect of internal aqueous phase stabiliser on the 5FU release is seen in Fig. 2</w:t>
      </w:r>
      <w:r w:rsidR="00933CAB">
        <w:t>D</w:t>
      </w:r>
      <w:r w:rsidRPr="00775271">
        <w:t>.</w:t>
      </w:r>
      <w:r>
        <w:t xml:space="preserve">  </w:t>
      </w:r>
      <w:r w:rsidRPr="00775271">
        <w:t>A significant increase in the release rate</w:t>
      </w:r>
      <w:r>
        <w:t xml:space="preserve"> of 5FU from PLGA NP </w:t>
      </w:r>
      <w:r w:rsidRPr="00775271">
        <w:t>was obs</w:t>
      </w:r>
      <w:r>
        <w:t>erved.  The burst</w:t>
      </w:r>
      <w:r w:rsidRPr="00775271">
        <w:t xml:space="preserve"> re</w:t>
      </w:r>
      <w:r>
        <w:t xml:space="preserve">lease was also seen to </w:t>
      </w:r>
      <w:r w:rsidR="003D6E77">
        <w:t>decrease following addition of PVA to the primary emulsion</w:t>
      </w:r>
      <w:r>
        <w:t xml:space="preserve">. </w:t>
      </w:r>
      <w:r w:rsidR="003D6E77">
        <w:t xml:space="preserve"> </w:t>
      </w:r>
      <w:r>
        <w:rPr>
          <w:lang w:val="en-US"/>
        </w:rPr>
        <w:t xml:space="preserve">From these results, it is feasible that incorporation of PVA </w:t>
      </w:r>
      <w:r w:rsidRPr="008D25B9">
        <w:rPr>
          <w:lang w:val="en-US"/>
        </w:rPr>
        <w:t>into the internal</w:t>
      </w:r>
      <w:r>
        <w:rPr>
          <w:lang w:val="en-US"/>
        </w:rPr>
        <w:t xml:space="preserve"> </w:t>
      </w:r>
      <w:r w:rsidRPr="008D25B9">
        <w:rPr>
          <w:lang w:val="en-US"/>
        </w:rPr>
        <w:t>aqueous phase</w:t>
      </w:r>
      <w:r>
        <w:rPr>
          <w:lang w:val="en-US"/>
        </w:rPr>
        <w:t xml:space="preserve"> of PLGA NP </w:t>
      </w:r>
      <w:r w:rsidRPr="008D25B9">
        <w:rPr>
          <w:lang w:val="en-US"/>
        </w:rPr>
        <w:t xml:space="preserve">has promoted </w:t>
      </w:r>
      <w:r>
        <w:t>diffusion of 5FU</w:t>
      </w:r>
      <w:r w:rsidRPr="00775271">
        <w:t xml:space="preserve"> molecules out from</w:t>
      </w:r>
      <w:r>
        <w:t xml:space="preserve"> </w:t>
      </w:r>
      <w:r w:rsidR="00E05EE5">
        <w:t>NP</w:t>
      </w:r>
      <w:r w:rsidRPr="00775271">
        <w:t xml:space="preserve"> matrix</w:t>
      </w:r>
      <w:r>
        <w:t xml:space="preserve"> </w:t>
      </w:r>
      <w:r>
        <w:fldChar w:fldCharType="begin">
          <w:fldData xml:space="preserve">PEVuZE5vdGU+PENpdGU+PEF1dGhvcj5CbGFuY288L0F1dGhvcj48WWVhcj4xOTk4PC9ZZWFyPjxS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CbGFuY288L0F1dGhvcj48WWVhcj4xOTk4PC9ZZWFyPjxS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25" w:tooltip="Blanco, 1998 #63" w:history="1">
        <w:r>
          <w:rPr>
            <w:noProof/>
          </w:rPr>
          <w:t>25</w:t>
        </w:r>
      </w:hyperlink>
      <w:r>
        <w:rPr>
          <w:noProof/>
        </w:rPr>
        <w:t xml:space="preserve">, </w:t>
      </w:r>
      <w:hyperlink w:anchor="_ENREF_26" w:tooltip="Li, 1999 #55" w:history="1">
        <w:r>
          <w:rPr>
            <w:noProof/>
          </w:rPr>
          <w:t>26</w:t>
        </w:r>
      </w:hyperlink>
      <w:r>
        <w:rPr>
          <w:noProof/>
        </w:rPr>
        <w:t>]</w:t>
      </w:r>
      <w:r>
        <w:fldChar w:fldCharType="end"/>
      </w:r>
      <w:r w:rsidRPr="00775271">
        <w:t>.</w:t>
      </w:r>
      <w:r>
        <w:t xml:space="preserve">  This can be compared to </w:t>
      </w:r>
      <w:r w:rsidRPr="005F7B56">
        <w:t>the</w:t>
      </w:r>
      <w:r>
        <w:t xml:space="preserve"> </w:t>
      </w:r>
      <w:r w:rsidRPr="00272749">
        <w:rPr>
          <w:i/>
          <w:iCs/>
        </w:rPr>
        <w:t xml:space="preserve">in vitro </w:t>
      </w:r>
      <w:r w:rsidRPr="005F7B56">
        <w:t xml:space="preserve">release profile </w:t>
      </w:r>
      <w:r>
        <w:t>from F4 and F6 when 3% w/v of PVA is added to the internal phase. The burst release was significantly lower than that from similar NP without PVA (F3 and F5)</w:t>
      </w:r>
      <w:r w:rsidRPr="005F7B56">
        <w:t xml:space="preserve">. </w:t>
      </w:r>
      <w:r w:rsidR="003D6E77">
        <w:t xml:space="preserve"> An i</w:t>
      </w:r>
      <w:r w:rsidRPr="005F7B56">
        <w:t>niti</w:t>
      </w:r>
      <w:r>
        <w:t>al burst of 19.41% and 26.04% was observed from (F4 and F6) compared to 32.47</w:t>
      </w:r>
      <w:r w:rsidRPr="005F7B56">
        <w:t>%</w:t>
      </w:r>
      <w:r>
        <w:t xml:space="preserve"> and 47.79 %</w:t>
      </w:r>
      <w:r w:rsidRPr="005F7B56">
        <w:t xml:space="preserve"> </w:t>
      </w:r>
      <w:r w:rsidR="003D6E77">
        <w:t>of (F3 and F5), respectively.</w:t>
      </w:r>
    </w:p>
    <w:p w14:paraId="56D1B2E3" w14:textId="77777777" w:rsidR="005D3D84" w:rsidRDefault="005D3D84" w:rsidP="00464641">
      <w:pPr>
        <w:ind w:firstLine="720"/>
      </w:pPr>
    </w:p>
    <w:p w14:paraId="13D38BCA" w14:textId="77777777" w:rsidR="00176DF8" w:rsidRPr="00176DF8" w:rsidRDefault="00AA7AE6" w:rsidP="00F035A0">
      <w:pPr>
        <w:pStyle w:val="Heading2"/>
      </w:pPr>
      <w:r>
        <w:t xml:space="preserve">3.3. </w:t>
      </w:r>
      <w:r w:rsidR="00176DF8">
        <w:t xml:space="preserve">Transmission </w:t>
      </w:r>
      <w:r w:rsidR="00176DF8" w:rsidRPr="00176DF8">
        <w:t>electron microscopy</w:t>
      </w:r>
    </w:p>
    <w:p w14:paraId="35A66D5F" w14:textId="70FDA489" w:rsidR="004E75E9" w:rsidRDefault="00176DF8" w:rsidP="00F035A0">
      <w:r w:rsidRPr="00176DF8">
        <w:t>Fig</w:t>
      </w:r>
      <w:r w:rsidR="00464641">
        <w:t>.</w:t>
      </w:r>
      <w:r w:rsidRPr="00176DF8">
        <w:t xml:space="preserve"> </w:t>
      </w:r>
      <w:r w:rsidR="001C73EA">
        <w:t>4</w:t>
      </w:r>
      <w:r w:rsidRPr="00176DF8">
        <w:t xml:space="preserve"> shows a representative </w:t>
      </w:r>
      <w:r w:rsidR="00AA7AE6">
        <w:t xml:space="preserve">transmission </w:t>
      </w:r>
      <w:r w:rsidRPr="00176DF8">
        <w:t>electron micrograph of</w:t>
      </w:r>
      <w:r w:rsidRPr="00176DF8">
        <w:rPr>
          <w:rtl/>
        </w:rPr>
        <w:t xml:space="preserve"> </w:t>
      </w:r>
      <w:r w:rsidRPr="00176DF8">
        <w:t>F</w:t>
      </w:r>
      <w:r>
        <w:t>6</w:t>
      </w:r>
      <w:r w:rsidRPr="00176DF8">
        <w:t xml:space="preserve">. </w:t>
      </w:r>
      <w:r w:rsidR="00DF3D95">
        <w:t xml:space="preserve"> These </w:t>
      </w:r>
      <w:r w:rsidR="001048FF">
        <w:t>5FU</w:t>
      </w:r>
      <w:r w:rsidR="00210EE6">
        <w:t>-</w:t>
      </w:r>
      <w:r w:rsidRPr="00176DF8">
        <w:t>loaded NP had a smooth spherical shape with a</w:t>
      </w:r>
      <w:r w:rsidRPr="00176DF8">
        <w:rPr>
          <w:lang w:val="en-US"/>
        </w:rPr>
        <w:t xml:space="preserve"> narrow size distribution. The NP surface was free from visible pores</w:t>
      </w:r>
      <w:r w:rsidR="00DF3D95">
        <w:t xml:space="preserve"> and t</w:t>
      </w:r>
      <w:r w:rsidRPr="00176DF8">
        <w:t xml:space="preserve">he average size obtained from </w:t>
      </w:r>
      <w:r>
        <w:t>T</w:t>
      </w:r>
      <w:r w:rsidRPr="00176DF8">
        <w:t xml:space="preserve">EM was comparable to that obtained by </w:t>
      </w:r>
      <w:r w:rsidR="00210EE6" w:rsidRPr="000340BE">
        <w:t>dynamic light scattering</w:t>
      </w:r>
      <w:r w:rsidRPr="00176DF8">
        <w:t>.</w:t>
      </w:r>
    </w:p>
    <w:p w14:paraId="4CBE96B3" w14:textId="77777777" w:rsidR="00F035A0" w:rsidRDefault="00F035A0" w:rsidP="00F035A0"/>
    <w:p w14:paraId="46A82BEA" w14:textId="77777777" w:rsidR="004E75E9" w:rsidRPr="00210EE6" w:rsidRDefault="00061C40" w:rsidP="00F035A0">
      <w:pPr>
        <w:pStyle w:val="Heading2"/>
      </w:pPr>
      <w:r w:rsidRPr="00210EE6">
        <w:lastRenderedPageBreak/>
        <w:t>3.4.</w:t>
      </w:r>
      <w:r w:rsidRPr="00210EE6">
        <w:rPr>
          <w:iCs/>
        </w:rPr>
        <w:t xml:space="preserve"> </w:t>
      </w:r>
      <w:r w:rsidR="004E75E9" w:rsidRPr="00210EE6">
        <w:rPr>
          <w:iCs/>
        </w:rPr>
        <w:t>In vivo</w:t>
      </w:r>
      <w:r w:rsidR="004E75E9" w:rsidRPr="00210EE6">
        <w:t xml:space="preserve"> anti-</w:t>
      </w:r>
      <w:r w:rsidR="001048FF" w:rsidRPr="00210EE6">
        <w:t>tumour</w:t>
      </w:r>
      <w:r w:rsidR="004E75E9" w:rsidRPr="00210EE6">
        <w:t xml:space="preserve"> activity</w:t>
      </w:r>
    </w:p>
    <w:p w14:paraId="3CA99683" w14:textId="38E86C56" w:rsidR="005344F4" w:rsidRPr="00210EE6" w:rsidRDefault="005344F4" w:rsidP="00F035A0">
      <w:r w:rsidRPr="00210EE6">
        <w:t>All anim</w:t>
      </w:r>
      <w:r w:rsidR="00464641">
        <w:t>al groups (control and treated)</w:t>
      </w:r>
      <w:r w:rsidRPr="00210EE6">
        <w:t xml:space="preserve"> appeared </w:t>
      </w:r>
      <w:r w:rsidR="00464641">
        <w:t>healthy</w:t>
      </w:r>
      <w:r w:rsidRPr="00210EE6">
        <w:t xml:space="preserve"> throughout the study and no substantial loss in body weight was detected. </w:t>
      </w:r>
      <w:r w:rsidR="00DF3D95">
        <w:t xml:space="preserve"> </w:t>
      </w:r>
      <w:r w:rsidRPr="00210EE6">
        <w:t xml:space="preserve">There were no signs of decreased activity, which would have indicated general toxicity </w:t>
      </w:r>
      <w:r w:rsidR="00464641">
        <w:t>from</w:t>
      </w:r>
      <w:r w:rsidRPr="00210EE6">
        <w:t xml:space="preserve"> the free drug or </w:t>
      </w:r>
      <w:r w:rsidR="00A4598F">
        <w:t>5FU-loaded</w:t>
      </w:r>
      <w:r w:rsidR="00464641">
        <w:t xml:space="preserve"> NP formulation</w:t>
      </w:r>
      <w:r w:rsidR="00DF3D95">
        <w:t>s</w:t>
      </w:r>
      <w:r w:rsidR="00464641">
        <w:t>.</w:t>
      </w:r>
    </w:p>
    <w:p w14:paraId="50FFE5A6" w14:textId="2FE5B4EA" w:rsidR="00297A57" w:rsidRPr="00A4598F" w:rsidRDefault="00464641" w:rsidP="00A4598F">
      <w:pPr>
        <w:ind w:firstLine="720"/>
      </w:pPr>
      <w:r w:rsidRPr="00464641">
        <w:rPr>
          <w:iCs/>
        </w:rPr>
        <w:t>The</w:t>
      </w:r>
      <w:r>
        <w:rPr>
          <w:i/>
          <w:iCs/>
        </w:rPr>
        <w:t xml:space="preserve"> i</w:t>
      </w:r>
      <w:r w:rsidR="003B5BC8" w:rsidRPr="00A4598F">
        <w:rPr>
          <w:i/>
          <w:iCs/>
        </w:rPr>
        <w:t>n vivo</w:t>
      </w:r>
      <w:r w:rsidR="003B5BC8" w:rsidRPr="00A4598F">
        <w:t xml:space="preserve"> </w:t>
      </w:r>
      <w:r w:rsidR="001048FF" w:rsidRPr="00A4598F">
        <w:t>tumour</w:t>
      </w:r>
      <w:r w:rsidR="003B5BC8" w:rsidRPr="00A4598F">
        <w:t xml:space="preserve"> growth inhibition study in mice with established SEC </w:t>
      </w:r>
      <w:r w:rsidR="001048FF" w:rsidRPr="00A4598F">
        <w:t>tumour</w:t>
      </w:r>
      <w:r w:rsidR="003B5BC8" w:rsidRPr="00A4598F">
        <w:t>s after</w:t>
      </w:r>
      <w:r w:rsidR="00E1260D" w:rsidRPr="00A4598F">
        <w:t xml:space="preserve"> </w:t>
      </w:r>
      <w:r w:rsidR="001048FF" w:rsidRPr="00A4598F">
        <w:t>5FU</w:t>
      </w:r>
      <w:r w:rsidR="00E1260D" w:rsidRPr="00A4598F">
        <w:t xml:space="preserve"> treatment showed </w:t>
      </w:r>
      <w:r>
        <w:t xml:space="preserve">a </w:t>
      </w:r>
      <w:r w:rsidR="00E1260D" w:rsidRPr="00A4598F">
        <w:t>time dependent anti-</w:t>
      </w:r>
      <w:r w:rsidR="001048FF" w:rsidRPr="00A4598F">
        <w:t>tumour</w:t>
      </w:r>
      <w:r w:rsidR="00E1260D" w:rsidRPr="00A4598F">
        <w:t xml:space="preserve"> effect. </w:t>
      </w:r>
      <w:r>
        <w:t xml:space="preserve"> </w:t>
      </w:r>
      <w:r w:rsidR="003B5BC8" w:rsidRPr="00A4598F">
        <w:t>Initially,</w:t>
      </w:r>
      <w:r w:rsidR="00B15467" w:rsidRPr="00A4598F">
        <w:t xml:space="preserve"> from the start</w:t>
      </w:r>
      <w:r w:rsidR="00F678D5" w:rsidRPr="00A4598F">
        <w:t xml:space="preserve"> of the treatment</w:t>
      </w:r>
      <w:r w:rsidR="005542F4" w:rsidRPr="00A4598F">
        <w:t xml:space="preserve"> </w:t>
      </w:r>
      <w:r w:rsidR="00E1260D" w:rsidRPr="00A4598F">
        <w:t>to the 8</w:t>
      </w:r>
      <w:r w:rsidR="00E1260D" w:rsidRPr="00A4598F">
        <w:rPr>
          <w:vertAlign w:val="superscript"/>
        </w:rPr>
        <w:t>th</w:t>
      </w:r>
      <w:r w:rsidR="00E1260D" w:rsidRPr="00A4598F">
        <w:t xml:space="preserve"> day</w:t>
      </w:r>
      <w:r w:rsidR="005542F4" w:rsidRPr="00A4598F">
        <w:t xml:space="preserve"> after treatment</w:t>
      </w:r>
      <w:r w:rsidR="00B15467" w:rsidRPr="00A4598F">
        <w:t>,</w:t>
      </w:r>
      <w:r w:rsidR="003B5BC8" w:rsidRPr="00A4598F">
        <w:t xml:space="preserve"> the </w:t>
      </w:r>
      <w:r w:rsidR="001048FF" w:rsidRPr="00A4598F">
        <w:t>tumour</w:t>
      </w:r>
      <w:r w:rsidR="003B5BC8" w:rsidRPr="00A4598F">
        <w:t xml:space="preserve"> size of treated groups </w:t>
      </w:r>
      <w:r w:rsidR="00B15467" w:rsidRPr="00A4598F">
        <w:t>(</w:t>
      </w:r>
      <w:r>
        <w:t>G</w:t>
      </w:r>
      <w:r w:rsidR="00B15467" w:rsidRPr="00A4598F">
        <w:t xml:space="preserve">roup II and III) </w:t>
      </w:r>
      <w:r w:rsidR="003B5BC8" w:rsidRPr="00A4598F">
        <w:t>was n</w:t>
      </w:r>
      <w:r w:rsidR="005542F4" w:rsidRPr="00A4598F">
        <w:t>ot significantly</w:t>
      </w:r>
      <w:r w:rsidR="003B5BC8" w:rsidRPr="00A4598F">
        <w:t xml:space="preserve"> different from </w:t>
      </w:r>
      <w:r w:rsidR="00E1260D" w:rsidRPr="00A4598F">
        <w:t>the control group</w:t>
      </w:r>
      <w:r w:rsidR="00B15467" w:rsidRPr="00A4598F">
        <w:t xml:space="preserve"> (</w:t>
      </w:r>
      <w:r>
        <w:t>G</w:t>
      </w:r>
      <w:r w:rsidR="00B15467" w:rsidRPr="00A4598F">
        <w:t>roup I)</w:t>
      </w:r>
      <w:r w:rsidR="003B5BC8" w:rsidRPr="00A4598F">
        <w:t xml:space="preserve"> </w:t>
      </w:r>
      <w:r w:rsidR="005542F4" w:rsidRPr="00A4598F">
        <w:t>(Fig. 5</w:t>
      </w:r>
      <w:r w:rsidR="003B5BC8" w:rsidRPr="00A4598F">
        <w:t>).</w:t>
      </w:r>
      <w:r w:rsidR="005542F4" w:rsidRPr="00A4598F">
        <w:t xml:space="preserve"> After 10 days of </w:t>
      </w:r>
      <w:r w:rsidR="001048FF" w:rsidRPr="00A4598F">
        <w:t>5FU</w:t>
      </w:r>
      <w:r w:rsidR="005542F4" w:rsidRPr="00A4598F">
        <w:t xml:space="preserve"> treatment, t</w:t>
      </w:r>
      <w:r w:rsidR="003B5BC8" w:rsidRPr="00A4598F">
        <w:t xml:space="preserve">he size of </w:t>
      </w:r>
      <w:r w:rsidR="001048FF" w:rsidRPr="00A4598F">
        <w:t>tumour</w:t>
      </w:r>
      <w:r w:rsidR="003B5BC8" w:rsidRPr="00A4598F">
        <w:t xml:space="preserve"> mass in </w:t>
      </w:r>
      <w:r>
        <w:t>G</w:t>
      </w:r>
      <w:r w:rsidR="005542F4" w:rsidRPr="00A4598F">
        <w:t xml:space="preserve">roup III treated with </w:t>
      </w:r>
      <w:r w:rsidR="001048FF" w:rsidRPr="00A4598F">
        <w:t>5FU</w:t>
      </w:r>
      <w:r w:rsidR="008B4B72">
        <w:t>-</w:t>
      </w:r>
      <w:r w:rsidR="005542F4" w:rsidRPr="00A4598F">
        <w:t>loaded</w:t>
      </w:r>
      <w:r w:rsidR="009441A4" w:rsidRPr="00A4598F">
        <w:t xml:space="preserve"> PEG-PLGA</w:t>
      </w:r>
      <w:r w:rsidR="005542F4" w:rsidRPr="00A4598F">
        <w:t xml:space="preserve"> NP</w:t>
      </w:r>
      <w:r w:rsidR="003B5BC8" w:rsidRPr="00A4598F">
        <w:t xml:space="preserve"> was</w:t>
      </w:r>
      <w:r w:rsidR="009441A4" w:rsidRPr="00A4598F">
        <w:t xml:space="preserve"> significantly lower</w:t>
      </w:r>
      <w:r w:rsidR="005542F4" w:rsidRPr="00A4598F">
        <w:t xml:space="preserve"> compared to </w:t>
      </w:r>
      <w:r w:rsidR="00FA1570">
        <w:t xml:space="preserve">the </w:t>
      </w:r>
      <w:r w:rsidR="005542F4" w:rsidRPr="00A4598F">
        <w:t>free drug</w:t>
      </w:r>
      <w:r w:rsidR="00FA1570">
        <w:t>-</w:t>
      </w:r>
      <w:r w:rsidR="005542F4" w:rsidRPr="00A4598F">
        <w:t xml:space="preserve">treated </w:t>
      </w:r>
      <w:r w:rsidR="00B15467" w:rsidRPr="00A4598F">
        <w:t>group</w:t>
      </w:r>
      <w:r w:rsidR="005542F4" w:rsidRPr="00A4598F">
        <w:t xml:space="preserve"> and </w:t>
      </w:r>
      <w:r>
        <w:t xml:space="preserve">the </w:t>
      </w:r>
      <w:r w:rsidR="005542F4" w:rsidRPr="00A4598F">
        <w:t xml:space="preserve">control group. </w:t>
      </w:r>
      <w:r w:rsidR="003B5BC8" w:rsidRPr="00A4598F">
        <w:t xml:space="preserve"> </w:t>
      </w:r>
      <w:r w:rsidR="00B15467" w:rsidRPr="00A4598F">
        <w:t xml:space="preserve">In </w:t>
      </w:r>
      <w:r>
        <w:t>G</w:t>
      </w:r>
      <w:r w:rsidR="00B15467" w:rsidRPr="00A4598F">
        <w:t xml:space="preserve">roup II, </w:t>
      </w:r>
      <w:r w:rsidR="00FA1570">
        <w:t xml:space="preserve">the </w:t>
      </w:r>
      <w:r w:rsidR="001048FF" w:rsidRPr="00A4598F">
        <w:t>5FU</w:t>
      </w:r>
      <w:r w:rsidR="003B5BC8" w:rsidRPr="00A4598F">
        <w:t xml:space="preserve"> dose was efficient in restraining furt</w:t>
      </w:r>
      <w:r w:rsidR="00B15467" w:rsidRPr="00A4598F">
        <w:t xml:space="preserve">her </w:t>
      </w:r>
      <w:r w:rsidR="001048FF" w:rsidRPr="00A4598F">
        <w:t>tumour</w:t>
      </w:r>
      <w:r w:rsidR="00B15467" w:rsidRPr="00A4598F">
        <w:t xml:space="preserve"> growth</w:t>
      </w:r>
      <w:r w:rsidR="00FA1570">
        <w:t xml:space="preserve"> and</w:t>
      </w:r>
      <w:r w:rsidR="00B15467" w:rsidRPr="00A4598F">
        <w:t xml:space="preserve"> </w:t>
      </w:r>
      <w:r w:rsidR="00933CAB">
        <w:t xml:space="preserve">a </w:t>
      </w:r>
      <w:r w:rsidR="00B15467" w:rsidRPr="00A4598F">
        <w:t xml:space="preserve">significant increase in </w:t>
      </w:r>
      <w:r w:rsidR="001048FF" w:rsidRPr="00A4598F">
        <w:t>tumour</w:t>
      </w:r>
      <w:r w:rsidR="003B5BC8" w:rsidRPr="00A4598F">
        <w:t xml:space="preserve"> </w:t>
      </w:r>
      <w:r w:rsidR="00B15467" w:rsidRPr="00A4598F">
        <w:t>size was not observed</w:t>
      </w:r>
      <w:r w:rsidR="0033391F" w:rsidRPr="00A4598F">
        <w:t xml:space="preserve">. </w:t>
      </w:r>
      <w:r w:rsidR="00FA1570">
        <w:t xml:space="preserve"> </w:t>
      </w:r>
      <w:r w:rsidR="0033391F" w:rsidRPr="00A4598F">
        <w:t>The</w:t>
      </w:r>
      <w:r w:rsidR="001B3773" w:rsidRPr="00A4598F">
        <w:t xml:space="preserve"> average</w:t>
      </w:r>
      <w:r w:rsidR="003B5BC8" w:rsidRPr="00A4598F">
        <w:t xml:space="preserve"> </w:t>
      </w:r>
      <w:r w:rsidR="00B15467" w:rsidRPr="00A4598F">
        <w:t>size</w:t>
      </w:r>
      <w:r w:rsidR="003B5BC8" w:rsidRPr="00A4598F">
        <w:t xml:space="preserve"> of the </w:t>
      </w:r>
      <w:r w:rsidR="001048FF" w:rsidRPr="00A4598F">
        <w:t>tumour</w:t>
      </w:r>
      <w:r w:rsidR="0033391F" w:rsidRPr="00A4598F">
        <w:t xml:space="preserve"> mass was found to be 1410 mm</w:t>
      </w:r>
      <w:r w:rsidR="0033391F" w:rsidRPr="00A4598F">
        <w:rPr>
          <w:vertAlign w:val="superscript"/>
        </w:rPr>
        <w:t>3</w:t>
      </w:r>
      <w:r w:rsidR="0033391F" w:rsidRPr="00A4598F">
        <w:t xml:space="preserve"> </w:t>
      </w:r>
      <w:r w:rsidR="00933CAB">
        <w:t>at</w:t>
      </w:r>
      <w:r w:rsidR="0033391F" w:rsidRPr="00A4598F">
        <w:t xml:space="preserve"> the end of the treatment</w:t>
      </w:r>
      <w:r w:rsidR="00B15467" w:rsidRPr="00A4598F">
        <w:t xml:space="preserve"> and the </w:t>
      </w:r>
      <w:r w:rsidR="00C47571" w:rsidRPr="00A4598F">
        <w:t xml:space="preserve">percentage </w:t>
      </w:r>
      <w:r w:rsidR="001048FF" w:rsidRPr="00A4598F">
        <w:t>tumour</w:t>
      </w:r>
      <w:r w:rsidR="00C47571" w:rsidRPr="00A4598F">
        <w:t xml:space="preserve"> growth inhibition</w:t>
      </w:r>
      <w:r w:rsidR="00332DA7" w:rsidRPr="00A4598F">
        <w:t xml:space="preserve"> (% TGI)</w:t>
      </w:r>
      <w:r w:rsidR="00C47571" w:rsidRPr="00A4598F">
        <w:t xml:space="preserve"> was 18.63 %. </w:t>
      </w:r>
      <w:r w:rsidR="00FA1570">
        <w:t xml:space="preserve"> </w:t>
      </w:r>
      <w:r w:rsidR="00933CAB">
        <w:t>A m</w:t>
      </w:r>
      <w:r w:rsidR="00C47571" w:rsidRPr="00A4598F">
        <w:t xml:space="preserve">ore pronounced effect was recorded in </w:t>
      </w:r>
      <w:r w:rsidR="00933CAB">
        <w:t>G</w:t>
      </w:r>
      <w:r w:rsidR="00C47571" w:rsidRPr="00A4598F">
        <w:t>roup III</w:t>
      </w:r>
      <w:r w:rsidR="00FA1570">
        <w:t>,</w:t>
      </w:r>
      <w:r w:rsidR="00C47571" w:rsidRPr="00A4598F">
        <w:t xml:space="preserve"> treated with </w:t>
      </w:r>
      <w:r w:rsidR="001048FF" w:rsidRPr="00A4598F">
        <w:t>5FU</w:t>
      </w:r>
      <w:r w:rsidR="008B4B72">
        <w:t>-</w:t>
      </w:r>
      <w:r w:rsidR="00C47571" w:rsidRPr="00A4598F">
        <w:t>loaded PEG-PLGA</w:t>
      </w:r>
      <w:r w:rsidR="00B15467" w:rsidRPr="00A4598F">
        <w:t xml:space="preserve"> </w:t>
      </w:r>
      <w:r w:rsidR="00933CAB">
        <w:t>NP</w:t>
      </w:r>
      <w:r w:rsidR="00C47571" w:rsidRPr="00A4598F">
        <w:t>.</w:t>
      </w:r>
      <w:r w:rsidR="00B83D56" w:rsidRPr="00A4598F">
        <w:t xml:space="preserve"> </w:t>
      </w:r>
      <w:r w:rsidR="00933CAB">
        <w:t xml:space="preserve"> </w:t>
      </w:r>
      <w:r w:rsidR="00B83D56" w:rsidRPr="00A4598F">
        <w:t xml:space="preserve">The volume of </w:t>
      </w:r>
      <w:r w:rsidR="001048FF" w:rsidRPr="00A4598F">
        <w:t>tumour</w:t>
      </w:r>
      <w:r w:rsidR="00B83D56" w:rsidRPr="00A4598F">
        <w:t xml:space="preserve"> mass was significantly decreased at each time point from the 10</w:t>
      </w:r>
      <w:r w:rsidR="00B83D56" w:rsidRPr="00A4598F">
        <w:rPr>
          <w:vertAlign w:val="superscript"/>
        </w:rPr>
        <w:t>th</w:t>
      </w:r>
      <w:r w:rsidR="00B83D56" w:rsidRPr="00A4598F">
        <w:t xml:space="preserve"> day after treatment till the end of the experiment. </w:t>
      </w:r>
      <w:r w:rsidR="00FA1570">
        <w:t xml:space="preserve"> </w:t>
      </w:r>
      <w:r w:rsidR="00B83D56" w:rsidRPr="00A4598F">
        <w:t xml:space="preserve">The final </w:t>
      </w:r>
      <w:r w:rsidR="00933CAB">
        <w:t xml:space="preserve">mean </w:t>
      </w:r>
      <w:r w:rsidR="00B83D56" w:rsidRPr="00A4598F">
        <w:t xml:space="preserve">size of </w:t>
      </w:r>
      <w:r w:rsidR="001048FF" w:rsidRPr="00A4598F">
        <w:t>tumour</w:t>
      </w:r>
      <w:r w:rsidR="00B83D56" w:rsidRPr="00A4598F">
        <w:t xml:space="preserve"> mass was</w:t>
      </w:r>
      <w:r w:rsidR="003B5BC8" w:rsidRPr="00A4598F">
        <w:t xml:space="preserve"> found to </w:t>
      </w:r>
      <w:r w:rsidR="00933CAB">
        <w:t>have</w:t>
      </w:r>
      <w:r w:rsidR="001B3773" w:rsidRPr="00A4598F">
        <w:t xml:space="preserve"> reduced to</w:t>
      </w:r>
      <w:r w:rsidR="00B83D56" w:rsidRPr="00A4598F">
        <w:t xml:space="preserve"> 678</w:t>
      </w:r>
      <w:r w:rsidR="001B3773" w:rsidRPr="00A4598F">
        <w:t xml:space="preserve"> mm</w:t>
      </w:r>
      <w:r w:rsidR="001B3773" w:rsidRPr="00A4598F">
        <w:rPr>
          <w:vertAlign w:val="superscript"/>
        </w:rPr>
        <w:t>3</w:t>
      </w:r>
      <w:r w:rsidR="001B3773" w:rsidRPr="00A4598F">
        <w:t xml:space="preserve"> and the </w:t>
      </w:r>
      <w:r w:rsidR="00332DA7" w:rsidRPr="00A4598F">
        <w:t>% TGI</w:t>
      </w:r>
      <w:r w:rsidR="003A388D" w:rsidRPr="00A4598F">
        <w:t xml:space="preserve"> was 60.35</w:t>
      </w:r>
      <w:r w:rsidR="001B3773" w:rsidRPr="00A4598F">
        <w:t xml:space="preserve"> %</w:t>
      </w:r>
      <w:r w:rsidR="003A388D" w:rsidRPr="00A4598F">
        <w:t xml:space="preserve"> (Fig. 6)</w:t>
      </w:r>
      <w:r w:rsidR="001B3773" w:rsidRPr="00A4598F">
        <w:t>.</w:t>
      </w:r>
      <w:r w:rsidR="003B5BC8" w:rsidRPr="00A4598F">
        <w:t xml:space="preserve"> </w:t>
      </w:r>
      <w:r w:rsidR="00FA1570">
        <w:t xml:space="preserve"> </w:t>
      </w:r>
      <w:r w:rsidR="00E03519" w:rsidRPr="00A4598F">
        <w:t xml:space="preserve">It is clear that the </w:t>
      </w:r>
      <w:r w:rsidR="001048FF" w:rsidRPr="00A4598F">
        <w:t>5FU</w:t>
      </w:r>
      <w:r w:rsidR="008B4B72">
        <w:t>-</w:t>
      </w:r>
      <w:r w:rsidR="00E03519" w:rsidRPr="00A4598F">
        <w:t xml:space="preserve">loaded PEG-PLGA NP </w:t>
      </w:r>
      <w:r w:rsidR="00933CAB">
        <w:t>possessed a greater</w:t>
      </w:r>
      <w:r w:rsidR="00E03519" w:rsidRPr="00A4598F">
        <w:t xml:space="preserve"> anti-</w:t>
      </w:r>
      <w:r w:rsidR="001048FF" w:rsidRPr="00A4598F">
        <w:t>tumour</w:t>
      </w:r>
      <w:r w:rsidR="00E03519" w:rsidRPr="00A4598F">
        <w:t xml:space="preserve"> activity</w:t>
      </w:r>
      <w:r w:rsidR="00933CAB">
        <w:t xml:space="preserve"> when compared to</w:t>
      </w:r>
      <w:r w:rsidR="00B15467" w:rsidRPr="00A4598F">
        <w:t xml:space="preserve"> </w:t>
      </w:r>
      <w:r w:rsidR="001048FF" w:rsidRPr="00A4598F">
        <w:t>5FU</w:t>
      </w:r>
      <w:r w:rsidR="00B15467" w:rsidRPr="00A4598F">
        <w:t xml:space="preserve"> in solution and </w:t>
      </w:r>
      <w:r w:rsidR="003B5BC8" w:rsidRPr="00A4598F">
        <w:t>lead to a significant red</w:t>
      </w:r>
      <w:r w:rsidR="00B15467" w:rsidRPr="00A4598F">
        <w:t xml:space="preserve">uction in </w:t>
      </w:r>
      <w:r w:rsidR="001048FF" w:rsidRPr="00A4598F">
        <w:t>tumour</w:t>
      </w:r>
      <w:r w:rsidR="00F035A0" w:rsidRPr="00A4598F">
        <w:t xml:space="preserve"> size.</w:t>
      </w:r>
    </w:p>
    <w:p w14:paraId="0419E4C7" w14:textId="18AEE13F" w:rsidR="00823027" w:rsidRPr="00933CAB" w:rsidRDefault="00A05778" w:rsidP="00A4598F">
      <w:pPr>
        <w:ind w:firstLine="720"/>
      </w:pPr>
      <w:r w:rsidRPr="00933CAB">
        <w:t>At the end of the treatment, all</w:t>
      </w:r>
      <w:r w:rsidR="00332DA7" w:rsidRPr="00933CAB">
        <w:t xml:space="preserve"> animals</w:t>
      </w:r>
      <w:r w:rsidRPr="00933CAB">
        <w:t xml:space="preserve"> were</w:t>
      </w:r>
      <w:r w:rsidR="00332DA7" w:rsidRPr="00933CAB">
        <w:t xml:space="preserve"> sacrificed</w:t>
      </w:r>
      <w:r w:rsidRPr="00933CAB">
        <w:t xml:space="preserve"> and </w:t>
      </w:r>
      <w:r w:rsidR="00484553" w:rsidRPr="00933CAB">
        <w:t xml:space="preserve">SEC </w:t>
      </w:r>
      <w:r w:rsidR="00933CAB" w:rsidRPr="00933CAB">
        <w:t>excised and weigh</w:t>
      </w:r>
      <w:r w:rsidR="003A388D" w:rsidRPr="00933CAB">
        <w:t xml:space="preserve">ed. </w:t>
      </w:r>
      <w:r w:rsidR="00933CAB" w:rsidRPr="00933CAB">
        <w:t xml:space="preserve"> </w:t>
      </w:r>
      <w:r w:rsidR="003A388D" w:rsidRPr="00933CAB">
        <w:t>Fig. 7</w:t>
      </w:r>
      <w:r w:rsidR="00332DA7" w:rsidRPr="00933CAB">
        <w:t xml:space="preserve"> </w:t>
      </w:r>
      <w:r w:rsidR="00933CAB" w:rsidRPr="00933CAB">
        <w:t>shows</w:t>
      </w:r>
      <w:r w:rsidR="00332DA7" w:rsidRPr="00933CAB">
        <w:t xml:space="preserve"> the change in </w:t>
      </w:r>
      <w:r w:rsidR="001048FF" w:rsidRPr="00933CAB">
        <w:t>tumour</w:t>
      </w:r>
      <w:r w:rsidR="00332DA7" w:rsidRPr="00933CAB">
        <w:t xml:space="preserve"> weights</w:t>
      </w:r>
      <w:r w:rsidRPr="00933CAB">
        <w:t xml:space="preserve"> </w:t>
      </w:r>
      <w:r w:rsidR="00933CAB">
        <w:t>in</w:t>
      </w:r>
      <w:r w:rsidRPr="00933CAB">
        <w:t xml:space="preserve"> control and treated groups. </w:t>
      </w:r>
      <w:r w:rsidR="00FA1570">
        <w:t xml:space="preserve"> </w:t>
      </w:r>
      <w:r w:rsidRPr="00933CAB">
        <w:t xml:space="preserve">The average </w:t>
      </w:r>
      <w:r w:rsidR="001048FF" w:rsidRPr="00933CAB">
        <w:t>tumour</w:t>
      </w:r>
      <w:r w:rsidRPr="00933CAB">
        <w:t xml:space="preserve"> weight </w:t>
      </w:r>
      <w:r w:rsidR="00FA1570">
        <w:t xml:space="preserve">in the </w:t>
      </w:r>
      <w:r w:rsidRPr="00933CAB">
        <w:t>control group after 16 day</w:t>
      </w:r>
      <w:r w:rsidR="00933CAB">
        <w:t>s</w:t>
      </w:r>
      <w:r w:rsidRPr="00933CAB">
        <w:t xml:space="preserve"> of treatment was 3.41±0.46 g</w:t>
      </w:r>
      <w:r w:rsidR="00332DA7" w:rsidRPr="00933CAB">
        <w:t xml:space="preserve">. </w:t>
      </w:r>
      <w:r w:rsidR="00FA1570">
        <w:t xml:space="preserve"> </w:t>
      </w:r>
      <w:r w:rsidR="00332DA7" w:rsidRPr="00933CAB">
        <w:t xml:space="preserve">Treatment of mice </w:t>
      </w:r>
      <w:r w:rsidRPr="00933CAB">
        <w:t xml:space="preserve">with free drug </w:t>
      </w:r>
      <w:r w:rsidR="00332DA7" w:rsidRPr="00933CAB">
        <w:t>r</w:t>
      </w:r>
      <w:r w:rsidRPr="00933CAB">
        <w:t xml:space="preserve">educed the mean of </w:t>
      </w:r>
      <w:r w:rsidR="001048FF" w:rsidRPr="00933CAB">
        <w:t>tumour</w:t>
      </w:r>
      <w:r w:rsidR="006A6F07" w:rsidRPr="00933CAB">
        <w:t xml:space="preserve"> weight to 2.06 ±0.17 g with </w:t>
      </w:r>
      <w:r w:rsidR="00933CAB">
        <w:t xml:space="preserve">a </w:t>
      </w:r>
      <w:r w:rsidR="006A6F07" w:rsidRPr="00933CAB">
        <w:t xml:space="preserve">percentage reduction of </w:t>
      </w:r>
      <w:r w:rsidR="006A6F07" w:rsidRPr="00933CAB">
        <w:lastRenderedPageBreak/>
        <w:t xml:space="preserve">39.58%. </w:t>
      </w:r>
      <w:r w:rsidR="00FA1570">
        <w:t xml:space="preserve"> </w:t>
      </w:r>
      <w:r w:rsidR="006A6F07" w:rsidRPr="00933CAB">
        <w:t>The percentage</w:t>
      </w:r>
      <w:r w:rsidR="00332DA7" w:rsidRPr="00933CAB">
        <w:t xml:space="preserve"> reduction </w:t>
      </w:r>
      <w:r w:rsidR="006A6F07" w:rsidRPr="00933CAB">
        <w:t xml:space="preserve">in </w:t>
      </w:r>
      <w:r w:rsidR="001048FF" w:rsidRPr="00933CAB">
        <w:t>tumour</w:t>
      </w:r>
      <w:r w:rsidR="006A6F07" w:rsidRPr="00933CAB">
        <w:t xml:space="preserve"> weights was</w:t>
      </w:r>
      <w:r w:rsidR="003A388D" w:rsidRPr="00933CAB">
        <w:t xml:space="preserve"> 70.67% in mice treated by </w:t>
      </w:r>
      <w:r w:rsidR="008B4B72" w:rsidRPr="00933CAB">
        <w:t>5FU-</w:t>
      </w:r>
      <w:r w:rsidR="003A388D" w:rsidRPr="00933CAB">
        <w:t>loaded</w:t>
      </w:r>
      <w:r w:rsidR="009441A4" w:rsidRPr="00933CAB">
        <w:t xml:space="preserve"> PEG-PLGA</w:t>
      </w:r>
      <w:r w:rsidR="003A388D" w:rsidRPr="00933CAB">
        <w:t xml:space="preserve"> NP</w:t>
      </w:r>
      <w:r w:rsidR="00933CAB">
        <w:t>,</w:t>
      </w:r>
      <w:r w:rsidR="003A388D" w:rsidRPr="00933CAB">
        <w:t xml:space="preserve"> which is</w:t>
      </w:r>
      <w:r w:rsidR="00332DA7" w:rsidRPr="00933CAB">
        <w:t xml:space="preserve"> </w:t>
      </w:r>
      <w:r w:rsidR="003A388D" w:rsidRPr="00933CAB">
        <w:t>statically significant compared</w:t>
      </w:r>
      <w:r w:rsidR="006A6F07" w:rsidRPr="00933CAB">
        <w:t xml:space="preserve"> to free drug treated mice. </w:t>
      </w:r>
      <w:r w:rsidR="00FA1570">
        <w:t xml:space="preserve"> </w:t>
      </w:r>
      <w:r w:rsidR="006A6F07" w:rsidRPr="00933CAB">
        <w:t xml:space="preserve">The average </w:t>
      </w:r>
      <w:r w:rsidR="001048FF" w:rsidRPr="00933CAB">
        <w:t>tumour</w:t>
      </w:r>
      <w:r w:rsidR="006A6F07" w:rsidRPr="00933CAB">
        <w:t xml:space="preserve"> weight of </w:t>
      </w:r>
      <w:r w:rsidR="00933CAB">
        <w:t>G</w:t>
      </w:r>
      <w:r w:rsidR="006A6F07" w:rsidRPr="00933CAB">
        <w:t xml:space="preserve">roup III was </w:t>
      </w:r>
      <w:r w:rsidR="00933CAB">
        <w:t>1.00</w:t>
      </w:r>
      <w:r w:rsidR="006A6F07" w:rsidRPr="00933CAB">
        <w:t>±0.29 g.</w:t>
      </w:r>
    </w:p>
    <w:p w14:paraId="706A671A" w14:textId="64058747" w:rsidR="00852271" w:rsidRPr="0026206F" w:rsidRDefault="00484553" w:rsidP="00A4598F">
      <w:pPr>
        <w:ind w:firstLine="720"/>
      </w:pPr>
      <w:r w:rsidRPr="0026206F">
        <w:t xml:space="preserve">Histopathological examination of </w:t>
      </w:r>
      <w:r w:rsidR="0026206F">
        <w:t>SEC</w:t>
      </w:r>
      <w:r w:rsidR="00933CAB" w:rsidRPr="0026206F">
        <w:t xml:space="preserve"> from the three groups</w:t>
      </w:r>
      <w:r w:rsidRPr="0026206F">
        <w:t xml:space="preserve"> revealed the typical picture of </w:t>
      </w:r>
      <w:r w:rsidR="00933CAB" w:rsidRPr="0026206F">
        <w:t>this type of tumour</w:t>
      </w:r>
      <w:r w:rsidR="003A388D" w:rsidRPr="0026206F">
        <w:t xml:space="preserve"> (Fig. 8</w:t>
      </w:r>
      <w:r w:rsidR="00933CAB" w:rsidRPr="0026206F">
        <w:t>A</w:t>
      </w:r>
      <w:r w:rsidRPr="0026206F">
        <w:t>-</w:t>
      </w:r>
      <w:r w:rsidR="00933CAB" w:rsidRPr="0026206F">
        <w:t>8D</w:t>
      </w:r>
      <w:r w:rsidRPr="0026206F">
        <w:t xml:space="preserve">). </w:t>
      </w:r>
      <w:r w:rsidR="00933CAB" w:rsidRPr="0026206F">
        <w:t xml:space="preserve"> </w:t>
      </w:r>
      <w:r w:rsidRPr="0026206F">
        <w:t xml:space="preserve">Examination of sections prepared from the </w:t>
      </w:r>
      <w:r w:rsidR="001048FF" w:rsidRPr="0026206F">
        <w:t>tumour</w:t>
      </w:r>
      <w:r w:rsidRPr="0026206F">
        <w:t xml:space="preserve"> tissue of the control group</w:t>
      </w:r>
      <w:r w:rsidR="003A388D" w:rsidRPr="0026206F">
        <w:t xml:space="preserve"> (Fig. 8</w:t>
      </w:r>
      <w:r w:rsidR="0026206F">
        <w:t>A</w:t>
      </w:r>
      <w:r w:rsidR="00070D14" w:rsidRPr="0026206F">
        <w:t>)</w:t>
      </w:r>
      <w:r w:rsidRPr="0026206F">
        <w:t xml:space="preserve"> showed</w:t>
      </w:r>
      <w:r w:rsidR="00517F57" w:rsidRPr="0026206F">
        <w:t xml:space="preserve"> malignant cells with hyperchromatic nuclei, increased </w:t>
      </w:r>
      <w:proofErr w:type="spellStart"/>
      <w:r w:rsidR="00517F57" w:rsidRPr="0026206F">
        <w:t>nucleo</w:t>
      </w:r>
      <w:proofErr w:type="spellEnd"/>
      <w:r w:rsidR="00517F57" w:rsidRPr="0026206F">
        <w:t xml:space="preserve">/cytoplasmic ratio, bizarre forms </w:t>
      </w:r>
      <w:r w:rsidRPr="0026206F">
        <w:t>with pleomorphic changes</w:t>
      </w:r>
      <w:r w:rsidR="00517F57" w:rsidRPr="0026206F">
        <w:t xml:space="preserve">, multinucleated </w:t>
      </w:r>
      <w:r w:rsidR="001048FF" w:rsidRPr="0026206F">
        <w:t>tumour</w:t>
      </w:r>
      <w:r w:rsidR="00517F57" w:rsidRPr="0026206F">
        <w:t xml:space="preserve"> with giant cells, massive necrosis and spread in solid sheets </w:t>
      </w:r>
      <w:r w:rsidRPr="0026206F">
        <w:t>(H</w:t>
      </w:r>
      <w:r w:rsidR="0026206F">
        <w:t xml:space="preserve"> </w:t>
      </w:r>
      <w:r w:rsidR="00702DC0" w:rsidRPr="0026206F">
        <w:t>and</w:t>
      </w:r>
      <w:r w:rsidR="0026206F">
        <w:t xml:space="preserve"> </w:t>
      </w:r>
      <w:r w:rsidRPr="0026206F">
        <w:t>E</w:t>
      </w:r>
      <w:r w:rsidR="0026206F">
        <w:t>. x</w:t>
      </w:r>
      <w:r w:rsidRPr="0026206F">
        <w:t xml:space="preserve">400). </w:t>
      </w:r>
      <w:r w:rsidR="00FA1570">
        <w:t xml:space="preserve"> </w:t>
      </w:r>
      <w:r w:rsidRPr="0026206F">
        <w:t xml:space="preserve">Sections prepared from </w:t>
      </w:r>
      <w:r w:rsidR="0026206F">
        <w:t>G</w:t>
      </w:r>
      <w:r w:rsidRPr="0026206F">
        <w:t>ro</w:t>
      </w:r>
      <w:r w:rsidR="00517F57" w:rsidRPr="0026206F">
        <w:t xml:space="preserve">up II (treated with free </w:t>
      </w:r>
      <w:r w:rsidR="001048FF" w:rsidRPr="0026206F">
        <w:t>5FU</w:t>
      </w:r>
      <w:r w:rsidRPr="0026206F">
        <w:t>)</w:t>
      </w:r>
      <w:r w:rsidR="003A388D" w:rsidRPr="0026206F">
        <w:t xml:space="preserve"> (Fig. 8</w:t>
      </w:r>
      <w:r w:rsidR="0026206F">
        <w:t>B</w:t>
      </w:r>
      <w:r w:rsidR="00070D14" w:rsidRPr="0026206F">
        <w:t>)</w:t>
      </w:r>
      <w:r w:rsidRPr="0026206F">
        <w:t xml:space="preserve"> showed</w:t>
      </w:r>
      <w:r w:rsidR="00517F57" w:rsidRPr="0026206F">
        <w:t xml:space="preserve"> </w:t>
      </w:r>
      <w:r w:rsidR="0026206F" w:rsidRPr="0026206F">
        <w:t>well-circumscribed</w:t>
      </w:r>
      <w:r w:rsidR="00070D14" w:rsidRPr="0026206F">
        <w:t xml:space="preserve"> </w:t>
      </w:r>
      <w:r w:rsidR="001048FF" w:rsidRPr="0026206F">
        <w:t>tumour</w:t>
      </w:r>
      <w:r w:rsidR="00070D14" w:rsidRPr="0026206F">
        <w:t xml:space="preserve"> sections surrounded by </w:t>
      </w:r>
      <w:r w:rsidR="0026206F" w:rsidRPr="0026206F">
        <w:t>oedema</w:t>
      </w:r>
      <w:r w:rsidR="00070D14" w:rsidRPr="0026206F">
        <w:t xml:space="preserve"> and inflammatory cells. </w:t>
      </w:r>
      <w:r w:rsidR="00FA1570">
        <w:t xml:space="preserve"> The p</w:t>
      </w:r>
      <w:r w:rsidR="00070D14" w:rsidRPr="0026206F">
        <w:t xml:space="preserve">resence of some viable </w:t>
      </w:r>
      <w:r w:rsidR="001048FF" w:rsidRPr="0026206F">
        <w:t>tumour</w:t>
      </w:r>
      <w:r w:rsidR="00070D14" w:rsidRPr="0026206F">
        <w:t xml:space="preserve"> cells and a collar of inflammatory cellular filtrate and fibroblastic </w:t>
      </w:r>
      <w:r w:rsidR="007B1799" w:rsidRPr="0026206F">
        <w:t>proliferation were observed</w:t>
      </w:r>
      <w:r w:rsidR="00070D14" w:rsidRPr="0026206F">
        <w:t xml:space="preserve">. </w:t>
      </w:r>
      <w:r w:rsidR="00FA1570">
        <w:t xml:space="preserve"> </w:t>
      </w:r>
      <w:r w:rsidR="00A8637B" w:rsidRPr="0026206F">
        <w:t xml:space="preserve">These findings support previous results </w:t>
      </w:r>
      <w:r w:rsidR="00297A57" w:rsidRPr="0026206F">
        <w:t>recorded</w:t>
      </w:r>
      <w:r w:rsidR="00A8637B" w:rsidRPr="0026206F">
        <w:t xml:space="preserve"> after </w:t>
      </w:r>
      <w:r w:rsidR="001048FF" w:rsidRPr="0026206F">
        <w:t>tumour</w:t>
      </w:r>
      <w:r w:rsidR="00A8637B" w:rsidRPr="0026206F">
        <w:t xml:space="preserve"> volume measurements that showed plain </w:t>
      </w:r>
      <w:r w:rsidR="001048FF" w:rsidRPr="0026206F">
        <w:t>5FU</w:t>
      </w:r>
      <w:r w:rsidR="00A8637B" w:rsidRPr="0026206F">
        <w:t xml:space="preserve"> was efficient in restraining further </w:t>
      </w:r>
      <w:r w:rsidR="001048FF" w:rsidRPr="0026206F">
        <w:t>tumour</w:t>
      </w:r>
      <w:r w:rsidR="00A8637B" w:rsidRPr="0026206F">
        <w:t xml:space="preserve"> growth.  </w:t>
      </w:r>
      <w:r w:rsidRPr="0026206F">
        <w:t xml:space="preserve">Histopathological examination </w:t>
      </w:r>
      <w:r w:rsidR="00517F57" w:rsidRPr="0026206F">
        <w:t xml:space="preserve">of </w:t>
      </w:r>
      <w:r w:rsidR="0026206F">
        <w:t>G</w:t>
      </w:r>
      <w:r w:rsidR="00517F57" w:rsidRPr="0026206F">
        <w:t xml:space="preserve">roup III (treated by </w:t>
      </w:r>
      <w:r w:rsidR="001048FF" w:rsidRPr="0026206F">
        <w:t>5FU</w:t>
      </w:r>
      <w:r w:rsidR="008B4B72" w:rsidRPr="0026206F">
        <w:t>-</w:t>
      </w:r>
      <w:r w:rsidRPr="0026206F">
        <w:t>loaded NP) revealed significantly different profiles</w:t>
      </w:r>
      <w:r w:rsidR="003A388D" w:rsidRPr="0026206F">
        <w:t xml:space="preserve"> (Fig 8</w:t>
      </w:r>
      <w:r w:rsidR="0026206F">
        <w:t>C</w:t>
      </w:r>
      <w:r w:rsidR="00070D14" w:rsidRPr="0026206F">
        <w:t xml:space="preserve"> </w:t>
      </w:r>
      <w:r w:rsidR="00702DC0" w:rsidRPr="0026206F">
        <w:t>and</w:t>
      </w:r>
      <w:r w:rsidR="003A388D" w:rsidRPr="0026206F">
        <w:t xml:space="preserve"> 8</w:t>
      </w:r>
      <w:r w:rsidR="0026206F">
        <w:t>D</w:t>
      </w:r>
      <w:r w:rsidR="00070D14" w:rsidRPr="0026206F">
        <w:t xml:space="preserve">). </w:t>
      </w:r>
      <w:r w:rsidR="00FA1570">
        <w:t xml:space="preserve"> </w:t>
      </w:r>
      <w:r w:rsidR="00070D14" w:rsidRPr="0026206F">
        <w:t>S</w:t>
      </w:r>
      <w:r w:rsidRPr="0026206F">
        <w:t>pecimens showed</w:t>
      </w:r>
      <w:r w:rsidR="00070D14" w:rsidRPr="0026206F">
        <w:t xml:space="preserve"> no viable </w:t>
      </w:r>
      <w:r w:rsidR="001048FF" w:rsidRPr="0026206F">
        <w:t>tumour</w:t>
      </w:r>
      <w:r w:rsidR="00070D14" w:rsidRPr="0026206F">
        <w:t xml:space="preserve"> cells, </w:t>
      </w:r>
      <w:r w:rsidR="00FA1570">
        <w:t xml:space="preserve">together with </w:t>
      </w:r>
      <w:r w:rsidRPr="0026206F">
        <w:t>necrotic malignant cells</w:t>
      </w:r>
      <w:r w:rsidR="00070D14" w:rsidRPr="0026206F">
        <w:t xml:space="preserve"> with dystrophic calcification</w:t>
      </w:r>
      <w:r w:rsidR="00577B84" w:rsidRPr="0026206F">
        <w:t xml:space="preserve">. </w:t>
      </w:r>
      <w:r w:rsidR="00FA1570">
        <w:t xml:space="preserve"> </w:t>
      </w:r>
      <w:r w:rsidR="00577B84" w:rsidRPr="0026206F">
        <w:t>S</w:t>
      </w:r>
      <w:r w:rsidRPr="0026206F">
        <w:t xml:space="preserve">ections </w:t>
      </w:r>
      <w:r w:rsidR="00FA1570">
        <w:t>revealed</w:t>
      </w:r>
      <w:r w:rsidRPr="0026206F">
        <w:t xml:space="preserve"> mononuclear cellular infiltrate as well as macrophage infiltration of the necrotic </w:t>
      </w:r>
      <w:r w:rsidR="001048FF" w:rsidRPr="0026206F">
        <w:t>tumour</w:t>
      </w:r>
      <w:r w:rsidRPr="0026206F">
        <w:t xml:space="preserve"> tiss</w:t>
      </w:r>
      <w:r w:rsidR="00577B84" w:rsidRPr="0026206F">
        <w:t>ue</w:t>
      </w:r>
      <w:r w:rsidR="00F035A0" w:rsidRPr="0026206F">
        <w:t>.</w:t>
      </w:r>
    </w:p>
    <w:p w14:paraId="3D025538" w14:textId="77777777" w:rsidR="00F035A0" w:rsidRPr="00577B84" w:rsidRDefault="00F035A0" w:rsidP="00F035A0">
      <w:pPr>
        <w:rPr>
          <w:lang w:val="en-US"/>
        </w:rPr>
      </w:pPr>
    </w:p>
    <w:p w14:paraId="1D8C1A17" w14:textId="77777777" w:rsidR="002835B8" w:rsidRPr="002835B8" w:rsidRDefault="00946A5B" w:rsidP="00F035A0">
      <w:pPr>
        <w:pStyle w:val="Heading2"/>
        <w:rPr>
          <w:lang w:val="en-US"/>
        </w:rPr>
      </w:pPr>
      <w:r>
        <w:rPr>
          <w:lang w:val="en-US"/>
        </w:rPr>
        <w:t xml:space="preserve">3.5. </w:t>
      </w:r>
      <w:r w:rsidR="00577B84">
        <w:rPr>
          <w:lang w:val="en-US"/>
        </w:rPr>
        <w:t>Biochemical analysis</w:t>
      </w:r>
    </w:p>
    <w:p w14:paraId="22D1A88B" w14:textId="169D9CD4" w:rsidR="00343E28" w:rsidRPr="0035196E" w:rsidRDefault="0026206F" w:rsidP="00F035A0">
      <w:pPr>
        <w:rPr>
          <w:color w:val="C00000"/>
          <w:lang w:val="en-US"/>
        </w:rPr>
      </w:pPr>
      <w:r>
        <w:rPr>
          <w:lang w:val="en-US"/>
        </w:rPr>
        <w:t xml:space="preserve">In the final part of the study, an assessment of the effect of </w:t>
      </w:r>
      <w:r w:rsidR="001048FF">
        <w:rPr>
          <w:lang w:val="en-US"/>
        </w:rPr>
        <w:t>5FU</w:t>
      </w:r>
      <w:r w:rsidR="008B4B72">
        <w:rPr>
          <w:lang w:val="en-US"/>
        </w:rPr>
        <w:t>-</w:t>
      </w:r>
      <w:r w:rsidR="004A4AA2" w:rsidRPr="00E0738E">
        <w:rPr>
          <w:lang w:val="en-US"/>
        </w:rPr>
        <w:t xml:space="preserve">loaded PEG-PLGA </w:t>
      </w:r>
      <w:r>
        <w:rPr>
          <w:lang w:val="en-US"/>
        </w:rPr>
        <w:t>NP</w:t>
      </w:r>
      <w:r w:rsidR="004A4AA2" w:rsidRPr="00E0738E">
        <w:rPr>
          <w:lang w:val="en-US"/>
        </w:rPr>
        <w:t xml:space="preserve"> on </w:t>
      </w:r>
      <w:r w:rsidR="0019235D" w:rsidRPr="00E0738E">
        <w:rPr>
          <w:lang w:val="en-US"/>
        </w:rPr>
        <w:t xml:space="preserve">liver and kidney </w:t>
      </w:r>
      <w:r w:rsidR="004A4AA2" w:rsidRPr="00E0738E">
        <w:rPr>
          <w:lang w:val="en-US"/>
        </w:rPr>
        <w:t>function</w:t>
      </w:r>
      <w:r w:rsidR="0019235D" w:rsidRPr="00E0738E">
        <w:rPr>
          <w:lang w:val="en-US"/>
        </w:rPr>
        <w:t>s</w:t>
      </w:r>
      <w:r w:rsidR="004A4AA2" w:rsidRPr="00E0738E">
        <w:rPr>
          <w:lang w:val="en-US"/>
        </w:rPr>
        <w:t xml:space="preserve"> </w:t>
      </w:r>
      <w:r>
        <w:rPr>
          <w:lang w:val="en-US"/>
        </w:rPr>
        <w:t>was compared to that following exposure to free</w:t>
      </w:r>
      <w:r w:rsidR="004A4AA2" w:rsidRPr="00E0738E">
        <w:rPr>
          <w:lang w:val="en-US"/>
        </w:rPr>
        <w:t xml:space="preserve"> </w:t>
      </w:r>
      <w:r w:rsidR="001048FF">
        <w:rPr>
          <w:lang w:val="en-US"/>
        </w:rPr>
        <w:t>5FU</w:t>
      </w:r>
      <w:r w:rsidR="0019235D" w:rsidRPr="00E0738E">
        <w:rPr>
          <w:lang w:val="en-US"/>
        </w:rPr>
        <w:t>.</w:t>
      </w:r>
      <w:r w:rsidR="004A4AA2" w:rsidRPr="00E0738E">
        <w:rPr>
          <w:lang w:val="en-US"/>
        </w:rPr>
        <w:t xml:space="preserve"> </w:t>
      </w:r>
      <w:r w:rsidR="00FA1570">
        <w:rPr>
          <w:lang w:val="en-US"/>
        </w:rPr>
        <w:t xml:space="preserve"> </w:t>
      </w:r>
      <w:r w:rsidR="00577B84" w:rsidRPr="00E0738E">
        <w:rPr>
          <w:lang w:val="en-US"/>
        </w:rPr>
        <w:t xml:space="preserve">ALT and AST are </w:t>
      </w:r>
      <w:r>
        <w:rPr>
          <w:lang w:val="en-US"/>
        </w:rPr>
        <w:t>released</w:t>
      </w:r>
      <w:r w:rsidR="00FA1570">
        <w:rPr>
          <w:lang w:val="en-US"/>
        </w:rPr>
        <w:t xml:space="preserve"> into the blood after exten</w:t>
      </w:r>
      <w:r w:rsidR="00577B84" w:rsidRPr="00E0738E">
        <w:rPr>
          <w:lang w:val="en-US"/>
        </w:rPr>
        <w:t>sive tissue injury</w:t>
      </w:r>
      <w:r>
        <w:rPr>
          <w:lang w:val="en-US"/>
        </w:rPr>
        <w:t xml:space="preserve">.  Specifically, </w:t>
      </w:r>
      <w:r w:rsidR="00E0738E" w:rsidRPr="00E0738E">
        <w:rPr>
          <w:lang w:val="en-US"/>
        </w:rPr>
        <w:t>elevated levels of ALT are</w:t>
      </w:r>
      <w:r w:rsidR="004A4AA2" w:rsidRPr="00E0738E">
        <w:rPr>
          <w:lang w:val="en-US"/>
        </w:rPr>
        <w:t xml:space="preserve"> </w:t>
      </w:r>
      <w:r w:rsidR="00577B84" w:rsidRPr="00E0738E">
        <w:rPr>
          <w:lang w:val="en-US"/>
        </w:rPr>
        <w:t xml:space="preserve">associated with liver injury. </w:t>
      </w:r>
      <w:r>
        <w:rPr>
          <w:lang w:val="en-US"/>
        </w:rPr>
        <w:t xml:space="preserve"> </w:t>
      </w:r>
      <w:r w:rsidR="00577B84" w:rsidRPr="00E0738E">
        <w:rPr>
          <w:lang w:val="en-US"/>
        </w:rPr>
        <w:t xml:space="preserve">Biochemical analysis of ALT and AST levels in the serum samples </w:t>
      </w:r>
      <w:r w:rsidR="00577B84" w:rsidRPr="00E0738E">
        <w:rPr>
          <w:lang w:val="en-US"/>
        </w:rPr>
        <w:lastRenderedPageBreak/>
        <w:t xml:space="preserve">did not show any significant change between control group and </w:t>
      </w:r>
      <w:r w:rsidR="001048FF">
        <w:rPr>
          <w:lang w:val="en-US"/>
        </w:rPr>
        <w:t>5FU</w:t>
      </w:r>
      <w:r w:rsidR="008B4B72">
        <w:rPr>
          <w:lang w:val="en-US"/>
        </w:rPr>
        <w:t>-loaded</w:t>
      </w:r>
      <w:r w:rsidR="00577B84" w:rsidRPr="00E0738E">
        <w:rPr>
          <w:lang w:val="en-US"/>
        </w:rPr>
        <w:t xml:space="preserve"> NP treated group. </w:t>
      </w:r>
      <w:r w:rsidR="00FA1570">
        <w:rPr>
          <w:lang w:val="en-US"/>
        </w:rPr>
        <w:t xml:space="preserve"> </w:t>
      </w:r>
      <w:r w:rsidR="00577B84" w:rsidRPr="00E0738E">
        <w:rPr>
          <w:lang w:val="en-US"/>
        </w:rPr>
        <w:t>However</w:t>
      </w:r>
      <w:r w:rsidR="00861E51" w:rsidRPr="00E0738E">
        <w:rPr>
          <w:lang w:val="en-US"/>
        </w:rPr>
        <w:t xml:space="preserve">, </w:t>
      </w:r>
      <w:r w:rsidR="00E0738E" w:rsidRPr="00E0738E">
        <w:rPr>
          <w:lang w:val="en-US"/>
        </w:rPr>
        <w:t>statistically significant elevations</w:t>
      </w:r>
      <w:r w:rsidR="00861E51" w:rsidRPr="00E0738E">
        <w:rPr>
          <w:lang w:val="en-US"/>
        </w:rPr>
        <w:t xml:space="preserve"> in the</w:t>
      </w:r>
      <w:r w:rsidR="00577B84" w:rsidRPr="00E0738E">
        <w:rPr>
          <w:lang w:val="en-US"/>
        </w:rPr>
        <w:t xml:space="preserve"> level</w:t>
      </w:r>
      <w:r w:rsidR="0019235D" w:rsidRPr="00E0738E">
        <w:rPr>
          <w:lang w:val="en-US"/>
        </w:rPr>
        <w:t>s</w:t>
      </w:r>
      <w:r w:rsidR="00577B84" w:rsidRPr="00E0738E">
        <w:rPr>
          <w:lang w:val="en-US"/>
        </w:rPr>
        <w:t xml:space="preserve"> of these enzymes </w:t>
      </w:r>
      <w:r w:rsidR="0019235D" w:rsidRPr="00E0738E">
        <w:rPr>
          <w:lang w:val="en-US"/>
        </w:rPr>
        <w:t>were</w:t>
      </w:r>
      <w:r w:rsidR="00577B84" w:rsidRPr="00E0738E">
        <w:rPr>
          <w:lang w:val="en-US"/>
        </w:rPr>
        <w:t xml:space="preserve"> observed in the animals treated with free drug </w:t>
      </w:r>
      <w:r w:rsidR="00FA1570">
        <w:rPr>
          <w:lang w:val="en-US"/>
        </w:rPr>
        <w:t xml:space="preserve">when </w:t>
      </w:r>
      <w:r w:rsidR="00577B84" w:rsidRPr="00E0738E">
        <w:rPr>
          <w:lang w:val="en-US"/>
        </w:rPr>
        <w:t>compared to control</w:t>
      </w:r>
      <w:r w:rsidR="00FA1570">
        <w:rPr>
          <w:lang w:val="en-US"/>
        </w:rPr>
        <w:t>s</w:t>
      </w:r>
      <w:r w:rsidR="00577B84" w:rsidRPr="00E0738E">
        <w:rPr>
          <w:lang w:val="en-US"/>
        </w:rPr>
        <w:t xml:space="preserve"> (Table 2).</w:t>
      </w:r>
      <w:r w:rsidR="000120B2" w:rsidRPr="00E0738E">
        <w:rPr>
          <w:lang w:val="en-US"/>
        </w:rPr>
        <w:t xml:space="preserve"> </w:t>
      </w:r>
      <w:r>
        <w:rPr>
          <w:lang w:val="en-US"/>
        </w:rPr>
        <w:t xml:space="preserve"> </w:t>
      </w:r>
      <w:r w:rsidR="004A4AA2" w:rsidRPr="00E0738E">
        <w:rPr>
          <w:lang w:val="en-US"/>
        </w:rPr>
        <w:t>With regards to kidney fu</w:t>
      </w:r>
      <w:r w:rsidR="0019235D" w:rsidRPr="00E0738E">
        <w:rPr>
          <w:lang w:val="en-US"/>
        </w:rPr>
        <w:t>n</w:t>
      </w:r>
      <w:r w:rsidR="004A4AA2" w:rsidRPr="00E0738E">
        <w:rPr>
          <w:lang w:val="en-US"/>
        </w:rPr>
        <w:t>ction</w:t>
      </w:r>
      <w:r w:rsidR="0019235D" w:rsidRPr="00E0738E">
        <w:rPr>
          <w:lang w:val="en-US"/>
        </w:rPr>
        <w:t>,</w:t>
      </w:r>
      <w:r w:rsidR="004A4AA2" w:rsidRPr="00E0738E">
        <w:rPr>
          <w:lang w:val="en-US"/>
        </w:rPr>
        <w:t xml:space="preserve"> </w:t>
      </w:r>
      <w:r w:rsidR="000120B2" w:rsidRPr="00E0738E">
        <w:rPr>
          <w:lang w:val="en-US"/>
        </w:rPr>
        <w:t xml:space="preserve">serum creatinine </w:t>
      </w:r>
      <w:r w:rsidR="0019235D" w:rsidRPr="00E0738E">
        <w:rPr>
          <w:lang w:val="en-US"/>
        </w:rPr>
        <w:t>levels</w:t>
      </w:r>
      <w:r w:rsidR="00861E51" w:rsidRPr="00E0738E">
        <w:rPr>
          <w:lang w:val="en-US"/>
        </w:rPr>
        <w:t xml:space="preserve"> </w:t>
      </w:r>
      <w:r w:rsidR="00FA1570">
        <w:rPr>
          <w:lang w:val="en-US"/>
        </w:rPr>
        <w:t xml:space="preserve">from the group treated with free 5FU </w:t>
      </w:r>
      <w:r w:rsidR="0019235D" w:rsidRPr="00E0738E">
        <w:rPr>
          <w:lang w:val="en-US"/>
        </w:rPr>
        <w:t>were</w:t>
      </w:r>
      <w:r w:rsidR="00861E51" w:rsidRPr="00E0738E">
        <w:rPr>
          <w:lang w:val="en-US"/>
        </w:rPr>
        <w:t xml:space="preserve"> </w:t>
      </w:r>
      <w:r w:rsidR="0019235D" w:rsidRPr="00E0738E">
        <w:rPr>
          <w:lang w:val="en-US"/>
        </w:rPr>
        <w:t>almost doubled</w:t>
      </w:r>
      <w:r>
        <w:rPr>
          <w:lang w:val="en-US"/>
        </w:rPr>
        <w:t>.  However, 5</w:t>
      </w:r>
      <w:r w:rsidR="001048FF">
        <w:rPr>
          <w:lang w:val="en-US"/>
        </w:rPr>
        <w:t>FU</w:t>
      </w:r>
      <w:r w:rsidR="008B4B72">
        <w:rPr>
          <w:lang w:val="en-US"/>
        </w:rPr>
        <w:t>-</w:t>
      </w:r>
      <w:r w:rsidR="000120B2" w:rsidRPr="00E0738E">
        <w:rPr>
          <w:lang w:val="en-US"/>
        </w:rPr>
        <w:t>loaded</w:t>
      </w:r>
      <w:r w:rsidR="009441A4" w:rsidRPr="00E0738E">
        <w:rPr>
          <w:lang w:val="en-US"/>
        </w:rPr>
        <w:t xml:space="preserve"> PEG-PLGA</w:t>
      </w:r>
      <w:r w:rsidR="000120B2" w:rsidRPr="00E0738E">
        <w:rPr>
          <w:lang w:val="en-US"/>
        </w:rPr>
        <w:t xml:space="preserve"> </w:t>
      </w:r>
      <w:r>
        <w:rPr>
          <w:lang w:val="en-US"/>
        </w:rPr>
        <w:t>NP</w:t>
      </w:r>
      <w:r w:rsidR="00861E51" w:rsidRPr="00E0738E">
        <w:rPr>
          <w:lang w:val="en-US"/>
        </w:rPr>
        <w:t xml:space="preserve"> showed </w:t>
      </w:r>
      <w:r w:rsidR="0019235D" w:rsidRPr="00E0738E">
        <w:rPr>
          <w:lang w:val="en-US"/>
        </w:rPr>
        <w:t xml:space="preserve">a </w:t>
      </w:r>
      <w:r w:rsidR="00861E51" w:rsidRPr="00E0738E">
        <w:rPr>
          <w:lang w:val="en-US"/>
        </w:rPr>
        <w:t>non-significant increase</w:t>
      </w:r>
      <w:r w:rsidR="0019235D" w:rsidRPr="00E0738E">
        <w:rPr>
          <w:lang w:val="en-US"/>
        </w:rPr>
        <w:t xml:space="preserve"> (Table 2). </w:t>
      </w:r>
      <w:r w:rsidR="00FA1570">
        <w:rPr>
          <w:lang w:val="en-US"/>
        </w:rPr>
        <w:t xml:space="preserve"> </w:t>
      </w:r>
      <w:r w:rsidR="00FA1570" w:rsidRPr="0035196E">
        <w:rPr>
          <w:color w:val="C00000"/>
          <w:lang w:val="en-US"/>
        </w:rPr>
        <w:t xml:space="preserve">It can be concluded from these results </w:t>
      </w:r>
      <w:r w:rsidR="0019235D" w:rsidRPr="0035196E">
        <w:rPr>
          <w:color w:val="C00000"/>
          <w:lang w:val="en-US"/>
        </w:rPr>
        <w:t xml:space="preserve">that </w:t>
      </w:r>
      <w:r w:rsidR="001048FF" w:rsidRPr="0035196E">
        <w:rPr>
          <w:color w:val="C00000"/>
          <w:lang w:val="en-US"/>
        </w:rPr>
        <w:t>5FU</w:t>
      </w:r>
      <w:r w:rsidR="008B4B72" w:rsidRPr="0035196E">
        <w:rPr>
          <w:color w:val="C00000"/>
          <w:lang w:val="en-US"/>
        </w:rPr>
        <w:t>-</w:t>
      </w:r>
      <w:r w:rsidR="0019235D" w:rsidRPr="0035196E">
        <w:rPr>
          <w:color w:val="C00000"/>
          <w:lang w:val="en-US"/>
        </w:rPr>
        <w:t xml:space="preserve">loaded PEG-PLGA </w:t>
      </w:r>
      <w:r w:rsidRPr="0035196E">
        <w:rPr>
          <w:color w:val="C00000"/>
          <w:lang w:val="en-US"/>
        </w:rPr>
        <w:t>NP</w:t>
      </w:r>
      <w:r w:rsidR="0019235D" w:rsidRPr="0035196E">
        <w:rPr>
          <w:color w:val="C00000"/>
          <w:lang w:val="en-US"/>
        </w:rPr>
        <w:t xml:space="preserve"> </w:t>
      </w:r>
      <w:r w:rsidRPr="0035196E">
        <w:rPr>
          <w:color w:val="C00000"/>
          <w:lang w:val="en-US"/>
        </w:rPr>
        <w:t>are better tolerated when</w:t>
      </w:r>
      <w:r w:rsidR="0019235D" w:rsidRPr="0035196E">
        <w:rPr>
          <w:color w:val="C00000"/>
          <w:lang w:val="en-US"/>
        </w:rPr>
        <w:t xml:space="preserve"> </w:t>
      </w:r>
      <w:r w:rsidR="00861E51" w:rsidRPr="0035196E">
        <w:rPr>
          <w:color w:val="C00000"/>
          <w:lang w:val="en-US"/>
        </w:rPr>
        <w:t xml:space="preserve">compared to </w:t>
      </w:r>
      <w:r w:rsidR="0019235D" w:rsidRPr="0035196E">
        <w:rPr>
          <w:color w:val="C00000"/>
          <w:lang w:val="en-US"/>
        </w:rPr>
        <w:t xml:space="preserve">the </w:t>
      </w:r>
      <w:r w:rsidR="00861E51" w:rsidRPr="0035196E">
        <w:rPr>
          <w:color w:val="C00000"/>
          <w:lang w:val="en-US"/>
        </w:rPr>
        <w:t>free drug.</w:t>
      </w:r>
    </w:p>
    <w:p w14:paraId="603B9B36" w14:textId="77777777" w:rsidR="00F035A0" w:rsidRPr="0035196E" w:rsidRDefault="00F035A0">
      <w:pPr>
        <w:autoSpaceDE/>
        <w:autoSpaceDN/>
        <w:adjustRightInd/>
        <w:spacing w:after="200" w:line="276" w:lineRule="auto"/>
        <w:jc w:val="left"/>
        <w:rPr>
          <w:color w:val="C00000"/>
          <w:lang w:val="en-US"/>
        </w:rPr>
      </w:pPr>
      <w:r w:rsidRPr="0035196E">
        <w:rPr>
          <w:color w:val="C00000"/>
          <w:lang w:val="en-US"/>
        </w:rPr>
        <w:br w:type="page"/>
      </w:r>
    </w:p>
    <w:p w14:paraId="69BE41BA" w14:textId="77777777" w:rsidR="0056257B" w:rsidRPr="00343E28" w:rsidRDefault="006C48F2" w:rsidP="00F035A0">
      <w:pPr>
        <w:pStyle w:val="Heading1"/>
      </w:pPr>
      <w:r>
        <w:lastRenderedPageBreak/>
        <w:t xml:space="preserve">4. </w:t>
      </w:r>
      <w:r w:rsidR="0056257B" w:rsidRPr="0056257B">
        <w:t>Discussion</w:t>
      </w:r>
    </w:p>
    <w:p w14:paraId="42EC77FA" w14:textId="12BF903D" w:rsidR="006C48F2" w:rsidRPr="005942AB" w:rsidRDefault="006C48F2" w:rsidP="0035196E">
      <w:pPr>
        <w:rPr>
          <w:color w:val="C00000"/>
        </w:rPr>
      </w:pPr>
      <w:r w:rsidRPr="005942AB">
        <w:rPr>
          <w:color w:val="C00000"/>
        </w:rPr>
        <w:t xml:space="preserve">Polymeric </w:t>
      </w:r>
      <w:r w:rsidR="008B4B72" w:rsidRPr="005942AB">
        <w:rPr>
          <w:color w:val="C00000"/>
        </w:rPr>
        <w:t>NP</w:t>
      </w:r>
      <w:r w:rsidR="005942AB">
        <w:rPr>
          <w:color w:val="C00000"/>
        </w:rPr>
        <w:t>s</w:t>
      </w:r>
      <w:r w:rsidRPr="005942AB">
        <w:rPr>
          <w:color w:val="C00000"/>
        </w:rPr>
        <w:t xml:space="preserve"> </w:t>
      </w:r>
      <w:r w:rsidR="008B4B72" w:rsidRPr="005942AB">
        <w:rPr>
          <w:color w:val="C00000"/>
        </w:rPr>
        <w:t>are of particular interest in novel drug delivery strategies</w:t>
      </w:r>
      <w:r w:rsidR="00077834" w:rsidRPr="005942AB">
        <w:rPr>
          <w:color w:val="C00000"/>
        </w:rPr>
        <w:t xml:space="preserve">.  They offer enhanced </w:t>
      </w:r>
      <w:r w:rsidRPr="005942AB">
        <w:rPr>
          <w:color w:val="C00000"/>
        </w:rPr>
        <w:t>chemical and physical stability</w:t>
      </w:r>
      <w:r w:rsidR="00077834" w:rsidRPr="005942AB">
        <w:rPr>
          <w:color w:val="C00000"/>
        </w:rPr>
        <w:t xml:space="preserve">, together with improved </w:t>
      </w:r>
      <w:r w:rsidR="00A93476" w:rsidRPr="005942AB">
        <w:rPr>
          <w:color w:val="C00000"/>
        </w:rPr>
        <w:t>stability of sensitive pharmaceutical actives</w:t>
      </w:r>
      <w:r w:rsidR="00A270E6" w:rsidRPr="005942AB">
        <w:rPr>
          <w:color w:val="C00000"/>
        </w:rPr>
        <w:t>, especially following</w:t>
      </w:r>
      <w:r w:rsidR="00077834" w:rsidRPr="005942AB">
        <w:rPr>
          <w:color w:val="C00000"/>
        </w:rPr>
        <w:t xml:space="preserve"> </w:t>
      </w:r>
      <w:r w:rsidR="00A93476" w:rsidRPr="005942AB">
        <w:rPr>
          <w:color w:val="C00000"/>
        </w:rPr>
        <w:t>lyophilisation</w:t>
      </w:r>
      <w:r w:rsidRPr="005942AB">
        <w:rPr>
          <w:color w:val="C00000"/>
        </w:rPr>
        <w:t xml:space="preserve"> </w:t>
      </w:r>
      <w:r w:rsidRPr="005942AB">
        <w:rPr>
          <w:color w:val="C00000"/>
        </w:rPr>
        <w:fldChar w:fldCharType="begin"/>
      </w:r>
      <w:r w:rsidR="00605DE6" w:rsidRPr="005942AB">
        <w:rPr>
          <w:color w:val="C00000"/>
        </w:rPr>
        <w:instrText xml:space="preserve"> ADDIN EN.CITE &lt;EndNote&gt;&lt;Cite&gt;&lt;Author&gt;Li&lt;/Author&gt;&lt;Year&gt;2003&lt;/Year&gt;&lt;RecNum&gt;451&lt;/RecNum&gt;&lt;DisplayText&gt;[27]&lt;/DisplayText&gt;&lt;record&gt;&lt;rec-number&gt;451&lt;/rec-number&gt;&lt;foreign-keys&gt;&lt;key app="EN" db-id="esexvsppetrware0wpfptxd5ws9reswwsdft"&gt;451&lt;/key&gt;&lt;/foreign-keys&gt;&lt;ref-type name="Journal Article"&gt;17&lt;/ref-type&gt;&lt;contributors&gt;&lt;authors&gt;&lt;author&gt;Li, Yaping&lt;/author&gt;&lt;author&gt;Ogris, Manfred&lt;/author&gt;&lt;author&gt;Wagner, Ernst&lt;/author&gt;&lt;author&gt;Pelisek, Jaroslav&lt;/author&gt;&lt;author&gt;Rüffer, Martina&lt;/author&gt;&lt;/authors&gt;&lt;/contributors&gt;&lt;auth-address&gt;Center of Drug Research, Department of Pharmacy, Ludwig-Maximilians-University, Butenandtstr. 5-13, D-81377 Munich, Germany. ypli@mail.shcnc.ac.cn&lt;/auth-address&gt;&lt;titles&gt;&lt;title&gt;Nanoparticles bearing polyethyleneglycol-coupled transferrin as gene carriers: preparation and in vitro evaluation&lt;/title&gt;&lt;secondary-title&gt;International journal of pharmaceutics&lt;/secondary-title&gt;&lt;alt-title&gt;Int J Pharm&lt;/alt-title&gt;&lt;/titles&gt;&lt;periodical&gt;&lt;full-title&gt;Int J Pharm&lt;/full-title&gt;&lt;abbr-1&gt;International journal of pharmaceutics&lt;/abbr-1&gt;&lt;/periodical&gt;&lt;alt-periodical&gt;&lt;full-title&gt;Int J Pharm&lt;/full-title&gt;&lt;abbr-1&gt;International journal of pharmaceutics&lt;/abbr-1&gt;&lt;/alt-periodical&gt;&lt;pages&gt;93-101&lt;/pages&gt;&lt;volume&gt;259&lt;/volume&gt;&lt;number&gt;1-2&lt;/number&gt;&lt;dates&gt;&lt;year&gt;2003&lt;/year&gt;&lt;pub-dates&gt;&lt;date&gt;2003/06//&lt;/date&gt;&lt;/pub-dates&gt;&lt;/dates&gt;&lt;isbn&gt;0378-5173&lt;/isbn&gt;&lt;accession-num&gt;12787639&lt;/accession-num&gt;&lt;urls&gt;&lt;related-urls&gt;&lt;url&gt;http://europepmc.org/abstract/MED/12787639&lt;/url&gt;&lt;url&gt;https://doi.org/10.1016/S0378-5173(03)00211-4&lt;/url&gt;&lt;/related-urls&gt;&lt;/urls&gt;&lt;electronic-resource-num&gt;10.1016/s0378-5173(03)00211-4&lt;/electronic-resource-num&gt;&lt;remote-database-name&gt;PubMed&lt;/remote-database-name&gt;&lt;language&gt;eng&lt;/language&gt;&lt;/record&gt;&lt;/Cite&gt;&lt;/EndNote&gt;</w:instrText>
      </w:r>
      <w:r w:rsidRPr="005942AB">
        <w:rPr>
          <w:color w:val="C00000"/>
        </w:rPr>
        <w:fldChar w:fldCharType="separate"/>
      </w:r>
      <w:r w:rsidR="00605DE6" w:rsidRPr="005942AB">
        <w:rPr>
          <w:color w:val="C00000"/>
        </w:rPr>
        <w:t>[</w:t>
      </w:r>
      <w:hyperlink w:anchor="_ENREF_27" w:tooltip="Li, 2003 #451" w:history="1">
        <w:r w:rsidR="00605DE6" w:rsidRPr="005942AB">
          <w:rPr>
            <w:rStyle w:val="Hyperlink"/>
            <w:color w:val="C00000"/>
          </w:rPr>
          <w:t>27</w:t>
        </w:r>
      </w:hyperlink>
      <w:r w:rsidR="00605DE6" w:rsidRPr="005942AB">
        <w:rPr>
          <w:color w:val="C00000"/>
        </w:rPr>
        <w:t>]</w:t>
      </w:r>
      <w:r w:rsidRPr="005942AB">
        <w:rPr>
          <w:color w:val="C00000"/>
        </w:rPr>
        <w:fldChar w:fldCharType="end"/>
      </w:r>
      <w:r w:rsidRPr="005942AB">
        <w:rPr>
          <w:color w:val="C00000"/>
        </w:rPr>
        <w:t xml:space="preserve">. </w:t>
      </w:r>
      <w:r w:rsidR="00077834" w:rsidRPr="005942AB">
        <w:rPr>
          <w:color w:val="C00000"/>
        </w:rPr>
        <w:t xml:space="preserve"> They can be l</w:t>
      </w:r>
      <w:r w:rsidRPr="005942AB">
        <w:rPr>
          <w:color w:val="C00000"/>
        </w:rPr>
        <w:t xml:space="preserve">oaded with </w:t>
      </w:r>
      <w:r w:rsidR="00077834" w:rsidRPr="005942AB">
        <w:rPr>
          <w:color w:val="C00000"/>
        </w:rPr>
        <w:t xml:space="preserve">a wide range of </w:t>
      </w:r>
      <w:r w:rsidR="00A93476" w:rsidRPr="005942AB">
        <w:rPr>
          <w:color w:val="C00000"/>
        </w:rPr>
        <w:t>therapeutically relevant compounds, such as small molecular drugs</w:t>
      </w:r>
      <w:r w:rsidRPr="005942AB">
        <w:rPr>
          <w:color w:val="C00000"/>
        </w:rPr>
        <w:t xml:space="preserve">, proteins, peptides </w:t>
      </w:r>
      <w:r w:rsidR="00A93476" w:rsidRPr="005942AB">
        <w:rPr>
          <w:color w:val="C00000"/>
        </w:rPr>
        <w:t>and</w:t>
      </w:r>
      <w:r w:rsidRPr="005942AB">
        <w:rPr>
          <w:color w:val="C00000"/>
        </w:rPr>
        <w:t xml:space="preserve"> oligonucleotides</w:t>
      </w:r>
      <w:r w:rsidR="00A93476" w:rsidRPr="005942AB">
        <w:rPr>
          <w:color w:val="C00000"/>
        </w:rPr>
        <w:t>, using a multitude</w:t>
      </w:r>
      <w:r w:rsidR="00077834" w:rsidRPr="005942AB">
        <w:rPr>
          <w:color w:val="C00000"/>
        </w:rPr>
        <w:t xml:space="preserve"> of </w:t>
      </w:r>
      <w:r w:rsidRPr="005942AB">
        <w:rPr>
          <w:color w:val="C00000"/>
        </w:rPr>
        <w:t>fabrication method</w:t>
      </w:r>
      <w:r w:rsidR="00A93476" w:rsidRPr="005942AB">
        <w:rPr>
          <w:color w:val="C00000"/>
        </w:rPr>
        <w:t>ologies</w:t>
      </w:r>
      <w:r w:rsidR="00077834" w:rsidRPr="005942AB">
        <w:rPr>
          <w:color w:val="C00000"/>
        </w:rPr>
        <w:t xml:space="preserve"> </w:t>
      </w:r>
      <w:r w:rsidRPr="005942AB">
        <w:rPr>
          <w:color w:val="C00000"/>
        </w:rPr>
        <w:fldChar w:fldCharType="begin">
          <w:fldData xml:space="preserve">PEVuZE5vdGU+PENpdGU+PEF1dGhvcj5LaGFuPC9BdXRob3I+PFllYXI+MjAxNzwvWWVhcj48UmVj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=
</w:fldData>
        </w:fldChar>
      </w:r>
      <w:r w:rsidR="00605DE6" w:rsidRPr="005942AB">
        <w:rPr>
          <w:color w:val="C00000"/>
        </w:rPr>
        <w:instrText xml:space="preserve"> ADDIN EN.CITE </w:instrText>
      </w:r>
      <w:r w:rsidR="00605DE6" w:rsidRPr="005942AB">
        <w:rPr>
          <w:color w:val="C00000"/>
        </w:rPr>
        <w:fldChar w:fldCharType="begin">
          <w:fldData xml:space="preserve">PEVuZE5vdGU+PENpdGU+PEF1dGhvcj5LaGFuPC9BdXRob3I+PFllYXI+MjAxNzwvWWVhcj48UmVj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=
</w:fldData>
        </w:fldChar>
      </w:r>
      <w:r w:rsidR="00605DE6" w:rsidRPr="005942AB">
        <w:rPr>
          <w:color w:val="C00000"/>
        </w:rPr>
        <w:instrText xml:space="preserve"> ADDIN EN.CITE.DATA </w:instrText>
      </w:r>
      <w:r w:rsidR="00605DE6" w:rsidRPr="005942AB">
        <w:rPr>
          <w:color w:val="C00000"/>
        </w:rPr>
      </w:r>
      <w:r w:rsidR="00605DE6" w:rsidRPr="005942AB">
        <w:rPr>
          <w:color w:val="C00000"/>
        </w:rPr>
        <w:fldChar w:fldCharType="end"/>
      </w:r>
      <w:r w:rsidRPr="005942AB">
        <w:rPr>
          <w:color w:val="C00000"/>
        </w:rPr>
      </w:r>
      <w:r w:rsidRPr="005942AB">
        <w:rPr>
          <w:color w:val="C00000"/>
        </w:rPr>
        <w:fldChar w:fldCharType="separate"/>
      </w:r>
      <w:r w:rsidR="00605DE6" w:rsidRPr="005942AB">
        <w:rPr>
          <w:color w:val="C00000"/>
        </w:rPr>
        <w:t>[</w:t>
      </w:r>
      <w:hyperlink w:anchor="_ENREF_17" w:tooltip="Haggag, 2017 #443" w:history="1">
        <w:r w:rsidR="00605DE6" w:rsidRPr="005942AB">
          <w:rPr>
            <w:rStyle w:val="Hyperlink"/>
            <w:color w:val="C00000"/>
          </w:rPr>
          <w:t>17</w:t>
        </w:r>
      </w:hyperlink>
      <w:r w:rsidR="00605DE6" w:rsidRPr="005942AB">
        <w:rPr>
          <w:color w:val="C00000"/>
        </w:rPr>
        <w:t xml:space="preserve">, </w:t>
      </w:r>
      <w:hyperlink w:anchor="_ENREF_28" w:tooltip="Khan, 2017 #452" w:history="1">
        <w:r w:rsidR="00605DE6" w:rsidRPr="005942AB">
          <w:rPr>
            <w:rStyle w:val="Hyperlink"/>
            <w:color w:val="C00000"/>
          </w:rPr>
          <w:t>28-30</w:t>
        </w:r>
      </w:hyperlink>
      <w:r w:rsidR="00605DE6" w:rsidRPr="005942AB">
        <w:rPr>
          <w:color w:val="C00000"/>
        </w:rPr>
        <w:t>]</w:t>
      </w:r>
      <w:r w:rsidRPr="005942AB">
        <w:rPr>
          <w:color w:val="C00000"/>
        </w:rPr>
        <w:fldChar w:fldCharType="end"/>
      </w:r>
      <w:r w:rsidRPr="005942AB">
        <w:rPr>
          <w:color w:val="C00000"/>
        </w:rPr>
        <w:t xml:space="preserve">. </w:t>
      </w:r>
      <w:r w:rsidR="00077834" w:rsidRPr="005942AB">
        <w:rPr>
          <w:color w:val="C00000"/>
        </w:rPr>
        <w:t xml:space="preserve"> </w:t>
      </w:r>
      <w:r w:rsidR="002C5C09" w:rsidRPr="005942AB">
        <w:rPr>
          <w:color w:val="C00000"/>
        </w:rPr>
        <w:t xml:space="preserve">Encapsulation </w:t>
      </w:r>
      <w:r w:rsidRPr="005942AB">
        <w:rPr>
          <w:color w:val="C00000"/>
        </w:rPr>
        <w:t>sustain</w:t>
      </w:r>
      <w:r w:rsidR="002C5C09" w:rsidRPr="005942AB">
        <w:rPr>
          <w:color w:val="C00000"/>
        </w:rPr>
        <w:t>s</w:t>
      </w:r>
      <w:r w:rsidRPr="005942AB">
        <w:rPr>
          <w:color w:val="C00000"/>
        </w:rPr>
        <w:t xml:space="preserve"> and control</w:t>
      </w:r>
      <w:r w:rsidR="002C5C09" w:rsidRPr="005942AB">
        <w:rPr>
          <w:color w:val="C00000"/>
        </w:rPr>
        <w:t>s</w:t>
      </w:r>
      <w:r w:rsidRPr="005942AB">
        <w:rPr>
          <w:color w:val="C00000"/>
        </w:rPr>
        <w:t xml:space="preserve"> drug release over a </w:t>
      </w:r>
      <w:r w:rsidR="002C5C09" w:rsidRPr="005942AB">
        <w:rPr>
          <w:color w:val="C00000"/>
        </w:rPr>
        <w:t>protracted</w:t>
      </w:r>
      <w:r w:rsidRPr="005942AB">
        <w:rPr>
          <w:color w:val="C00000"/>
        </w:rPr>
        <w:t xml:space="preserve"> </w:t>
      </w:r>
      <w:r w:rsidR="002C5C09" w:rsidRPr="005942AB">
        <w:rPr>
          <w:color w:val="C00000"/>
        </w:rPr>
        <w:t>period</w:t>
      </w:r>
      <w:r w:rsidRPr="005942AB">
        <w:rPr>
          <w:color w:val="C00000"/>
        </w:rPr>
        <w:t xml:space="preserve"> in vivo </w:t>
      </w:r>
      <w:r w:rsidRPr="005942AB">
        <w:rPr>
          <w:color w:val="C00000"/>
        </w:rPr>
        <w:fldChar w:fldCharType="begin">
          <w:fldData xml:space="preserve">PEVuZE5vdGU+PENpdGU+PEF1dGhvcj5IYWdnYWc8L0F1dGhvcj48WWVhcj4yMDE2PC9ZZWFyPjxS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</w:fldData>
        </w:fldChar>
      </w:r>
      <w:r w:rsidR="00605DE6" w:rsidRPr="005942AB">
        <w:rPr>
          <w:color w:val="C00000"/>
        </w:rPr>
        <w:instrText xml:space="preserve"> ADDIN EN.CITE </w:instrText>
      </w:r>
      <w:r w:rsidR="00605DE6" w:rsidRPr="005942AB">
        <w:rPr>
          <w:color w:val="C00000"/>
        </w:rPr>
        <w:fldChar w:fldCharType="begin">
          <w:fldData xml:space="preserve">PEVuZE5vdGU+PENpdGU+PEF1dGhvcj5IYWdnYWc8L0F1dGhvcj48WWVhcj4yMDE2PC9ZZWFyPjxS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</w:fldData>
        </w:fldChar>
      </w:r>
      <w:r w:rsidR="00605DE6" w:rsidRPr="005942AB">
        <w:rPr>
          <w:color w:val="C00000"/>
        </w:rPr>
        <w:instrText xml:space="preserve"> ADDIN EN.CITE.DATA </w:instrText>
      </w:r>
      <w:r w:rsidR="00605DE6" w:rsidRPr="005942AB">
        <w:rPr>
          <w:color w:val="C00000"/>
        </w:rPr>
      </w:r>
      <w:r w:rsidR="00605DE6" w:rsidRPr="005942AB">
        <w:rPr>
          <w:color w:val="C00000"/>
        </w:rPr>
        <w:fldChar w:fldCharType="end"/>
      </w:r>
      <w:r w:rsidRPr="005942AB">
        <w:rPr>
          <w:color w:val="C00000"/>
        </w:rPr>
      </w:r>
      <w:r w:rsidRPr="005942AB">
        <w:rPr>
          <w:color w:val="C00000"/>
        </w:rPr>
        <w:fldChar w:fldCharType="separate"/>
      </w:r>
      <w:r w:rsidR="00605DE6" w:rsidRPr="005942AB">
        <w:rPr>
          <w:color w:val="C00000"/>
        </w:rPr>
        <w:t>[</w:t>
      </w:r>
      <w:hyperlink w:anchor="_ENREF_31" w:tooltip="Haggag, 2016 #388" w:history="1">
        <w:r w:rsidR="00605DE6" w:rsidRPr="005942AB">
          <w:rPr>
            <w:rStyle w:val="Hyperlink"/>
            <w:color w:val="C00000"/>
          </w:rPr>
          <w:t>31</w:t>
        </w:r>
      </w:hyperlink>
      <w:r w:rsidR="00605DE6" w:rsidRPr="005942AB">
        <w:rPr>
          <w:color w:val="C00000"/>
        </w:rPr>
        <w:t>]</w:t>
      </w:r>
      <w:r w:rsidRPr="005942AB">
        <w:rPr>
          <w:color w:val="C00000"/>
        </w:rPr>
        <w:fldChar w:fldCharType="end"/>
      </w:r>
      <w:r w:rsidRPr="005942AB">
        <w:rPr>
          <w:color w:val="C00000"/>
        </w:rPr>
        <w:t xml:space="preserve"> and </w:t>
      </w:r>
      <w:r w:rsidR="002C5C09" w:rsidRPr="005942AB">
        <w:rPr>
          <w:color w:val="C00000"/>
        </w:rPr>
        <w:t xml:space="preserve">NP enable </w:t>
      </w:r>
      <w:r w:rsidRPr="005942AB">
        <w:rPr>
          <w:color w:val="C00000"/>
        </w:rPr>
        <w:t>multiple ligand coupling to fo</w:t>
      </w:r>
      <w:r w:rsidR="002C5C09" w:rsidRPr="005942AB">
        <w:rPr>
          <w:color w:val="C00000"/>
        </w:rPr>
        <w:t>rm multifunctional colloidal formulations</w:t>
      </w:r>
      <w:r w:rsidRPr="005942AB">
        <w:rPr>
          <w:color w:val="C00000"/>
        </w:rPr>
        <w:t xml:space="preserve">. </w:t>
      </w:r>
      <w:r w:rsidR="00A93476" w:rsidRPr="005942AB">
        <w:rPr>
          <w:color w:val="C00000"/>
        </w:rPr>
        <w:t xml:space="preserve"> Unsurprisingly, t</w:t>
      </w:r>
      <w:r w:rsidRPr="005942AB">
        <w:rPr>
          <w:color w:val="C00000"/>
        </w:rPr>
        <w:t xml:space="preserve">hese </w:t>
      </w:r>
      <w:r w:rsidR="002C5C09" w:rsidRPr="005942AB">
        <w:rPr>
          <w:color w:val="C00000"/>
        </w:rPr>
        <w:t xml:space="preserve">sophisticated particulate systems provide </w:t>
      </w:r>
      <w:r w:rsidR="00A93476" w:rsidRPr="005942AB">
        <w:rPr>
          <w:color w:val="C00000"/>
        </w:rPr>
        <w:t xml:space="preserve">many </w:t>
      </w:r>
      <w:r w:rsidR="002C5C09" w:rsidRPr="005942AB">
        <w:rPr>
          <w:color w:val="C00000"/>
        </w:rPr>
        <w:t>opportunities for</w:t>
      </w:r>
      <w:r w:rsidRPr="005942AB">
        <w:rPr>
          <w:color w:val="C00000"/>
        </w:rPr>
        <w:t xml:space="preserve"> </w:t>
      </w:r>
      <w:r w:rsidR="002C5C09" w:rsidRPr="005942AB">
        <w:rPr>
          <w:color w:val="C00000"/>
        </w:rPr>
        <w:t xml:space="preserve">advanced </w:t>
      </w:r>
      <w:r w:rsidR="001048FF" w:rsidRPr="005942AB">
        <w:rPr>
          <w:color w:val="C00000"/>
        </w:rPr>
        <w:t>tumour</w:t>
      </w:r>
      <w:r w:rsidRPr="005942AB">
        <w:rPr>
          <w:color w:val="C00000"/>
        </w:rPr>
        <w:t xml:space="preserve"> targeting</w:t>
      </w:r>
      <w:r w:rsidR="002C5C09" w:rsidRPr="005942AB">
        <w:rPr>
          <w:color w:val="C00000"/>
        </w:rPr>
        <w:t xml:space="preserve"> </w:t>
      </w:r>
      <w:r w:rsidRPr="005942AB">
        <w:rPr>
          <w:color w:val="C00000"/>
        </w:rPr>
        <w:t xml:space="preserve"> </w:t>
      </w:r>
      <w:r w:rsidRPr="005942AB">
        <w:rPr>
          <w:color w:val="C00000"/>
        </w:rPr>
        <w:fldChar w:fldCharType="begin"/>
      </w:r>
      <w:r w:rsidR="00605DE6" w:rsidRPr="005942AB">
        <w:rPr>
          <w:color w:val="C00000"/>
        </w:rPr>
        <w:instrText xml:space="preserve"> ADDIN EN.CITE &lt;EndNote&gt;&lt;Cite&gt;&lt;Author&gt;Seeta Rama Raju&lt;/Author&gt;&lt;Year&gt;2015&lt;/Year&gt;&lt;RecNum&gt;453&lt;/RecNum&gt;&lt;DisplayText&gt;[32]&lt;/DisplayText&gt;&lt;record&gt;&lt;rec-number&gt;453&lt;/rec-number&gt;&lt;foreign-keys&gt;&lt;key app="EN" db-id="esexvsppetrware0wpfptxd5ws9reswwsdft"&gt;453&lt;/key&gt;&lt;/foreign-keys&gt;&lt;ref-type name="Journal Article"&gt;17&lt;/ref-type&gt;&lt;contributors&gt;&lt;authors&gt;&lt;author&gt;Seeta Rama Raju, G.&lt;/author&gt;&lt;author&gt;Benton, Leah&lt;/author&gt;&lt;author&gt;Pavitra, E.&lt;/author&gt;&lt;author&gt;Yu, Jae Su&lt;/author&gt;&lt;/authors&gt;&lt;/contributors&gt;&lt;titles&gt;&lt;title&gt;Multifunctional nanoparticles: recent progress in cancer therapeutics&lt;/title&gt;&lt;secondary-title&gt;Chemical Communications&lt;/secondary-title&gt;&lt;/titles&gt;&lt;periodical&gt;&lt;full-title&gt;Chemical Communications&lt;/full-title&gt;&lt;/periodical&gt;&lt;pages&gt;13248-13259&lt;/pages&gt;&lt;volume&gt;51&lt;/volume&gt;&lt;number&gt;68&lt;/number&gt;&lt;dates&gt;&lt;year&gt;2015&lt;/year&gt;&lt;/dates&gt;&lt;publisher&gt;The Royal Society of Chemistry&lt;/publisher&gt;&lt;isbn&gt;1359-7345&lt;/isbn&gt;&lt;work-type&gt;10.1039/C5CC04643B&lt;/work-type&gt;&lt;urls&gt;&lt;related-urls&gt;&lt;url&gt;http://dx.doi.org/10.1039/C5CC04643B&lt;/url&gt;&lt;/related-urls&gt;&lt;/urls&gt;&lt;electronic-resource-num&gt;10.1039/C5CC04643B&lt;/electronic-resource-num&gt;&lt;/record&gt;&lt;/Cite&gt;&lt;/EndNote&gt;</w:instrText>
      </w:r>
      <w:r w:rsidRPr="005942AB">
        <w:rPr>
          <w:color w:val="C00000"/>
        </w:rPr>
        <w:fldChar w:fldCharType="separate"/>
      </w:r>
      <w:r w:rsidR="00605DE6" w:rsidRPr="005942AB">
        <w:rPr>
          <w:color w:val="C00000"/>
        </w:rPr>
        <w:t>[</w:t>
      </w:r>
      <w:hyperlink w:anchor="_ENREF_32" w:tooltip="Seeta Rama Raju, 2015 #453" w:history="1">
        <w:r w:rsidR="00605DE6" w:rsidRPr="005942AB">
          <w:rPr>
            <w:rStyle w:val="Hyperlink"/>
            <w:color w:val="C00000"/>
          </w:rPr>
          <w:t>32</w:t>
        </w:r>
      </w:hyperlink>
      <w:r w:rsidR="00605DE6" w:rsidRPr="005942AB">
        <w:rPr>
          <w:color w:val="C00000"/>
        </w:rPr>
        <w:t>]</w:t>
      </w:r>
      <w:r w:rsidRPr="005942AB">
        <w:rPr>
          <w:color w:val="C00000"/>
        </w:rPr>
        <w:fldChar w:fldCharType="end"/>
      </w:r>
      <w:r w:rsidRPr="005942AB">
        <w:rPr>
          <w:color w:val="C00000"/>
        </w:rPr>
        <w:t>.</w:t>
      </w:r>
    </w:p>
    <w:p w14:paraId="7FB5CE52" w14:textId="77777777" w:rsidR="00A270E6" w:rsidRDefault="006C48F2" w:rsidP="00693AE6">
      <w:pPr>
        <w:ind w:firstLine="720"/>
      </w:pPr>
      <w:r w:rsidRPr="002C5C09">
        <w:t>PLGA</w:t>
      </w:r>
      <w:r w:rsidR="002C5C09" w:rsidRPr="002C5C09">
        <w:t xml:space="preserve"> </w:t>
      </w:r>
      <w:r w:rsidR="00A270E6">
        <w:t xml:space="preserve">was used in this study as it possesses numerous favourable characteristics.  </w:t>
      </w:r>
      <w:r w:rsidR="00A270E6" w:rsidRPr="002C5C09">
        <w:t>It is a ubiquitous synesthetic polymer used in the development of sub-</w:t>
      </w:r>
      <w:proofErr w:type="spellStart"/>
      <w:r w:rsidR="00A270E6" w:rsidRPr="002C5C09">
        <w:t>micrometer</w:t>
      </w:r>
      <w:proofErr w:type="spellEnd"/>
      <w:r w:rsidR="00A270E6" w:rsidRPr="002C5C09">
        <w:t xml:space="preserve"> particulate systems, with acceptable biocompatibility, biodegradability and versatility </w:t>
      </w:r>
      <w:r w:rsidR="00A270E6" w:rsidRPr="002C5C09">
        <w:fldChar w:fldCharType="begin"/>
      </w:r>
      <w:r w:rsidR="00A270E6" w:rsidRPr="002C5C09">
        <w:instrText xml:space="preserve"> ADDIN EN.CITE &lt;EndNote&gt;&lt;Cite&gt;&lt;Author&gt;Brigger&lt;/Author&gt;&lt;Year&gt;2002&lt;/Year&gt;&lt;RecNum&gt;117&lt;/RecNum&gt;&lt;DisplayText&gt;[33]&lt;/DisplayText&gt;&lt;record&gt;&lt;rec-number&gt;117&lt;/rec-number&gt;&lt;foreign-keys&gt;&lt;key app="EN" db-id="esexvsppetrware0wpfptxd5ws9reswwsdft"&gt;117&lt;/key&gt;&lt;/foreign-keys&gt;&lt;ref-type name="Journal Article"&gt;17&lt;/ref-type&gt;&lt;contributors&gt;&lt;authors&gt;&lt;author&gt;Brigger, I.&lt;/author&gt;&lt;author&gt;Dubernet, C.&lt;/author&gt;&lt;author&gt;Couvreur, P.&lt;/author&gt;&lt;/authors&gt;&lt;/contributors&gt;&lt;auth-address&gt;University of Paris-Sud XI, UMR CNRS 8612, Faculty of Pharmacy, 5 rue J.B. Clement, 92296 Chatenay-Malabry, France.&lt;/auth-address&gt;&lt;titles&gt;&lt;title&gt;Nanoparticles in cancer therapy and diagnosis&lt;/title&gt;&lt;secondary-title&gt;Adv Drug Deliv Rev&lt;/secondary-title&gt;&lt;alt-title&gt;Advanced drug delivery reviews&lt;/alt-title&gt;&lt;/titles&gt;&lt;periodical&gt;&lt;full-title&gt;Adv Drug Deliv Rev&lt;/full-title&gt;&lt;abbr-1&gt;Advanced drug delivery reviews&lt;/abbr-1&gt;&lt;/periodical&gt;&lt;alt-periodical&gt;&lt;full-title&gt;Adv Drug Deliv Rev&lt;/full-title&gt;&lt;abbr-1&gt;Advanced drug delivery reviews&lt;/abbr-1&gt;&lt;/alt-periodical&gt;&lt;pages&gt;631-51&lt;/pages&gt;&lt;volume&gt;54&lt;/volume&gt;&lt;number&gt;5&lt;/number&gt;&lt;edition&gt;2002/09/03&lt;/edition&gt;&lt;keywords&gt;&lt;keyword&gt;Animals&lt;/keyword&gt;&lt;keyword&gt;Antineoplastic Agents/ administration &amp;amp; dosage&lt;/keyword&gt;&lt;keyword&gt;Drug Administration Routes&lt;/keyword&gt;&lt;keyword&gt;Drug Carriers&lt;/keyword&gt;&lt;keyword&gt;Drug Delivery Systems&lt;/keyword&gt;&lt;keyword&gt;Drug Resistance, Multiple&lt;/keyword&gt;&lt;keyword&gt;Humans&lt;/keyword&gt;&lt;keyword&gt;Magnetic Resonance Imaging&lt;/keyword&gt;&lt;keyword&gt;Nanotechnology&lt;/keyword&gt;&lt;keyword&gt;Neoplasms/ diagnosis/ drug therapy/radionuclide imaging&lt;/keyword&gt;&lt;keyword&gt;Oligonucleotides, Antisense/administration &amp;amp; dosage&lt;/keyword&gt;&lt;keyword&gt;Particle Size&lt;/keyword&gt;&lt;keyword&gt;Tumor Cells, Cultured&lt;/keyword&gt;&lt;keyword&gt;Tumor Markers, Biological/analysis&lt;/keyword&gt;&lt;/keywords&gt;&lt;dates&gt;&lt;year&gt;2002&lt;/year&gt;&lt;pub-dates&gt;&lt;date&gt;Sep 13&lt;/date&gt;&lt;/pub-dates&gt;&lt;/dates&gt;&lt;isbn&gt;0169-409X (Print)&amp;#xD;0169-409X (Linking)&lt;/isbn&gt;&lt;accession-num&gt;12204596&lt;/accession-num&gt;&lt;urls&gt;&lt;/urls&gt;&lt;remote-database-provider&gt;NLM&lt;/remote-database-provider&gt;&lt;language&gt;eng&lt;/language&gt;&lt;/record&gt;&lt;/Cite&gt;&lt;/EndNote&gt;</w:instrText>
      </w:r>
      <w:r w:rsidR="00A270E6" w:rsidRPr="002C5C09">
        <w:fldChar w:fldCharType="separate"/>
      </w:r>
      <w:r w:rsidR="00A270E6" w:rsidRPr="002C5C09">
        <w:rPr>
          <w:noProof/>
        </w:rPr>
        <w:t>[</w:t>
      </w:r>
      <w:hyperlink w:anchor="_ENREF_33" w:tooltip="Brigger, 2002 #117" w:history="1">
        <w:r w:rsidR="00A270E6" w:rsidRPr="002C5C09">
          <w:rPr>
            <w:noProof/>
          </w:rPr>
          <w:t>33</w:t>
        </w:r>
      </w:hyperlink>
      <w:r w:rsidR="00A270E6" w:rsidRPr="002C5C09">
        <w:rPr>
          <w:noProof/>
        </w:rPr>
        <w:t>]</w:t>
      </w:r>
      <w:r w:rsidR="00A270E6" w:rsidRPr="002C5C09">
        <w:fldChar w:fldCharType="end"/>
      </w:r>
      <w:r w:rsidR="00A270E6">
        <w:t xml:space="preserve">.  </w:t>
      </w:r>
      <w:r w:rsidR="00A270E6" w:rsidRPr="005942AB">
        <w:rPr>
          <w:color w:val="C00000"/>
        </w:rPr>
        <w:t xml:space="preserve">It is </w:t>
      </w:r>
      <w:r w:rsidR="002C5C09" w:rsidRPr="005942AB">
        <w:rPr>
          <w:color w:val="C00000"/>
        </w:rPr>
        <w:t>pharmaceutically acceptable from a regulatory standpoint</w:t>
      </w:r>
      <w:r w:rsidR="00A270E6" w:rsidRPr="005942AB">
        <w:rPr>
          <w:color w:val="C00000"/>
        </w:rPr>
        <w:t xml:space="preserve"> and ca</w:t>
      </w:r>
      <w:r w:rsidR="002C5C09" w:rsidRPr="005942AB">
        <w:rPr>
          <w:color w:val="C00000"/>
        </w:rPr>
        <w:t xml:space="preserve">n be adapted readily by addition of functionality to the polymeric backbone.  As a result, </w:t>
      </w:r>
      <w:r w:rsidRPr="005942AB">
        <w:rPr>
          <w:color w:val="C00000"/>
        </w:rPr>
        <w:t xml:space="preserve">PLGA-PEG copolymers are widely investigated for both fundamental research and product development because PEGylated polymeric </w:t>
      </w:r>
      <w:r w:rsidR="002C5C09" w:rsidRPr="005942AB">
        <w:rPr>
          <w:color w:val="C00000"/>
        </w:rPr>
        <w:t>NP</w:t>
      </w:r>
      <w:r w:rsidRPr="005942AB">
        <w:rPr>
          <w:color w:val="C00000"/>
        </w:rPr>
        <w:t xml:space="preserve"> can significantly reduce systemic clearance </w:t>
      </w:r>
      <w:r w:rsidR="002C5C09" w:rsidRPr="005942AB">
        <w:rPr>
          <w:color w:val="C00000"/>
        </w:rPr>
        <w:t xml:space="preserve">when </w:t>
      </w:r>
      <w:r w:rsidRPr="005942AB">
        <w:rPr>
          <w:color w:val="C00000"/>
        </w:rPr>
        <w:t xml:space="preserve">compared to </w:t>
      </w:r>
      <w:r w:rsidR="002C5C09" w:rsidRPr="005942AB">
        <w:rPr>
          <w:color w:val="C00000"/>
        </w:rPr>
        <w:t xml:space="preserve">the </w:t>
      </w:r>
      <w:r w:rsidRPr="005942AB">
        <w:rPr>
          <w:color w:val="C00000"/>
        </w:rPr>
        <w:t xml:space="preserve">PEG-free </w:t>
      </w:r>
      <w:r w:rsidR="002C5C09" w:rsidRPr="005942AB">
        <w:rPr>
          <w:color w:val="C00000"/>
        </w:rPr>
        <w:t>NP</w:t>
      </w:r>
      <w:r w:rsidRPr="005942AB">
        <w:rPr>
          <w:color w:val="C00000"/>
        </w:rPr>
        <w:t xml:space="preserve"> </w:t>
      </w:r>
      <w:r w:rsidRPr="005942AB">
        <w:rPr>
          <w:color w:val="C00000"/>
        </w:rPr>
        <w:fldChar w:fldCharType="begin"/>
      </w:r>
      <w:r w:rsidR="00605DE6" w:rsidRPr="005942AB">
        <w:rPr>
          <w:color w:val="C00000"/>
        </w:rPr>
        <w:instrText xml:space="preserve"> ADDIN EN.CITE &lt;EndNote&gt;&lt;Cite&gt;&lt;Author&gt;Locatelli&lt;/Author&gt;&lt;Year&gt;2012&lt;/Year&gt;&lt;RecNum&gt;38&lt;/RecNum&gt;&lt;DisplayText&gt;[16]&lt;/DisplayText&gt;&lt;record&gt;&lt;rec-number&gt;38&lt;/rec-number&gt;&lt;foreign-keys&gt;&lt;key app="EN" db-id="esexvsppetrware0wpfptxd5ws9reswwsdft"&gt;38&lt;/key&gt;&lt;/foreign-keys&gt;&lt;ref-type name="Journal Article"&gt;17&lt;/ref-type&gt;&lt;contributors&gt;&lt;authors&gt;&lt;author&gt;Locatelli, Erica&lt;/author&gt;&lt;author&gt;Comes Franchini, Mauro&lt;/author&gt;&lt;/authors&gt;&lt;/contributors&gt;&lt;titles&gt;&lt;title&gt;Biodegradable PLGA-b-PEG polymeric nanoparticles: synthesis, properties, and nanomedical applications as drug delivery system&lt;/title&gt;&lt;secondary-title&gt;Journal of Nanoparticle Research&lt;/secondary-title&gt;&lt;alt-title&gt;J Nanopart Res&lt;/alt-title&gt;&lt;/titles&gt;&lt;periodical&gt;&lt;full-title&gt;Journal of Nanoparticle Research&lt;/full-title&gt;&lt;abbr-1&gt;J Nanopart Res&lt;/abbr-1&gt;&lt;/periodical&gt;&lt;alt-periodical&gt;&lt;full-title&gt;Journal of Nanoparticle Research&lt;/full-title&gt;&lt;abbr-1&gt;J Nanopart Res&lt;/abbr-1&gt;&lt;/alt-periodical&gt;&lt;pages&gt;1-17&lt;/pages&gt;&lt;volume&gt;14&lt;/volume&gt;&lt;number&gt;12&lt;/number&gt;&lt;keywords&gt;&lt;keyword&gt;Polymeric nanoparticles&lt;/keyword&gt;&lt;keyword&gt;Nanomedicine&lt;/keyword&gt;&lt;keyword&gt;Polyesters&lt;/keyword&gt;&lt;/keywords&gt;&lt;dates&gt;&lt;year&gt;2012&lt;/year&gt;&lt;pub-dates&gt;&lt;date&gt;2012/11/25&lt;/date&gt;&lt;/pub-dates&gt;&lt;/dates&gt;&lt;publisher&gt;Springer Netherlands&lt;/publisher&gt;&lt;isbn&gt;1388-0764&lt;/isbn&gt;&lt;urls&gt;&lt;related-urls&gt;&lt;url&gt;http://dx.doi.org/10.1007/s11051-012-1316-4&lt;/url&gt;&lt;/related-urls&gt;&lt;/urls&gt;&lt;custom7&gt;1316&lt;/custom7&gt;&lt;electronic-resource-num&gt;10.1007/s11051-012-1316-4&lt;/electronic-resource-num&gt;&lt;language&gt;English&lt;/language&gt;&lt;/record&gt;&lt;/Cite&gt;&lt;/EndNote&gt;</w:instrText>
      </w:r>
      <w:r w:rsidRPr="005942AB">
        <w:rPr>
          <w:color w:val="C00000"/>
        </w:rPr>
        <w:fldChar w:fldCharType="separate"/>
      </w:r>
      <w:r w:rsidR="00605DE6" w:rsidRPr="005942AB">
        <w:rPr>
          <w:noProof/>
          <w:color w:val="C00000"/>
        </w:rPr>
        <w:t>[</w:t>
      </w:r>
      <w:hyperlink w:anchor="_ENREF_16" w:tooltip="Locatelli, 2012 #38" w:history="1">
        <w:r w:rsidR="00605DE6" w:rsidRPr="005942AB">
          <w:rPr>
            <w:noProof/>
            <w:color w:val="C00000"/>
          </w:rPr>
          <w:t>16</w:t>
        </w:r>
      </w:hyperlink>
      <w:r w:rsidR="00605DE6" w:rsidRPr="005942AB">
        <w:rPr>
          <w:noProof/>
          <w:color w:val="C00000"/>
        </w:rPr>
        <w:t>]</w:t>
      </w:r>
      <w:r w:rsidRPr="005942AB">
        <w:rPr>
          <w:color w:val="C00000"/>
        </w:rPr>
        <w:fldChar w:fldCharType="end"/>
      </w:r>
      <w:r w:rsidR="00A270E6" w:rsidRPr="005942AB">
        <w:rPr>
          <w:color w:val="C00000"/>
        </w:rPr>
        <w:t>.</w:t>
      </w:r>
    </w:p>
    <w:p w14:paraId="5DC03955" w14:textId="2E0AB6E9" w:rsidR="006C48F2" w:rsidRDefault="006C48F2" w:rsidP="00693AE6">
      <w:pPr>
        <w:ind w:firstLine="720"/>
      </w:pPr>
      <w:r>
        <w:t>P</w:t>
      </w:r>
      <w:r w:rsidRPr="000340BE">
        <w:t>olymeric NP</w:t>
      </w:r>
      <w:r w:rsidR="005942AB">
        <w:t>s</w:t>
      </w:r>
      <w:r w:rsidR="00693AE6">
        <w:t xml:space="preserve"> formulated from PLGA</w:t>
      </w:r>
      <w:r w:rsidRPr="000340BE">
        <w:t xml:space="preserve"> have shown promising applications in </w:t>
      </w:r>
      <w:r w:rsidR="00693AE6">
        <w:t xml:space="preserve">the </w:t>
      </w:r>
      <w:r w:rsidRPr="000340BE">
        <w:t xml:space="preserve">delivery of </w:t>
      </w:r>
      <w:r w:rsidR="001048FF">
        <w:t>5FU</w:t>
      </w:r>
      <w:r w:rsidR="00693AE6">
        <w:t>.  This is especially true for</w:t>
      </w:r>
      <w:r>
        <w:t xml:space="preserve"> colon </w:t>
      </w:r>
      <w:r>
        <w:fldChar w:fldCharType="begin">
          <w:fldData xml:space="preserve">PEVuZE5vdGU+PENpdGU+PEF1dGhvcj5TaGFrZXJpLVphZGVoPC9BdXRob3I+PFllYXI+MjAxNTwv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</w:fldData>
        </w:fldChar>
      </w:r>
      <w:r w:rsidR="00605DE6">
        <w:instrText xml:space="preserve"> ADDIN EN.CITE </w:instrText>
      </w:r>
      <w:r w:rsidR="00605DE6">
        <w:fldChar w:fldCharType="begin">
          <w:fldData xml:space="preserve">PEVuZE5vdGU+PENpdGU+PEF1dGhvcj5TaGFrZXJpLVphZGVoPC9BdXRob3I+PFllYXI+MjAxNTwv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</w:fldData>
        </w:fldChar>
      </w:r>
      <w:r w:rsidR="00605DE6">
        <w:instrText xml:space="preserve"> ADDIN EN.CITE.DATA </w:instrText>
      </w:r>
      <w:r w:rsidR="00605DE6">
        <w:fldChar w:fldCharType="end"/>
      </w:r>
      <w:r>
        <w:fldChar w:fldCharType="separate"/>
      </w:r>
      <w:r w:rsidR="00605DE6">
        <w:rPr>
          <w:noProof/>
        </w:rPr>
        <w:t>[</w:t>
      </w:r>
      <w:hyperlink w:anchor="_ENREF_34" w:tooltip="Shakeri-Zadeh, 2015 #454" w:history="1">
        <w:r w:rsidR="00605DE6">
          <w:rPr>
            <w:noProof/>
          </w:rPr>
          <w:t>34</w:t>
        </w:r>
      </w:hyperlink>
      <w:r w:rsidR="00605DE6">
        <w:rPr>
          <w:noProof/>
        </w:rPr>
        <w:t xml:space="preserve">, </w:t>
      </w:r>
      <w:hyperlink w:anchor="_ENREF_35" w:tooltip="Wang, 2015 #456" w:history="1">
        <w:r w:rsidR="00605DE6">
          <w:rPr>
            <w:noProof/>
          </w:rPr>
          <w:t>35</w:t>
        </w:r>
      </w:hyperlink>
      <w:r w:rsidR="00605DE6">
        <w:rPr>
          <w:noProof/>
        </w:rPr>
        <w:t>]</w:t>
      </w:r>
      <w:r>
        <w:fldChar w:fldCharType="end"/>
      </w:r>
      <w:r>
        <w:t xml:space="preserve"> and breast cancer</w:t>
      </w:r>
      <w:r w:rsidR="00A270E6">
        <w:t>s</w:t>
      </w:r>
      <w:r>
        <w:t xml:space="preserve"> </w:t>
      </w:r>
      <w:r>
        <w:fldChar w:fldCharType="begin">
          <w:fldData xml:space="preserve">PEVuZE5vdGU+PENpdGU+PEF1dGhvcj5OYWlyPC9BdXRob3I+PFllYXI+MjAxMTwvWWVhcj48UmVj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=
</w:fldData>
        </w:fldChar>
      </w:r>
      <w:r w:rsidR="00605DE6">
        <w:instrText xml:space="preserve"> ADDIN EN.CITE </w:instrText>
      </w:r>
      <w:r w:rsidR="00605DE6">
        <w:fldChar w:fldCharType="begin">
          <w:fldData xml:space="preserve">PEVuZE5vdGU+PENpdGU+PEF1dGhvcj5OYWlyPC9BdXRob3I+PFllYXI+MjAxMTwvWWVhcj48UmVj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=
</w:fldData>
        </w:fldChar>
      </w:r>
      <w:r w:rsidR="00605DE6">
        <w:instrText xml:space="preserve"> ADDIN EN.CITE.DATA </w:instrText>
      </w:r>
      <w:r w:rsidR="00605DE6">
        <w:fldChar w:fldCharType="end"/>
      </w:r>
      <w:r>
        <w:fldChar w:fldCharType="separate"/>
      </w:r>
      <w:r w:rsidR="00605DE6">
        <w:rPr>
          <w:noProof/>
        </w:rPr>
        <w:t>[</w:t>
      </w:r>
      <w:hyperlink w:anchor="_ENREF_2" w:tooltip="El-Hammadi, 2017 #446" w:history="1">
        <w:r w:rsidR="00605DE6">
          <w:rPr>
            <w:noProof/>
          </w:rPr>
          <w:t>2</w:t>
        </w:r>
      </w:hyperlink>
      <w:proofErr w:type="gramStart"/>
      <w:r w:rsidR="00605DE6">
        <w:rPr>
          <w:noProof/>
        </w:rPr>
        <w:t xml:space="preserve">, </w:t>
      </w:r>
      <w:hyperlink w:anchor="_ENREF_7" w:tooltip="Nair, 2011 #445" w:history="1">
        <w:r w:rsidR="00605DE6">
          <w:rPr>
            <w:noProof/>
          </w:rPr>
          <w:t>7</w:t>
        </w:r>
      </w:hyperlink>
      <w:r w:rsidR="00605DE6">
        <w:rPr>
          <w:noProof/>
        </w:rPr>
        <w:t>,</w:t>
      </w:r>
      <w:proofErr w:type="gramEnd"/>
      <w:r w:rsidR="00605DE6">
        <w:rPr>
          <w:noProof/>
        </w:rPr>
        <w:t xml:space="preserve"> </w:t>
      </w:r>
      <w:hyperlink w:anchor="_ENREF_36" w:tooltip="Zhu, 2016 #455" w:history="1">
        <w:r w:rsidR="00605DE6">
          <w:rPr>
            <w:noProof/>
          </w:rPr>
          <w:t>36</w:t>
        </w:r>
      </w:hyperlink>
      <w:r w:rsidR="00605DE6">
        <w:rPr>
          <w:noProof/>
        </w:rPr>
        <w:t>]</w:t>
      </w:r>
      <w:r>
        <w:fldChar w:fldCharType="end"/>
      </w:r>
      <w:r w:rsidRPr="000340BE">
        <w:t xml:space="preserve">. </w:t>
      </w:r>
      <w:r w:rsidR="00A93476">
        <w:t xml:space="preserve"> </w:t>
      </w:r>
      <w:r w:rsidR="00693AE6">
        <w:t>Modification</w:t>
      </w:r>
      <w:r w:rsidRPr="000340BE">
        <w:t xml:space="preserve"> of PLGA </w:t>
      </w:r>
      <w:r w:rsidR="00693AE6">
        <w:t xml:space="preserve">by addition of </w:t>
      </w:r>
      <w:r w:rsidRPr="000340BE">
        <w:t>hydrophilic polar polymer</w:t>
      </w:r>
      <w:r w:rsidR="00693AE6">
        <w:t>ic sections</w:t>
      </w:r>
      <w:r w:rsidRPr="000340BE">
        <w:t xml:space="preserve">, </w:t>
      </w:r>
      <w:r w:rsidR="00693AE6">
        <w:t>such as</w:t>
      </w:r>
      <w:r w:rsidRPr="000340BE">
        <w:t xml:space="preserve"> PEG</w:t>
      </w:r>
      <w:r w:rsidR="00693AE6">
        <w:t>,</w:t>
      </w:r>
      <w:r w:rsidRPr="000340BE">
        <w:t xml:space="preserve"> improve</w:t>
      </w:r>
      <w:r w:rsidR="00693AE6">
        <w:t>s</w:t>
      </w:r>
      <w:r w:rsidRPr="000340BE">
        <w:t xml:space="preserve"> </w:t>
      </w:r>
      <w:r w:rsidR="00693AE6">
        <w:t xml:space="preserve">both </w:t>
      </w:r>
      <w:proofErr w:type="spellStart"/>
      <w:r w:rsidRPr="000340BE">
        <w:t>anti</w:t>
      </w:r>
      <w:r w:rsidR="001048FF">
        <w:t>tumour</w:t>
      </w:r>
      <w:proofErr w:type="spellEnd"/>
      <w:r w:rsidRPr="000340BE">
        <w:t xml:space="preserve"> efficiency and targ</w:t>
      </w:r>
      <w:r>
        <w:t xml:space="preserve">eting characteristics </w:t>
      </w:r>
      <w:r>
        <w:fldChar w:fldCharType="begin">
          <w:fldData xml:space="preserve">PEVuZE5vdGU+PENpdGU+PEF1dGhvcj5UYW5nPC9BdXRob3I+PFllYXI+MjAxNDwvWWVhcj48UmVj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</w:fldData>
        </w:fldChar>
      </w:r>
      <w:r w:rsidR="00605DE6">
        <w:instrText xml:space="preserve"> ADDIN EN.CITE </w:instrText>
      </w:r>
      <w:r w:rsidR="00605DE6">
        <w:fldChar w:fldCharType="begin">
          <w:fldData xml:space="preserve">PEVuZE5vdGU+PENpdGU+PEF1dGhvcj5UYW5nPC9BdXRob3I+PFllYXI+MjAxNDwvWWVhcj48UmVj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</w:fldData>
        </w:fldChar>
      </w:r>
      <w:r w:rsidR="00605DE6">
        <w:instrText xml:space="preserve"> ADDIN EN.CITE.DATA </w:instrText>
      </w:r>
      <w:r w:rsidR="00605DE6">
        <w:fldChar w:fldCharType="end"/>
      </w:r>
      <w:r>
        <w:fldChar w:fldCharType="separate"/>
      </w:r>
      <w:r w:rsidR="00605DE6">
        <w:rPr>
          <w:noProof/>
        </w:rPr>
        <w:t>[</w:t>
      </w:r>
      <w:hyperlink w:anchor="_ENREF_19" w:tooltip="Yadav, 2010 #458" w:history="1">
        <w:r w:rsidR="00605DE6">
          <w:rPr>
            <w:noProof/>
          </w:rPr>
          <w:t>19</w:t>
        </w:r>
      </w:hyperlink>
      <w:r w:rsidR="00605DE6">
        <w:rPr>
          <w:noProof/>
        </w:rPr>
        <w:t xml:space="preserve">, </w:t>
      </w:r>
      <w:hyperlink w:anchor="_ENREF_37" w:tooltip="Tang, 2014 #457" w:history="1">
        <w:r w:rsidR="00605DE6">
          <w:rPr>
            <w:noProof/>
          </w:rPr>
          <w:t>37</w:t>
        </w:r>
      </w:hyperlink>
      <w:r w:rsidR="00605DE6">
        <w:rPr>
          <w:noProof/>
        </w:rPr>
        <w:t>]</w:t>
      </w:r>
      <w:r>
        <w:fldChar w:fldCharType="end"/>
      </w:r>
      <w:r w:rsidR="00693AE6">
        <w:t xml:space="preserve">.  This approach is also associated with further advantages, </w:t>
      </w:r>
      <w:r w:rsidRPr="000340BE">
        <w:t>such as improved aqueous solubility, reduced aggregation, improved stability, low immun</w:t>
      </w:r>
      <w:r w:rsidR="00693AE6">
        <w:t>ogenicity, low opsonis</w:t>
      </w:r>
      <w:r w:rsidRPr="000340BE">
        <w:t xml:space="preserve">ation and prolonged </w:t>
      </w:r>
      <w:r w:rsidRPr="00274BC9">
        <w:rPr>
          <w:i/>
          <w:iCs/>
        </w:rPr>
        <w:t>in vivo</w:t>
      </w:r>
      <w:r w:rsidRPr="000340BE">
        <w:t xml:space="preserve"> half-life. </w:t>
      </w:r>
      <w:r w:rsidR="00A93476">
        <w:t xml:space="preserve"> </w:t>
      </w:r>
      <w:r w:rsidRPr="000340BE">
        <w:t>PEG-</w:t>
      </w:r>
      <w:r w:rsidRPr="000340BE">
        <w:lastRenderedPageBreak/>
        <w:t>PLGA polymeric NP</w:t>
      </w:r>
      <w:r w:rsidR="008B4B72">
        <w:t>,</w:t>
      </w:r>
      <w:r w:rsidRPr="000340BE">
        <w:t xml:space="preserve"> loaded with </w:t>
      </w:r>
      <w:r w:rsidR="001048FF">
        <w:t>5FU</w:t>
      </w:r>
      <w:r w:rsidR="008B4B72">
        <w:t>,</w:t>
      </w:r>
      <w:r w:rsidRPr="000340BE">
        <w:t xml:space="preserve"> have been shown to sustain </w:t>
      </w:r>
      <w:r w:rsidR="00693AE6">
        <w:t xml:space="preserve">the </w:t>
      </w:r>
      <w:r w:rsidRPr="000340BE">
        <w:t>release over 5 days</w:t>
      </w:r>
      <w:r w:rsidR="00693AE6">
        <w:t>,</w:t>
      </w:r>
      <w:r w:rsidRPr="000340BE">
        <w:t xml:space="preserve"> </w:t>
      </w:r>
      <w:r w:rsidR="00A93476">
        <w:t>whilst</w:t>
      </w:r>
      <w:r w:rsidRPr="000340BE">
        <w:t xml:space="preserve"> improv</w:t>
      </w:r>
      <w:r w:rsidR="00A93476">
        <w:t>ing</w:t>
      </w:r>
      <w:r w:rsidRPr="000340BE">
        <w:t xml:space="preserve"> anticancer action </w:t>
      </w:r>
      <w:r w:rsidRPr="00274BC9">
        <w:rPr>
          <w:i/>
          <w:iCs/>
        </w:rPr>
        <w:t>in vivo</w:t>
      </w:r>
      <w:r w:rsidRPr="000340BE">
        <w:t xml:space="preserve"> by inhibiting peritoneal dissemination of colon ca</w:t>
      </w:r>
      <w:r>
        <w:t xml:space="preserve">ncer in mice </w:t>
      </w:r>
      <w:r>
        <w:fldChar w:fldCharType="begin">
          <w:fldData xml:space="preserve">PEVuZE5vdGU+PENpdGU+PEF1dGhvcj5UYW5nPC9BdXRob3I+PFllYXI+MjAxNDwvWWVhcj48UmVj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==
</w:fldData>
        </w:fldChar>
      </w:r>
      <w:r w:rsidR="00605DE6">
        <w:instrText xml:space="preserve"> ADDIN EN.CITE </w:instrText>
      </w:r>
      <w:r w:rsidR="00605DE6">
        <w:fldChar w:fldCharType="begin">
          <w:fldData xml:space="preserve">PEVuZE5vdGU+PENpdGU+PEF1dGhvcj5UYW5nPC9BdXRob3I+PFllYXI+MjAxNDwvWWVhcj48UmVj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==
</w:fldData>
        </w:fldChar>
      </w:r>
      <w:r w:rsidR="00605DE6">
        <w:instrText xml:space="preserve"> ADDIN EN.CITE.DATA </w:instrText>
      </w:r>
      <w:r w:rsidR="00605DE6">
        <w:fldChar w:fldCharType="end"/>
      </w:r>
      <w:r>
        <w:fldChar w:fldCharType="separate"/>
      </w:r>
      <w:r w:rsidR="00605DE6">
        <w:rPr>
          <w:noProof/>
        </w:rPr>
        <w:t>[</w:t>
      </w:r>
      <w:hyperlink w:anchor="_ENREF_37" w:tooltip="Tang, 2014 #457" w:history="1">
        <w:r w:rsidR="00605DE6">
          <w:rPr>
            <w:noProof/>
          </w:rPr>
          <w:t>37</w:t>
        </w:r>
      </w:hyperlink>
      <w:r w:rsidR="00605DE6">
        <w:rPr>
          <w:noProof/>
        </w:rPr>
        <w:t>]</w:t>
      </w:r>
      <w:r>
        <w:fldChar w:fldCharType="end"/>
      </w:r>
      <w:r w:rsidR="00A93476">
        <w:t>.</w:t>
      </w:r>
    </w:p>
    <w:p w14:paraId="32745CA8" w14:textId="65CCD87E" w:rsidR="00A270E6" w:rsidRDefault="00693AE6" w:rsidP="006D118B">
      <w:pPr>
        <w:ind w:firstLine="720"/>
      </w:pPr>
      <w:r>
        <w:t xml:space="preserve">The </w:t>
      </w:r>
      <w:r w:rsidR="00A270E6">
        <w:t xml:space="preserve">effect of </w:t>
      </w:r>
      <w:r>
        <w:t xml:space="preserve">formulation parameters </w:t>
      </w:r>
      <w:r w:rsidR="00A270E6">
        <w:t>on the properties of</w:t>
      </w:r>
      <w:r>
        <w:t xml:space="preserve"> </w:t>
      </w:r>
      <w:r w:rsidR="0056257B" w:rsidRPr="0056257B">
        <w:t xml:space="preserve">PEG-PLGA </w:t>
      </w:r>
      <w:r>
        <w:t>NP</w:t>
      </w:r>
      <w:r w:rsidR="0056257B" w:rsidRPr="0056257B">
        <w:t xml:space="preserve"> </w:t>
      </w:r>
      <w:r w:rsidR="005D3D84">
        <w:t>was investigated in this work and has</w:t>
      </w:r>
      <w:r w:rsidR="0056257B" w:rsidRPr="0056257B">
        <w:t xml:space="preserve"> been widely investigated </w:t>
      </w:r>
      <w:r>
        <w:t xml:space="preserve">by many </w:t>
      </w:r>
      <w:r w:rsidR="0056257B" w:rsidRPr="0056257B">
        <w:t xml:space="preserve">groups </w:t>
      </w:r>
      <w:r w:rsidR="0056257B" w:rsidRPr="0056257B">
        <w:fldChar w:fldCharType="begin">
          <w:fldData xml:space="preserve">PEVuZE5vdGU+PENpdGU+PEF1dGhvcj5BdmdvdXN0YWtpczwvQXV0aG9yPjxZZWFyPjIwMDQ8L1ll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</w:fldData>
        </w:fldChar>
      </w:r>
      <w:r w:rsidR="00605DE6">
        <w:instrText xml:space="preserve"> ADDIN EN.CITE </w:instrText>
      </w:r>
      <w:r w:rsidR="00605DE6">
        <w:fldChar w:fldCharType="begin">
          <w:fldData xml:space="preserve">PEVuZE5vdGU+PENpdGU+PEF1dGhvcj5BdmdvdXN0YWtpczwvQXV0aG9yPjxZZWFyPjIwMDQ8L1ll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</w:fldData>
        </w:fldChar>
      </w:r>
      <w:r w:rsidR="00605DE6">
        <w:instrText xml:space="preserve"> ADDIN EN.CITE.DATA </w:instrText>
      </w:r>
      <w:r w:rsidR="00605DE6">
        <w:fldChar w:fldCharType="end"/>
      </w:r>
      <w:r w:rsidR="0056257B" w:rsidRPr="0056257B">
        <w:fldChar w:fldCharType="separate"/>
      </w:r>
      <w:r w:rsidR="00605DE6">
        <w:rPr>
          <w:noProof/>
        </w:rPr>
        <w:t>[</w:t>
      </w:r>
      <w:hyperlink w:anchor="_ENREF_38" w:tooltip="Avgoustakis, 2004 #83" w:history="1">
        <w:r w:rsidR="00605DE6">
          <w:rPr>
            <w:noProof/>
          </w:rPr>
          <w:t>38</w:t>
        </w:r>
      </w:hyperlink>
      <w:r w:rsidR="00605DE6">
        <w:rPr>
          <w:noProof/>
        </w:rPr>
        <w:t xml:space="preserve">, </w:t>
      </w:r>
      <w:hyperlink w:anchor="_ENREF_39" w:tooltip="Danhier, 2009 #208" w:history="1">
        <w:r w:rsidR="00605DE6">
          <w:rPr>
            <w:noProof/>
          </w:rPr>
          <w:t>39</w:t>
        </w:r>
      </w:hyperlink>
      <w:r w:rsidR="00605DE6">
        <w:rPr>
          <w:noProof/>
        </w:rPr>
        <w:t>]</w:t>
      </w:r>
      <w:r w:rsidR="0056257B" w:rsidRPr="0056257B">
        <w:fldChar w:fldCharType="end"/>
      </w:r>
      <w:r w:rsidR="0056257B" w:rsidRPr="0056257B">
        <w:t xml:space="preserve">. </w:t>
      </w:r>
      <w:r>
        <w:t xml:space="preserve"> </w:t>
      </w:r>
      <w:r w:rsidR="00A270E6" w:rsidRPr="007A5116">
        <w:t xml:space="preserve">Because of the hydrophilic nature of </w:t>
      </w:r>
      <w:r w:rsidR="00A270E6">
        <w:t>5FU</w:t>
      </w:r>
      <w:r w:rsidR="00A270E6" w:rsidRPr="007A5116">
        <w:t xml:space="preserve">, the double emulsion formation technique </w:t>
      </w:r>
      <w:r w:rsidR="00A270E6">
        <w:t>is</w:t>
      </w:r>
      <w:r w:rsidR="00A270E6" w:rsidRPr="007A5116">
        <w:t xml:space="preserve"> </w:t>
      </w:r>
      <w:r w:rsidR="005D3D84" w:rsidRPr="007A5116">
        <w:t>extensively</w:t>
      </w:r>
      <w:r w:rsidR="00A270E6" w:rsidRPr="007A5116">
        <w:t xml:space="preserve"> used for the preparation of </w:t>
      </w:r>
      <w:r w:rsidR="00A270E6">
        <w:t>5FU-loaded NP</w:t>
      </w:r>
      <w:r w:rsidR="00A270E6" w:rsidRPr="007A5116">
        <w:t xml:space="preserve">. </w:t>
      </w:r>
      <w:r w:rsidR="00A270E6">
        <w:t xml:space="preserve"> </w:t>
      </w:r>
      <w:r w:rsidR="00A270E6" w:rsidRPr="007A5116">
        <w:t xml:space="preserve">However, low encapsulation efficiency </w:t>
      </w:r>
      <w:r w:rsidR="00A270E6" w:rsidRPr="007A5116">
        <w:fldChar w:fldCharType="begin">
          <w:fldData xml:space="preserve">PEVuZE5vdGU+PENpdGU+PEF1dGhvcj5NYXR0b3M8L0F1dGhvcj48WWVhcj4yMDE2PC9ZZWFyPjxS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</w:fldData>
        </w:fldChar>
      </w:r>
      <w:r w:rsidR="00A270E6">
        <w:instrText xml:space="preserve"> ADDIN EN.CITE </w:instrText>
      </w:r>
      <w:r w:rsidR="00A270E6">
        <w:fldChar w:fldCharType="begin">
          <w:fldData xml:space="preserve">PEVuZE5vdGU+PENpdGU+PEF1dGhvcj5NYXR0b3M8L0F1dGhvcj48WWVhcj4yMDE2PC9ZZWFyPjxS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</w:fldData>
        </w:fldChar>
      </w:r>
      <w:r w:rsidR="00A270E6">
        <w:instrText xml:space="preserve"> ADDIN EN.CITE.DATA </w:instrText>
      </w:r>
      <w:r w:rsidR="00A270E6">
        <w:fldChar w:fldCharType="end"/>
      </w:r>
      <w:r w:rsidR="00A270E6" w:rsidRPr="007A5116">
        <w:fldChar w:fldCharType="separate"/>
      </w:r>
      <w:r w:rsidR="00A270E6">
        <w:rPr>
          <w:noProof/>
        </w:rPr>
        <w:t>[</w:t>
      </w:r>
      <w:hyperlink w:anchor="_ENREF_2" w:tooltip="El-Hammadi, 2017 #446" w:history="1">
        <w:r w:rsidR="00A270E6">
          <w:rPr>
            <w:noProof/>
          </w:rPr>
          <w:t>2</w:t>
        </w:r>
      </w:hyperlink>
      <w:proofErr w:type="gramStart"/>
      <w:r w:rsidR="00A270E6">
        <w:rPr>
          <w:noProof/>
        </w:rPr>
        <w:t xml:space="preserve">, </w:t>
      </w:r>
      <w:hyperlink w:anchor="_ENREF_35" w:tooltip="Wang, 2015 #456" w:history="1">
        <w:r w:rsidR="00A270E6">
          <w:rPr>
            <w:noProof/>
          </w:rPr>
          <w:t>35</w:t>
        </w:r>
      </w:hyperlink>
      <w:r w:rsidR="00A270E6">
        <w:rPr>
          <w:noProof/>
        </w:rPr>
        <w:t>,</w:t>
      </w:r>
      <w:proofErr w:type="gramEnd"/>
      <w:r w:rsidR="00A270E6">
        <w:rPr>
          <w:noProof/>
        </w:rPr>
        <w:t xml:space="preserve"> </w:t>
      </w:r>
      <w:hyperlink w:anchor="_ENREF_40" w:tooltip="Mattos, 2016 #459" w:history="1">
        <w:r w:rsidR="00A270E6">
          <w:rPr>
            <w:noProof/>
          </w:rPr>
          <w:t>40</w:t>
        </w:r>
      </w:hyperlink>
      <w:r w:rsidR="00A270E6">
        <w:rPr>
          <w:noProof/>
        </w:rPr>
        <w:t>]</w:t>
      </w:r>
      <w:r w:rsidR="00A270E6" w:rsidRPr="007A5116">
        <w:fldChar w:fldCharType="end"/>
      </w:r>
      <w:r w:rsidR="00A270E6" w:rsidRPr="007A5116">
        <w:t xml:space="preserve"> and </w:t>
      </w:r>
      <w:r w:rsidR="00A270E6">
        <w:t xml:space="preserve">a </w:t>
      </w:r>
      <w:r w:rsidR="00A270E6" w:rsidRPr="007A5116">
        <w:t xml:space="preserve">high initial burst effect </w:t>
      </w:r>
      <w:r w:rsidR="00A270E6" w:rsidRPr="007A5116">
        <w:fldChar w:fldCharType="begin">
          <w:fldData xml:space="preserve">PEVuZE5vdGU+PENpdGU+PEF1dGhvcj5FbC1IYW1tYWRpPC9BdXRob3I+PFllYXI+MjAxNzwvWWVh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</w:fldData>
        </w:fldChar>
      </w:r>
      <w:r w:rsidR="00A270E6">
        <w:instrText xml:space="preserve"> ADDIN EN.CITE </w:instrText>
      </w:r>
      <w:r w:rsidR="00A270E6">
        <w:fldChar w:fldCharType="begin">
          <w:fldData xml:space="preserve">PEVuZE5vdGU+PENpdGU+PEF1dGhvcj5FbC1IYW1tYWRpPC9BdXRob3I+PFllYXI+MjAxNzwvWWVh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</w:fldData>
        </w:fldChar>
      </w:r>
      <w:r w:rsidR="00A270E6">
        <w:instrText xml:space="preserve"> ADDIN EN.CITE.DATA </w:instrText>
      </w:r>
      <w:r w:rsidR="00A270E6">
        <w:fldChar w:fldCharType="end"/>
      </w:r>
      <w:r w:rsidR="00A270E6" w:rsidRPr="007A5116">
        <w:fldChar w:fldCharType="separate"/>
      </w:r>
      <w:r w:rsidR="00A270E6">
        <w:rPr>
          <w:noProof/>
        </w:rPr>
        <w:t>[</w:t>
      </w:r>
      <w:hyperlink w:anchor="_ENREF_2" w:tooltip="El-Hammadi, 2017 #446" w:history="1">
        <w:r w:rsidR="00A270E6">
          <w:rPr>
            <w:noProof/>
          </w:rPr>
          <w:t>2</w:t>
        </w:r>
      </w:hyperlink>
      <w:r w:rsidR="00A270E6">
        <w:rPr>
          <w:noProof/>
        </w:rPr>
        <w:t xml:space="preserve">, </w:t>
      </w:r>
      <w:hyperlink w:anchor="_ENREF_19" w:tooltip="Yadav, 2010 #458" w:history="1">
        <w:r w:rsidR="00A270E6">
          <w:rPr>
            <w:noProof/>
          </w:rPr>
          <w:t>19</w:t>
        </w:r>
      </w:hyperlink>
      <w:r w:rsidR="00A270E6">
        <w:rPr>
          <w:noProof/>
        </w:rPr>
        <w:t>]</w:t>
      </w:r>
      <w:r w:rsidR="00A270E6" w:rsidRPr="007A5116">
        <w:fldChar w:fldCharType="end"/>
      </w:r>
      <w:r w:rsidR="00A270E6" w:rsidRPr="007A5116">
        <w:t xml:space="preserve"> are </w:t>
      </w:r>
      <w:r w:rsidR="00A270E6">
        <w:t xml:space="preserve">often </w:t>
      </w:r>
      <w:r w:rsidR="00A270E6" w:rsidRPr="007A5116">
        <w:t xml:space="preserve">observed. </w:t>
      </w:r>
      <w:r w:rsidR="00A270E6">
        <w:t xml:space="preserve"> </w:t>
      </w:r>
      <w:r w:rsidR="006D118B" w:rsidRPr="00E14B94">
        <w:rPr>
          <w:color w:val="C00000"/>
        </w:rPr>
        <w:t xml:space="preserve">Perhaps the most important parameter in the double emulsion procedure is the nature of the matrix polymer used </w:t>
      </w:r>
      <w:r w:rsidR="00A270E6" w:rsidRPr="00E14B94">
        <w:rPr>
          <w:color w:val="C00000"/>
        </w:rPr>
        <w:fldChar w:fldCharType="begin"/>
      </w:r>
      <w:r w:rsidR="00A270E6" w:rsidRPr="00E14B94">
        <w:rPr>
          <w:color w:val="C00000"/>
        </w:rPr>
        <w:instrText xml:space="preserve"> ADDIN EN.CITE &lt;EndNote&gt;&lt;Cite&gt;&lt;Author&gt;McCarron&lt;/Author&gt;&lt;Year&gt;2000&lt;/Year&gt;&lt;RecNum&gt;460&lt;/RecNum&gt;&lt;DisplayText&gt;[41]&lt;/DisplayText&gt;&lt;record&gt;&lt;rec-number&gt;460&lt;/rec-number&gt;&lt;foreign-keys&gt;&lt;key app="EN" db-id="esexvsppetrware0wpfptxd5ws9reswwsdft"&gt;460&lt;/key&gt;&lt;/foreign-keys&gt;&lt;ref-type name="Journal Article"&gt;17&lt;/ref-type&gt;&lt;contributors&gt;&lt;authors&gt;&lt;author&gt;McCarron, P. A.&lt;/author&gt;&lt;author&gt;Woolfson, A. D.&lt;/author&gt;&lt;author&gt;Keating, S. M.&lt;/author&gt;&lt;/authors&gt;&lt;/contributors&gt;&lt;auth-address&gt;School of Pharmacy, The Queen&amp;apos;s University of Belfast, Medical Biology Centre, UK. p.mccarron@qub.ac.uk&lt;/auth-address&gt;&lt;titles&gt;&lt;title&gt;Sustained release of 5-fluorouracil from polymeric nanoparticles&lt;/title&gt;&lt;secondary-title&gt;J Pharm Pharmacol&lt;/secondary-title&gt;&lt;alt-title&gt;The Journal of pharmacy and pharmacology&lt;/alt-title&gt;&lt;/titles&gt;&lt;periodical&gt;&lt;full-title&gt;J Pharm Pharmacol&lt;/full-title&gt;&lt;abbr-1&gt;The Journal of pharmacy and pharmacology&lt;/abbr-1&gt;&lt;/periodical&gt;&lt;alt-periodical&gt;&lt;full-title&gt;J Pharm Pharmacol&lt;/full-title&gt;&lt;abbr-1&gt;The Journal of pharmacy and pharmacology&lt;/abbr-1&gt;&lt;/alt-periodical&gt;&lt;pages&gt;1451-9&lt;/pages&gt;&lt;volume&gt;52&lt;/volume&gt;&lt;number&gt;12&lt;/number&gt;&lt;edition&gt;2001/02/24&lt;/edition&gt;&lt;keywords&gt;&lt;keyword&gt;Delayed-Action Preparations&lt;/keyword&gt;&lt;keyword&gt;Drug Delivery Systems&lt;/keyword&gt;&lt;keyword&gt;Fluorouracil/ chemistry/metabolism&lt;/keyword&gt;&lt;keyword&gt;Microscopy, Electron, Scanning&lt;/keyword&gt;&lt;keyword&gt;Particle Size&lt;/keyword&gt;&lt;keyword&gt;Pharmaceutical Preparations/chemistry/metabolism&lt;/keyword&gt;&lt;keyword&gt;Pharmacokinetics&lt;/keyword&gt;&lt;keyword&gt;Polymers/ chemistry&lt;/keyword&gt;&lt;keyword&gt;Time Factors&lt;/keyword&gt;&lt;/keywords&gt;&lt;dates&gt;&lt;year&gt;2000&lt;/year&gt;&lt;pub-dates&gt;&lt;date&gt;Dec&lt;/date&gt;&lt;/pub-dates&gt;&lt;/dates&gt;&lt;isbn&gt;0022-3573 (Print)&amp;#xD;0022-3573 (Linking)&lt;/isbn&gt;&lt;accession-num&gt;11197072&lt;/accession-num&gt;&lt;urls&gt;&lt;/urls&gt;&lt;remote-database-provider&gt;NLM&lt;/remote-database-provider&gt;&lt;language&gt;eng&lt;/language&gt;&lt;/record&gt;&lt;/Cite&gt;&lt;/EndNote&gt;</w:instrText>
      </w:r>
      <w:r w:rsidR="00A270E6" w:rsidRPr="00E14B94">
        <w:rPr>
          <w:color w:val="C00000"/>
        </w:rPr>
        <w:fldChar w:fldCharType="separate"/>
      </w:r>
      <w:r w:rsidR="00A270E6" w:rsidRPr="00E14B94">
        <w:rPr>
          <w:noProof/>
          <w:color w:val="C00000"/>
        </w:rPr>
        <w:t>[</w:t>
      </w:r>
      <w:hyperlink w:anchor="_ENREF_41" w:tooltip="McCarron, 2000 #460" w:history="1">
        <w:r w:rsidR="00A270E6" w:rsidRPr="00E14B94">
          <w:rPr>
            <w:noProof/>
            <w:color w:val="C00000"/>
          </w:rPr>
          <w:t>41</w:t>
        </w:r>
      </w:hyperlink>
      <w:r w:rsidR="00A270E6" w:rsidRPr="00E14B94">
        <w:rPr>
          <w:noProof/>
          <w:color w:val="C00000"/>
        </w:rPr>
        <w:t>]</w:t>
      </w:r>
      <w:r w:rsidR="00A270E6" w:rsidRPr="00E14B94">
        <w:rPr>
          <w:color w:val="C00000"/>
        </w:rPr>
        <w:fldChar w:fldCharType="end"/>
      </w:r>
      <w:r w:rsidR="00A270E6" w:rsidRPr="00E14B94">
        <w:rPr>
          <w:color w:val="C00000"/>
        </w:rPr>
        <w:t>.  Therefore, in this work, the addition of PEG was used to overcome these difficulties</w:t>
      </w:r>
      <w:r w:rsidR="006D118B" w:rsidRPr="00E14B94">
        <w:rPr>
          <w:color w:val="C00000"/>
        </w:rPr>
        <w:t xml:space="preserve"> associated with ineffective loading</w:t>
      </w:r>
      <w:r w:rsidR="00A270E6" w:rsidRPr="00E14B94">
        <w:rPr>
          <w:color w:val="C00000"/>
        </w:rPr>
        <w:t>.</w:t>
      </w:r>
      <w:r w:rsidR="00A270E6">
        <w:t xml:space="preserve">  </w:t>
      </w:r>
      <w:r w:rsidR="00A270E6">
        <w:rPr>
          <w:lang w:val="en-US"/>
        </w:rPr>
        <w:t>The PEG content</w:t>
      </w:r>
      <w:r w:rsidR="00A270E6" w:rsidRPr="003467BF">
        <w:rPr>
          <w:lang w:val="en-US"/>
        </w:rPr>
        <w:t xml:space="preserve"> </w:t>
      </w:r>
      <w:r w:rsidR="00A270E6">
        <w:rPr>
          <w:lang w:val="en-US"/>
        </w:rPr>
        <w:t>had</w:t>
      </w:r>
      <w:r w:rsidR="00A270E6" w:rsidRPr="003467BF">
        <w:rPr>
          <w:lang w:val="en-US"/>
        </w:rPr>
        <w:t xml:space="preserve"> a significant impact on NP size, encapsulation efficiency and initial burst release.</w:t>
      </w:r>
      <w:r w:rsidR="00A270E6">
        <w:rPr>
          <w:lang w:val="en-US"/>
        </w:rPr>
        <w:t xml:space="preserve"> </w:t>
      </w:r>
      <w:r w:rsidR="006D118B">
        <w:rPr>
          <w:lang w:val="en-US"/>
        </w:rPr>
        <w:t xml:space="preserve"> </w:t>
      </w:r>
      <w:r w:rsidR="00A270E6">
        <w:rPr>
          <w:lang w:val="en-US"/>
        </w:rPr>
        <w:t xml:space="preserve">Higher </w:t>
      </w:r>
      <w:r w:rsidR="00A270E6">
        <w:t>PEG content result</w:t>
      </w:r>
      <w:r w:rsidR="006D118B">
        <w:t>ed</w:t>
      </w:r>
      <w:r w:rsidR="00A270E6">
        <w:t xml:space="preserve"> in a smaller nanoparticle size</w:t>
      </w:r>
      <w:r w:rsidR="006D118B">
        <w:t>, a</w:t>
      </w:r>
      <w:r w:rsidR="00A270E6">
        <w:t>ttribut</w:t>
      </w:r>
      <w:r w:rsidR="006D118B">
        <w:t>able</w:t>
      </w:r>
      <w:r w:rsidR="00A270E6" w:rsidRPr="0056257B">
        <w:t xml:space="preserve"> to the short chain length of PEG-</w:t>
      </w:r>
      <w:r w:rsidR="00A270E6" w:rsidRPr="005D3D84">
        <w:rPr>
          <w:i/>
        </w:rPr>
        <w:t>b</w:t>
      </w:r>
      <w:r w:rsidR="00A270E6" w:rsidRPr="0056257B">
        <w:t>-PLGA compared to PLGA and polymer mix.</w:t>
      </w:r>
      <w:r w:rsidR="00A270E6" w:rsidRPr="0056257B">
        <w:rPr>
          <w:lang w:val="en-US"/>
        </w:rPr>
        <w:t xml:space="preserve"> </w:t>
      </w:r>
      <w:r w:rsidR="006D118B">
        <w:rPr>
          <w:lang w:val="en-US"/>
        </w:rPr>
        <w:t xml:space="preserve"> </w:t>
      </w:r>
      <w:r w:rsidR="00A270E6" w:rsidRPr="0056257B">
        <w:rPr>
          <w:lang w:val="en-US"/>
        </w:rPr>
        <w:t xml:space="preserve">The </w:t>
      </w:r>
      <w:r w:rsidR="00A270E6">
        <w:rPr>
          <w:lang w:val="en-US"/>
        </w:rPr>
        <w:t>NP</w:t>
      </w:r>
      <w:r w:rsidR="00A270E6" w:rsidRPr="0056257B">
        <w:rPr>
          <w:lang w:val="en-US"/>
        </w:rPr>
        <w:t xml:space="preserve"> size is often increased by </w:t>
      </w:r>
      <w:r w:rsidR="00A270E6">
        <w:rPr>
          <w:lang w:val="en-US"/>
        </w:rPr>
        <w:t xml:space="preserve">an </w:t>
      </w:r>
      <w:r w:rsidR="00A270E6" w:rsidRPr="0056257B">
        <w:rPr>
          <w:lang w:val="en-US"/>
        </w:rPr>
        <w:t>increase in the hydrophobic segment</w:t>
      </w:r>
      <w:r w:rsidR="00A270E6">
        <w:rPr>
          <w:lang w:val="en-US"/>
        </w:rPr>
        <w:t xml:space="preserve"> </w:t>
      </w:r>
      <w:r w:rsidR="00A270E6" w:rsidRPr="0056257B">
        <w:rPr>
          <w:lang w:val="en-US"/>
        </w:rPr>
        <w:fldChar w:fldCharType="begin"/>
      </w:r>
      <w:r w:rsidR="00A270E6">
        <w:rPr>
          <w:lang w:val="en-US"/>
        </w:rPr>
        <w:instrText xml:space="preserve"> ADDIN EN.CITE &lt;EndNote&gt;&lt;Cite&gt;&lt;Author&gt;Zhang&lt;/Author&gt;&lt;Year&gt;2007&lt;/Year&gt;&lt;RecNum&gt;464&lt;/RecNum&gt;&lt;DisplayText&gt;[42]&lt;/DisplayText&gt;&lt;record&gt;&lt;rec-number&gt;464&lt;/rec-number&gt;&lt;foreign-keys&gt;&lt;key app="EN" db-id="esexvsppetrware0wpfptxd5ws9reswwsdft"&gt;464&lt;/key&gt;&lt;/foreign-keys&gt;&lt;ref-type name="Journal Article"&gt;17&lt;/ref-type&gt;&lt;contributors&gt;&lt;authors&gt;&lt;author&gt;Zhang, Jianzheng&lt;/author&gt;&lt;author&gt;Jiang, Wei&lt;/author&gt;&lt;author&gt;Zhao, Xiuwen&lt;/author&gt;&lt;author&gt;Wang, Yundong&lt;/author&gt;&lt;/authors&gt;&lt;/contributors&gt;&lt;titles&gt;&lt;title&gt;Preparation and characterization of polymeric micelles from poly (d, l-lactide) and methoxypolyethylene glycol block copolymers as potential drug carriers&lt;/title&gt;&lt;secondary-title&gt;Tsinghua Science &amp;amp; Technology&lt;/secondary-title&gt;&lt;/titles&gt;&lt;periodical&gt;&lt;full-title&gt;Tsinghua Science &amp;amp; Technology&lt;/full-title&gt;&lt;/periodical&gt;&lt;pages&gt;493-496&lt;/pages&gt;&lt;volume&gt;12&lt;/volume&gt;&lt;number&gt;4&lt;/number&gt;&lt;dates&gt;&lt;year&gt;2007&lt;/year&gt;&lt;/dates&gt;&lt;isbn&gt;1007-0214&lt;/isbn&gt;&lt;urls&gt;&lt;/urls&gt;&lt;/record&gt;&lt;/Cite&gt;&lt;/EndNote&gt;</w:instrText>
      </w:r>
      <w:r w:rsidR="00A270E6" w:rsidRPr="0056257B">
        <w:rPr>
          <w:lang w:val="en-US"/>
        </w:rPr>
        <w:fldChar w:fldCharType="separate"/>
      </w:r>
      <w:r w:rsidR="00A270E6">
        <w:rPr>
          <w:noProof/>
          <w:lang w:val="en-US"/>
        </w:rPr>
        <w:t>[</w:t>
      </w:r>
      <w:hyperlink w:anchor="_ENREF_42" w:tooltip="Zhang, 2007 #464" w:history="1">
        <w:r w:rsidR="00A270E6">
          <w:rPr>
            <w:noProof/>
            <w:lang w:val="en-US"/>
          </w:rPr>
          <w:t>42</w:t>
        </w:r>
      </w:hyperlink>
      <w:r w:rsidR="00A270E6">
        <w:rPr>
          <w:noProof/>
          <w:lang w:val="en-US"/>
        </w:rPr>
        <w:t>]</w:t>
      </w:r>
      <w:r w:rsidR="00A270E6" w:rsidRPr="0056257B">
        <w:rPr>
          <w:lang w:val="en-US"/>
        </w:rPr>
        <w:fldChar w:fldCharType="end"/>
      </w:r>
      <w:r w:rsidR="00A270E6" w:rsidRPr="0056257B">
        <w:rPr>
          <w:lang w:val="en-US"/>
        </w:rPr>
        <w:t>,</w:t>
      </w:r>
      <w:r w:rsidR="00A270E6" w:rsidRPr="0056257B">
        <w:rPr>
          <w:rFonts w:ascii="OKJJO D+ Adv O T 863180fb" w:hAnsi="OKJJO D+ Adv O T 863180fb" w:cs="OKJJO D+ Adv O T 863180fb"/>
          <w:color w:val="000000"/>
          <w:sz w:val="16"/>
          <w:szCs w:val="16"/>
          <w:lang w:val="en-US"/>
        </w:rPr>
        <w:t xml:space="preserve"> </w:t>
      </w:r>
      <w:r w:rsidR="00A270E6" w:rsidRPr="0056257B">
        <w:rPr>
          <w:lang w:val="en-US"/>
        </w:rPr>
        <w:t xml:space="preserve">which is a similar finding to </w:t>
      </w:r>
      <w:r w:rsidR="00A270E6">
        <w:rPr>
          <w:lang w:val="en-US"/>
        </w:rPr>
        <w:t>that</w:t>
      </w:r>
      <w:r w:rsidR="00A270E6" w:rsidRPr="0056257B">
        <w:rPr>
          <w:lang w:val="en-US"/>
        </w:rPr>
        <w:t xml:space="preserve"> reported in other studies</w:t>
      </w:r>
      <w:r w:rsidR="00A270E6">
        <w:rPr>
          <w:lang w:val="en-US"/>
        </w:rPr>
        <w:t xml:space="preserve"> </w:t>
      </w:r>
      <w:r w:rsidR="00A270E6" w:rsidRPr="0056257B">
        <w:rPr>
          <w:lang w:val="en-US"/>
        </w:rPr>
        <w:fldChar w:fldCharType="begin">
          <w:fldData xml:space="preserve">PEVuZE5vdGU+PENpdGU+PEF1dGhvcj5IYWdnYWc8L0F1dGhvcj48WWVhcj4yMDE2PC9ZZWFyPjxS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</w:fldData>
        </w:fldChar>
      </w:r>
      <w:r w:rsidR="00A270E6">
        <w:rPr>
          <w:lang w:val="en-US"/>
        </w:rPr>
        <w:instrText xml:space="preserve"> ADDIN EN.CITE </w:instrText>
      </w:r>
      <w:r w:rsidR="00A270E6">
        <w:rPr>
          <w:lang w:val="en-US"/>
        </w:rPr>
        <w:fldChar w:fldCharType="begin">
          <w:fldData xml:space="preserve">PEVuZE5vdGU+PENpdGU+PEF1dGhvcj5IYWdnYWc8L0F1dGhvcj48WWVhcj4yMDE2PC9ZZWFyPjxS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</w:fldData>
        </w:fldChar>
      </w:r>
      <w:r w:rsidR="00A270E6">
        <w:rPr>
          <w:lang w:val="en-US"/>
        </w:rPr>
        <w:instrText xml:space="preserve"> ADDIN EN.CITE.DATA </w:instrText>
      </w:r>
      <w:r w:rsidR="00A270E6">
        <w:rPr>
          <w:lang w:val="en-US"/>
        </w:rPr>
      </w:r>
      <w:r w:rsidR="00A270E6">
        <w:rPr>
          <w:lang w:val="en-US"/>
        </w:rPr>
        <w:fldChar w:fldCharType="end"/>
      </w:r>
      <w:r w:rsidR="00A270E6" w:rsidRPr="0056257B">
        <w:rPr>
          <w:lang w:val="en-US"/>
        </w:rPr>
      </w:r>
      <w:r w:rsidR="00A270E6" w:rsidRPr="0056257B">
        <w:rPr>
          <w:lang w:val="en-US"/>
        </w:rPr>
        <w:fldChar w:fldCharType="separate"/>
      </w:r>
      <w:r w:rsidR="00A270E6">
        <w:rPr>
          <w:noProof/>
          <w:lang w:val="en-US"/>
        </w:rPr>
        <w:t>[</w:t>
      </w:r>
      <w:hyperlink w:anchor="_ENREF_31" w:tooltip="Haggag, 2016 #388" w:history="1">
        <w:r w:rsidR="00A270E6">
          <w:rPr>
            <w:noProof/>
            <w:lang w:val="en-US"/>
          </w:rPr>
          <w:t>31</w:t>
        </w:r>
      </w:hyperlink>
      <w:r w:rsidR="00A270E6">
        <w:rPr>
          <w:noProof/>
          <w:lang w:val="en-US"/>
        </w:rPr>
        <w:t>]</w:t>
      </w:r>
      <w:r w:rsidR="00A270E6" w:rsidRPr="0056257B">
        <w:rPr>
          <w:lang w:val="en-US"/>
        </w:rPr>
        <w:fldChar w:fldCharType="end"/>
      </w:r>
      <w:r w:rsidR="00A270E6" w:rsidRPr="0056257B">
        <w:t xml:space="preserve">. </w:t>
      </w:r>
      <w:r w:rsidR="006D118B">
        <w:t xml:space="preserve"> </w:t>
      </w:r>
      <w:r w:rsidR="00A270E6" w:rsidRPr="0056257B">
        <w:t xml:space="preserve">The </w:t>
      </w:r>
      <w:r w:rsidR="00A270E6">
        <w:t>p</w:t>
      </w:r>
      <w:r w:rsidR="00A270E6" w:rsidRPr="0056257B">
        <w:t>resence of PEG</w:t>
      </w:r>
      <w:r w:rsidR="00A270E6" w:rsidRPr="0056257B">
        <w:rPr>
          <w:lang w:val="en-US"/>
        </w:rPr>
        <w:t xml:space="preserve"> </w:t>
      </w:r>
      <w:r w:rsidR="006D118B">
        <w:rPr>
          <w:lang w:val="en-US"/>
        </w:rPr>
        <w:t xml:space="preserve">in the NP </w:t>
      </w:r>
      <w:r w:rsidR="00A270E6" w:rsidRPr="0056257B">
        <w:rPr>
          <w:lang w:val="en-US"/>
        </w:rPr>
        <w:t xml:space="preserve">as a non-ionic hydrophilic polyether </w:t>
      </w:r>
      <w:r w:rsidR="00A270E6" w:rsidRPr="0056257B">
        <w:t>decrease</w:t>
      </w:r>
      <w:r w:rsidR="006D118B">
        <w:t>d</w:t>
      </w:r>
      <w:r w:rsidR="00A270E6" w:rsidRPr="0056257B">
        <w:t xml:space="preserve"> the</w:t>
      </w:r>
      <w:r w:rsidR="006D118B">
        <w:t>ir</w:t>
      </w:r>
      <w:r w:rsidR="00A270E6" w:rsidRPr="0056257B">
        <w:t xml:space="preserve"> zeta pote</w:t>
      </w:r>
      <w:r w:rsidR="00A270E6">
        <w:t>ntial</w:t>
      </w:r>
      <w:r w:rsidR="006D118B">
        <w:t xml:space="preserve"> by shielding </w:t>
      </w:r>
      <w:r w:rsidR="00A270E6" w:rsidRPr="0056257B">
        <w:t>polymer</w:t>
      </w:r>
      <w:r w:rsidR="006D118B">
        <w:t>ic</w:t>
      </w:r>
      <w:r w:rsidR="00A270E6" w:rsidRPr="0056257B">
        <w:t xml:space="preserve"> anionic charge </w:t>
      </w:r>
      <w:r w:rsidR="00A270E6" w:rsidRPr="0056257B">
        <w:fldChar w:fldCharType="begin">
          <w:fldData xml:space="preserve">PEVuZE5vdGU+PENpdGU+PEF1dGhvcj5Fc3NhPC9BdXRob3I+PFllYXI+MjAxMDwvWWVhcj48UmVj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</w:fldData>
        </w:fldChar>
      </w:r>
      <w:r w:rsidR="00A270E6">
        <w:instrText xml:space="preserve"> ADDIN EN.CITE </w:instrText>
      </w:r>
      <w:r w:rsidR="00A270E6">
        <w:fldChar w:fldCharType="begin">
          <w:fldData xml:space="preserve">PEVuZE5vdGU+PENpdGU+PEF1dGhvcj5Fc3NhPC9BdXRob3I+PFllYXI+MjAxMDwvWWVhcj48UmVj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</w:fldData>
        </w:fldChar>
      </w:r>
      <w:r w:rsidR="00A270E6">
        <w:instrText xml:space="preserve"> ADDIN EN.CITE.DATA </w:instrText>
      </w:r>
      <w:r w:rsidR="00A270E6">
        <w:fldChar w:fldCharType="end"/>
      </w:r>
      <w:r w:rsidR="00A270E6" w:rsidRPr="0056257B">
        <w:fldChar w:fldCharType="separate"/>
      </w:r>
      <w:r w:rsidR="00A270E6">
        <w:rPr>
          <w:noProof/>
        </w:rPr>
        <w:t>[</w:t>
      </w:r>
      <w:hyperlink w:anchor="_ENREF_43" w:tooltip="Essa, 2010 #41" w:history="1">
        <w:r w:rsidR="00A270E6">
          <w:rPr>
            <w:noProof/>
          </w:rPr>
          <w:t>43</w:t>
        </w:r>
      </w:hyperlink>
      <w:r w:rsidR="00A270E6">
        <w:rPr>
          <w:noProof/>
        </w:rPr>
        <w:t>]</w:t>
      </w:r>
      <w:r w:rsidR="00A270E6" w:rsidRPr="0056257B">
        <w:fldChar w:fldCharType="end"/>
      </w:r>
      <w:r w:rsidR="00A270E6" w:rsidRPr="0056257B">
        <w:t>.</w:t>
      </w:r>
      <w:r w:rsidR="00A270E6" w:rsidRPr="0056257B">
        <w:rPr>
          <w:lang w:val="en-US"/>
        </w:rPr>
        <w:t xml:space="preserve"> </w:t>
      </w:r>
      <w:r w:rsidR="006D118B">
        <w:rPr>
          <w:lang w:val="en-US"/>
        </w:rPr>
        <w:t xml:space="preserve"> Furthermore, </w:t>
      </w:r>
      <w:r w:rsidR="00A270E6">
        <w:rPr>
          <w:lang w:val="en-US"/>
        </w:rPr>
        <w:t xml:space="preserve">PEG content </w:t>
      </w:r>
      <w:r w:rsidR="006D118B">
        <w:rPr>
          <w:lang w:val="en-US"/>
        </w:rPr>
        <w:t xml:space="preserve">was </w:t>
      </w:r>
      <w:r w:rsidR="00A270E6">
        <w:rPr>
          <w:lang w:val="en-US"/>
        </w:rPr>
        <w:t>show</w:t>
      </w:r>
      <w:r w:rsidR="006D118B">
        <w:rPr>
          <w:lang w:val="en-US"/>
        </w:rPr>
        <w:t>n to increase</w:t>
      </w:r>
      <w:r w:rsidR="00A270E6">
        <w:rPr>
          <w:lang w:val="en-US"/>
        </w:rPr>
        <w:t xml:space="preserve"> drug entrapment </w:t>
      </w:r>
      <w:r w:rsidR="00A270E6" w:rsidRPr="0056257B">
        <w:rPr>
          <w:lang w:val="en-US"/>
        </w:rPr>
        <w:t>attribut</w:t>
      </w:r>
      <w:r w:rsidR="006D118B">
        <w:rPr>
          <w:lang w:val="en-US"/>
        </w:rPr>
        <w:t>able</w:t>
      </w:r>
      <w:r w:rsidR="00A270E6" w:rsidRPr="0056257B">
        <w:rPr>
          <w:lang w:val="en-US"/>
        </w:rPr>
        <w:t xml:space="preserve"> to the amphiphilic property of </w:t>
      </w:r>
      <w:r w:rsidR="002E6495">
        <w:rPr>
          <w:lang w:val="en-US"/>
        </w:rPr>
        <w:t xml:space="preserve">the </w:t>
      </w:r>
      <w:r w:rsidR="00A270E6" w:rsidRPr="0056257B">
        <w:t>PEG-PLGA polymer</w:t>
      </w:r>
      <w:r w:rsidR="00A270E6" w:rsidRPr="0056257B">
        <w:rPr>
          <w:lang w:val="en-US"/>
        </w:rPr>
        <w:t xml:space="preserve"> with </w:t>
      </w:r>
      <w:r w:rsidR="002E6495">
        <w:rPr>
          <w:lang w:val="en-US"/>
        </w:rPr>
        <w:t xml:space="preserve">the </w:t>
      </w:r>
      <w:r w:rsidR="00A270E6" w:rsidRPr="0056257B">
        <w:rPr>
          <w:lang w:val="en-US"/>
        </w:rPr>
        <w:t>hydrophobic PLGA block and hydrophilic PEG block</w:t>
      </w:r>
      <w:r w:rsidR="006D118B">
        <w:rPr>
          <w:lang w:val="en-US"/>
        </w:rPr>
        <w:t>s.</w:t>
      </w:r>
    </w:p>
    <w:p w14:paraId="619CDB05" w14:textId="02648700" w:rsidR="006D118B" w:rsidRDefault="001B14D6" w:rsidP="001E1745">
      <w:pPr>
        <w:ind w:firstLine="720"/>
        <w:rPr>
          <w:lang w:val="en-US"/>
        </w:rPr>
      </w:pPr>
      <w:r w:rsidRPr="001B14D6">
        <w:rPr>
          <w:i/>
          <w:iCs/>
        </w:rPr>
        <w:t>In vitro</w:t>
      </w:r>
      <w:r>
        <w:t xml:space="preserve"> release </w:t>
      </w:r>
      <w:r w:rsidR="002E6495">
        <w:t xml:space="preserve">data </w:t>
      </w:r>
      <w:r>
        <w:t xml:space="preserve">showed that </w:t>
      </w:r>
      <w:r w:rsidR="002E6495">
        <w:t xml:space="preserve">a </w:t>
      </w:r>
      <w:r>
        <w:t>b</w:t>
      </w:r>
      <w:r w:rsidR="0056257B" w:rsidRPr="0056257B">
        <w:t xml:space="preserve">urst release phenomenon </w:t>
      </w:r>
      <w:r w:rsidR="002E6495">
        <w:t xml:space="preserve">was occurring with all NP formulations used in this work.  This is </w:t>
      </w:r>
      <w:r w:rsidR="0056257B" w:rsidRPr="0056257B">
        <w:t>attributed to drug attached</w:t>
      </w:r>
      <w:r w:rsidR="002E6495">
        <w:t xml:space="preserve"> primarily </w:t>
      </w:r>
      <w:r w:rsidR="0056257B" w:rsidRPr="0056257B">
        <w:t xml:space="preserve">to the surface of the </w:t>
      </w:r>
      <w:r w:rsidR="002E6495">
        <w:t>NP</w:t>
      </w:r>
      <w:r w:rsidR="0056257B" w:rsidRPr="0056257B">
        <w:t xml:space="preserve"> </w:t>
      </w:r>
      <w:r w:rsidR="0056257B" w:rsidRPr="0056257B">
        <w:fldChar w:fldCharType="begin">
          <w:fldData xml:space="preserve">PEVuZE5vdGU+PENpdGU+PEF1dGhvcj5FbC1IYW1tYWRpPC9BdXRob3I+PFllYXI+MjAxNzwvWWVh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FbC1IYW1tYWRpPC9BdXRob3I+PFllYXI+MjAxNzwvWWVh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</w:fldData>
        </w:fldChar>
      </w:r>
      <w:r>
        <w:instrText xml:space="preserve"> ADDIN EN.CITE.DATA </w:instrText>
      </w:r>
      <w:r>
        <w:fldChar w:fldCharType="end"/>
      </w:r>
      <w:r w:rsidR="0056257B" w:rsidRPr="0056257B">
        <w:fldChar w:fldCharType="separate"/>
      </w:r>
      <w:r>
        <w:rPr>
          <w:noProof/>
        </w:rPr>
        <w:t>[</w:t>
      </w:r>
      <w:hyperlink w:anchor="_ENREF_2" w:tooltip="El-Hammadi, 2017 #446" w:history="1">
        <w:r w:rsidR="00605DE6">
          <w:rPr>
            <w:noProof/>
          </w:rPr>
          <w:t>2</w:t>
        </w:r>
      </w:hyperlink>
      <w:r>
        <w:rPr>
          <w:noProof/>
        </w:rPr>
        <w:t>]</w:t>
      </w:r>
      <w:r w:rsidR="0056257B" w:rsidRPr="0056257B">
        <w:fldChar w:fldCharType="end"/>
      </w:r>
      <w:r w:rsidR="0056257B" w:rsidRPr="0056257B">
        <w:t xml:space="preserve">. </w:t>
      </w:r>
      <w:r w:rsidR="002E6495">
        <w:t xml:space="preserve"> Therefore, it was feasible that h</w:t>
      </w:r>
      <w:r w:rsidR="0056257B" w:rsidRPr="0056257B">
        <w:t>igher amount</w:t>
      </w:r>
      <w:r w:rsidR="002E6495">
        <w:t>s</w:t>
      </w:r>
      <w:r w:rsidR="0056257B" w:rsidRPr="0056257B">
        <w:t xml:space="preserve"> of </w:t>
      </w:r>
      <w:r w:rsidR="001048FF">
        <w:t>5FU</w:t>
      </w:r>
      <w:r w:rsidR="0056257B" w:rsidRPr="0056257B">
        <w:t xml:space="preserve"> w</w:t>
      </w:r>
      <w:r w:rsidR="002E6495">
        <w:t>ere</w:t>
      </w:r>
      <w:r w:rsidR="0056257B" w:rsidRPr="0056257B">
        <w:t xml:space="preserve"> </w:t>
      </w:r>
      <w:r w:rsidR="002E6495">
        <w:t>associated with</w:t>
      </w:r>
      <w:r w:rsidR="0056257B" w:rsidRPr="0056257B">
        <w:t xml:space="preserve"> </w:t>
      </w:r>
      <w:r w:rsidR="002E6495">
        <w:t xml:space="preserve">the surface of </w:t>
      </w:r>
      <w:r w:rsidR="0056257B" w:rsidRPr="0056257B">
        <w:t xml:space="preserve">PEGylated </w:t>
      </w:r>
      <w:r w:rsidR="002E6495">
        <w:t>NP</w:t>
      </w:r>
      <w:r w:rsidR="0056257B" w:rsidRPr="0056257B">
        <w:t xml:space="preserve"> surface </w:t>
      </w:r>
      <w:r w:rsidR="002E6495">
        <w:t xml:space="preserve">when </w:t>
      </w:r>
      <w:r w:rsidR="0056257B" w:rsidRPr="0056257B">
        <w:t xml:space="preserve">compared to PLGA </w:t>
      </w:r>
      <w:r w:rsidR="002E6495">
        <w:t xml:space="preserve">NP.  </w:t>
      </w:r>
      <w:r w:rsidR="0056257B" w:rsidRPr="0056257B">
        <w:t xml:space="preserve">Moreover, PEG chains are hydrophilic </w:t>
      </w:r>
      <w:r w:rsidR="0056257B" w:rsidRPr="0056257B">
        <w:lastRenderedPageBreak/>
        <w:t xml:space="preserve">and </w:t>
      </w:r>
      <w:r w:rsidR="002E6495">
        <w:t xml:space="preserve">expected to hydrate more effectively </w:t>
      </w:r>
      <w:r w:rsidR="0056257B" w:rsidRPr="0056257B">
        <w:t>in an aqueous release medium</w:t>
      </w:r>
      <w:r w:rsidR="002E6495">
        <w:t xml:space="preserve">, thereby disrupting the integrity of the polymer matrix </w:t>
      </w:r>
      <w:r w:rsidR="0056257B" w:rsidRPr="0056257B">
        <w:fldChar w:fldCharType="begin"/>
      </w:r>
      <w:r w:rsidR="00605DE6">
        <w:instrText xml:space="preserve"> ADDIN EN.CITE &lt;EndNote&gt;&lt;Cite&gt;&lt;Author&gt;Locatelli&lt;/Author&gt;&lt;Year&gt;2012&lt;/Year&gt;&lt;RecNum&gt;38&lt;/RecNum&gt;&lt;DisplayText&gt;[16]&lt;/DisplayText&gt;&lt;record&gt;&lt;rec-number&gt;38&lt;/rec-number&gt;&lt;foreign-keys&gt;&lt;key app="EN" db-id="esexvsppetrware0wpfptxd5ws9reswwsdft"&gt;38&lt;/key&gt;&lt;/foreign-keys&gt;&lt;ref-type name="Journal Article"&gt;17&lt;/ref-type&gt;&lt;contributors&gt;&lt;authors&gt;&lt;author&gt;Locatelli, Erica&lt;/author&gt;&lt;author&gt;Comes Franchini, Mauro&lt;/author&gt;&lt;/authors&gt;&lt;/contributors&gt;&lt;titles&gt;&lt;title&gt;Biodegradable PLGA-b-PEG polymeric nanoparticles: synthesis, properties, and nanomedical applications as drug delivery system&lt;/title&gt;&lt;secondary-title&gt;Journal of Nanoparticle Research&lt;/secondary-title&gt;&lt;alt-title&gt;J Nanopart Res&lt;/alt-title&gt;&lt;/titles&gt;&lt;periodical&gt;&lt;full-title&gt;Journal of Nanoparticle Research&lt;/full-title&gt;&lt;abbr-1&gt;J Nanopart Res&lt;/abbr-1&gt;&lt;/periodical&gt;&lt;alt-periodical&gt;&lt;full-title&gt;Journal of Nanoparticle Research&lt;/full-title&gt;&lt;abbr-1&gt;J Nanopart Res&lt;/abbr-1&gt;&lt;/alt-periodical&gt;&lt;pages&gt;1-17&lt;/pages&gt;&lt;volume&gt;14&lt;/volume&gt;&lt;number&gt;12&lt;/number&gt;&lt;keywords&gt;&lt;keyword&gt;Polymeric nanoparticles&lt;/keyword&gt;&lt;keyword&gt;Nanomedicine&lt;/keyword&gt;&lt;keyword&gt;Polyesters&lt;/keyword&gt;&lt;/keywords&gt;&lt;dates&gt;&lt;year&gt;2012&lt;/year&gt;&lt;pub-dates&gt;&lt;date&gt;2012/11/25&lt;/date&gt;&lt;/pub-dates&gt;&lt;/dates&gt;&lt;publisher&gt;Springer Netherlands&lt;/publisher&gt;&lt;isbn&gt;1388-0764&lt;/isbn&gt;&lt;urls&gt;&lt;related-urls&gt;&lt;url&gt;http://dx.doi.org/10.1007/s11051-012-1316-4&lt;/url&gt;&lt;/related-urls&gt;&lt;/urls&gt;&lt;custom7&gt;1316&lt;/custom7&gt;&lt;electronic-resource-num&gt;10.1007/s11051-012-1316-4&lt;/electronic-resource-num&gt;&lt;language&gt;English&lt;/language&gt;&lt;/record&gt;&lt;/Cite&gt;&lt;/EndNote&gt;</w:instrText>
      </w:r>
      <w:r w:rsidR="0056257B" w:rsidRPr="0056257B">
        <w:fldChar w:fldCharType="separate"/>
      </w:r>
      <w:r w:rsidR="00605DE6">
        <w:rPr>
          <w:noProof/>
        </w:rPr>
        <w:t>[</w:t>
      </w:r>
      <w:hyperlink w:anchor="_ENREF_16" w:tooltip="Locatelli, 2012 #38" w:history="1">
        <w:r w:rsidR="00605DE6">
          <w:rPr>
            <w:noProof/>
          </w:rPr>
          <w:t>16</w:t>
        </w:r>
      </w:hyperlink>
      <w:r w:rsidR="0056257B" w:rsidRPr="0056257B">
        <w:fldChar w:fldCharType="end"/>
      </w:r>
      <w:r w:rsidR="002E6495">
        <w:t xml:space="preserve">, </w:t>
      </w:r>
      <w:r w:rsidR="0056257B" w:rsidRPr="0056257B">
        <w:fldChar w:fldCharType="begin"/>
      </w:r>
      <w:r w:rsidR="00605DE6">
        <w:instrText xml:space="preserve"> ADDIN EN.CITE &lt;EndNote&gt;&lt;Cite&gt;&lt;Author&gt;Yeo&lt;/Author&gt;&lt;Year&gt;2004&lt;/Year&gt;&lt;RecNum&gt;17&lt;/RecNum&gt;&lt;DisplayText&gt;[44]&lt;/DisplayText&gt;&lt;record&gt;&lt;rec-number&gt;17&lt;/rec-number&gt;&lt;foreign-keys&gt;&lt;key app="EN" db-id="esexvsppetrware0wpfptxd5ws9reswwsdft"&gt;17&lt;/key&gt;&lt;/foreign-keys&gt;&lt;ref-type name="Journal Article"&gt;17&lt;/ref-type&gt;&lt;contributors&gt;&lt;authors&gt;&lt;author&gt;Yeo, Y.&lt;/author&gt;&lt;author&gt;Park, K.&lt;/author&gt;&lt;/authors&gt;&lt;/contributors&gt;&lt;auth-address&gt;Purdue University, Department of Pharmaceutics, West Lafayette, IN 47907, USA.&lt;/auth-address&gt;&lt;titles&gt;&lt;title&gt;Control of encapsulation efficiency and initial burst in polymeric microparticle systems&lt;/title&gt;&lt;secondary-title&gt;Arch Pharm Res&lt;/secondary-title&gt;&lt;alt-title&gt;Archives of pharmacal research&lt;/alt-title&gt;&lt;/titles&gt;&lt;periodical&gt;&lt;full-title&gt;Arch Pharm Res&lt;/full-title&gt;&lt;abbr-1&gt;Archives of pharmacal research&lt;/abbr-1&gt;&lt;/periodical&gt;&lt;alt-periodical&gt;&lt;full-title&gt;Arch Pharm Res&lt;/full-title&gt;&lt;abbr-1&gt;Archives of pharmacal research&lt;/abbr-1&gt;&lt;/alt-periodical&gt;&lt;pages&gt;1-12&lt;/pages&gt;&lt;volume&gt;27&lt;/volume&gt;&lt;number&gt;1&lt;/number&gt;&lt;edition&gt;2004/02/19&lt;/edition&gt;&lt;keywords&gt;&lt;keyword&gt;Capsules&lt;/keyword&gt;&lt;keyword&gt;Chemistry, Pharmaceutical&lt;/keyword&gt;&lt;keyword&gt;Drug Compounding/ methods&lt;/keyword&gt;&lt;keyword&gt;Drug Delivery Systems/methods&lt;/keyword&gt;&lt;keyword&gt;Lactic Acid/chemistry/pharmacokinetics&lt;/keyword&gt;&lt;keyword&gt;Microspheres&lt;/keyword&gt;&lt;keyword&gt;Particle Size&lt;/keyword&gt;&lt;keyword&gt;Polyglycolic Acid/chemistry/pharmacokinetics&lt;/keyword&gt;&lt;keyword&gt;Polymers/chemistry/pharmacokinetics&lt;/keyword&gt;&lt;keyword&gt;Proteins/administration &amp;amp; dosage/chemistry&lt;/keyword&gt;&lt;/keywords&gt;&lt;dates&gt;&lt;year&gt;2004&lt;/year&gt;&lt;pub-dates&gt;&lt;date&gt;Jan&lt;/date&gt;&lt;/pub-dates&gt;&lt;/dates&gt;&lt;isbn&gt;0253-6269 (Print)&amp;#xD;0253-6269 (Linking)&lt;/isbn&gt;&lt;accession-num&gt;14969330&lt;/accession-num&gt;&lt;urls&gt;&lt;/urls&gt;&lt;remote-database-provider&gt;NLM&lt;/remote-database-provider&gt;&lt;language&gt;eng&lt;/language&gt;&lt;/record&gt;&lt;/Cite&gt;&lt;/EndNote&gt;</w:instrText>
      </w:r>
      <w:r w:rsidR="0056257B" w:rsidRPr="0056257B">
        <w:fldChar w:fldCharType="separate"/>
      </w:r>
      <w:hyperlink w:anchor="_ENREF_44" w:tooltip="Yeo, 2004 #17" w:history="1">
        <w:r w:rsidR="00605DE6">
          <w:rPr>
            <w:noProof/>
          </w:rPr>
          <w:t>44</w:t>
        </w:r>
      </w:hyperlink>
      <w:r w:rsidR="00605DE6">
        <w:rPr>
          <w:noProof/>
        </w:rPr>
        <w:t>]</w:t>
      </w:r>
      <w:r w:rsidR="0056257B" w:rsidRPr="0056257B">
        <w:fldChar w:fldCharType="end"/>
      </w:r>
      <w:r w:rsidR="002E6495">
        <w:t>.</w:t>
      </w:r>
    </w:p>
    <w:p w14:paraId="26EC48A5" w14:textId="79B877B9" w:rsidR="0056257B" w:rsidRPr="001E1745" w:rsidRDefault="002E6495" w:rsidP="00F035A0">
      <w:pPr>
        <w:ind w:firstLine="720"/>
      </w:pPr>
      <w:r w:rsidRPr="002603A2">
        <w:rPr>
          <w:color w:val="C00000"/>
        </w:rPr>
        <w:t xml:space="preserve">In this work, an optimised formulation </w:t>
      </w:r>
      <w:r w:rsidR="00FB63E6" w:rsidRPr="002603A2">
        <w:rPr>
          <w:color w:val="C00000"/>
        </w:rPr>
        <w:t xml:space="preserve">(F6) </w:t>
      </w:r>
      <w:r w:rsidRPr="002603A2">
        <w:rPr>
          <w:color w:val="C00000"/>
        </w:rPr>
        <w:t xml:space="preserve">was selected for </w:t>
      </w:r>
      <w:r w:rsidR="00FB63E6" w:rsidRPr="002603A2">
        <w:rPr>
          <w:color w:val="C00000"/>
        </w:rPr>
        <w:t>further</w:t>
      </w:r>
      <w:r w:rsidRPr="002603A2">
        <w:rPr>
          <w:color w:val="C00000"/>
        </w:rPr>
        <w:t xml:space="preserve"> evaluation.  </w:t>
      </w:r>
      <w:r w:rsidR="001E1745" w:rsidRPr="002603A2">
        <w:rPr>
          <w:color w:val="C00000"/>
        </w:rPr>
        <w:t>Optimisation was defined as a</w:t>
      </w:r>
      <w:r w:rsidR="006D118B" w:rsidRPr="002603A2">
        <w:rPr>
          <w:color w:val="C00000"/>
        </w:rPr>
        <w:t xml:space="preserve"> size</w:t>
      </w:r>
      <w:r w:rsidR="001E1745" w:rsidRPr="002603A2">
        <w:rPr>
          <w:color w:val="C00000"/>
        </w:rPr>
        <w:t xml:space="preserve"> </w:t>
      </w:r>
      <w:r w:rsidR="006D118B" w:rsidRPr="002603A2">
        <w:rPr>
          <w:color w:val="C00000"/>
        </w:rPr>
        <w:t>˂</w:t>
      </w:r>
      <w:r w:rsidR="001E1745" w:rsidRPr="002603A2">
        <w:rPr>
          <w:color w:val="C00000"/>
        </w:rPr>
        <w:t xml:space="preserve"> 200 nm, a narrow </w:t>
      </w:r>
      <w:r w:rsidR="006D118B" w:rsidRPr="002603A2">
        <w:rPr>
          <w:color w:val="C00000"/>
        </w:rPr>
        <w:t>size distribution (PDI ˂ 0.2)</w:t>
      </w:r>
      <w:r w:rsidR="001E1745" w:rsidRPr="002603A2">
        <w:rPr>
          <w:color w:val="C00000"/>
        </w:rPr>
        <w:t xml:space="preserve"> with no aggregated or large (&gt;1 </w:t>
      </w:r>
      <w:proofErr w:type="spellStart"/>
      <w:r w:rsidR="001E1745" w:rsidRPr="002603A2">
        <w:rPr>
          <w:color w:val="C00000"/>
        </w:rPr>
        <w:t>μm</w:t>
      </w:r>
      <w:proofErr w:type="spellEnd"/>
      <w:r w:rsidR="001E1745" w:rsidRPr="002603A2">
        <w:rPr>
          <w:color w:val="C00000"/>
        </w:rPr>
        <w:t>) particulate structures</w:t>
      </w:r>
      <w:r w:rsidR="001E1745" w:rsidRPr="001E1745">
        <w:t xml:space="preserve">.  </w:t>
      </w:r>
      <w:r w:rsidR="003467BF" w:rsidRPr="001E1745">
        <w:t>Optimi</w:t>
      </w:r>
      <w:r w:rsidR="00A95464" w:rsidRPr="001E1745">
        <w:t>s</w:t>
      </w:r>
      <w:r w:rsidR="003467BF" w:rsidRPr="001E1745">
        <w:t xml:space="preserve">ation of </w:t>
      </w:r>
      <w:r w:rsidR="001048FF" w:rsidRPr="001E1745">
        <w:t>5FU</w:t>
      </w:r>
      <w:r w:rsidR="008B4B72" w:rsidRPr="001E1745">
        <w:t>-</w:t>
      </w:r>
      <w:r w:rsidR="003467BF" w:rsidRPr="001E1745">
        <w:t xml:space="preserve">loaded NP by adding PVA as </w:t>
      </w:r>
      <w:r w:rsidR="001E1745" w:rsidRPr="001E1745">
        <w:t xml:space="preserve">an </w:t>
      </w:r>
      <w:r w:rsidR="003467BF" w:rsidRPr="001E1745">
        <w:t>internal aqueous phase stabil</w:t>
      </w:r>
      <w:r w:rsidR="002802ED" w:rsidRPr="001E1745">
        <w:t>ise</w:t>
      </w:r>
      <w:r w:rsidR="003467BF" w:rsidRPr="001E1745">
        <w:t xml:space="preserve">r </w:t>
      </w:r>
      <w:r w:rsidR="001E1745" w:rsidRPr="001E1745">
        <w:t>showed a</w:t>
      </w:r>
      <w:r w:rsidR="003467BF" w:rsidRPr="001E1745">
        <w:t xml:space="preserve"> significant effect on NP size, encapsulation efficiency and initial burst release. </w:t>
      </w:r>
      <w:r w:rsidR="001E1745" w:rsidRPr="001E1745">
        <w:t xml:space="preserve"> </w:t>
      </w:r>
      <w:r w:rsidR="0056257B" w:rsidRPr="001E1745">
        <w:t>PVA reduce</w:t>
      </w:r>
      <w:r w:rsidR="001E1745" w:rsidRPr="001E1745">
        <w:t>s</w:t>
      </w:r>
      <w:r w:rsidR="0056257B" w:rsidRPr="001E1745">
        <w:t xml:space="preserve"> the dynamic interfacial tension and increase</w:t>
      </w:r>
      <w:r w:rsidR="001E1745" w:rsidRPr="001E1745">
        <w:t>s</w:t>
      </w:r>
      <w:r w:rsidR="0056257B" w:rsidRPr="001E1745">
        <w:t xml:space="preserve"> the stability of the primary emulsion against premature emulsion coalescence </w:t>
      </w:r>
      <w:r w:rsidR="0056257B" w:rsidRPr="001E1745">
        <w:fldChar w:fldCharType="begin">
          <w:fldData xml:space="preserve">PEVuZE5vdGU+PENpdGU+PEF1dGhvcj5NdXN1bWVjaTwvQXV0aG9yPjxZZWFyPjIwMDY8L1llYXI+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</w:fldData>
        </w:fldChar>
      </w:r>
      <w:r w:rsidR="00605DE6" w:rsidRPr="001E1745">
        <w:instrText xml:space="preserve"> ADDIN EN.CITE </w:instrText>
      </w:r>
      <w:r w:rsidR="00605DE6" w:rsidRPr="001E1745">
        <w:fldChar w:fldCharType="begin">
          <w:fldData xml:space="preserve">PEVuZE5vdGU+PENpdGU+PEF1dGhvcj5NdXN1bWVjaTwvQXV0aG9yPjxZZWFyPjIwMDY8L1llYXI+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</w:fldData>
        </w:fldChar>
      </w:r>
      <w:r w:rsidR="00605DE6" w:rsidRPr="001E1745">
        <w:instrText xml:space="preserve"> ADDIN EN.CITE.DATA </w:instrText>
      </w:r>
      <w:r w:rsidR="00605DE6" w:rsidRPr="001E1745">
        <w:fldChar w:fldCharType="end"/>
      </w:r>
      <w:r w:rsidR="0056257B" w:rsidRPr="001E1745">
        <w:fldChar w:fldCharType="separate"/>
      </w:r>
      <w:r w:rsidR="00605DE6" w:rsidRPr="001E1745">
        <w:rPr>
          <w:noProof/>
        </w:rPr>
        <w:t>[</w:t>
      </w:r>
      <w:hyperlink w:anchor="_ENREF_45" w:tooltip="Musumeci, 2006 #86" w:history="1">
        <w:r w:rsidR="00605DE6" w:rsidRPr="001E1745">
          <w:rPr>
            <w:noProof/>
          </w:rPr>
          <w:t>45</w:t>
        </w:r>
      </w:hyperlink>
      <w:r w:rsidR="00605DE6" w:rsidRPr="001E1745">
        <w:rPr>
          <w:noProof/>
        </w:rPr>
        <w:t xml:space="preserve">, </w:t>
      </w:r>
      <w:hyperlink w:anchor="_ENREF_46" w:tooltip="Yang, 2001 #54" w:history="1">
        <w:r w:rsidR="00605DE6" w:rsidRPr="001E1745">
          <w:rPr>
            <w:noProof/>
          </w:rPr>
          <w:t>46</w:t>
        </w:r>
      </w:hyperlink>
      <w:r w:rsidR="00605DE6" w:rsidRPr="001E1745">
        <w:rPr>
          <w:noProof/>
        </w:rPr>
        <w:t>]</w:t>
      </w:r>
      <w:r w:rsidR="0056257B" w:rsidRPr="001E1745">
        <w:fldChar w:fldCharType="end"/>
      </w:r>
      <w:r w:rsidR="0056257B" w:rsidRPr="001E1745">
        <w:t xml:space="preserve">. </w:t>
      </w:r>
      <w:r w:rsidR="001E1745" w:rsidRPr="001E1745">
        <w:t xml:space="preserve"> </w:t>
      </w:r>
      <w:r w:rsidR="002C0E65">
        <w:t xml:space="preserve">It is also known that PVA has a similar effect when present in the secondary emulsion phase and it is reported as having a more dominant effect in the double emulsion </w:t>
      </w:r>
      <w:r w:rsidR="0056257B" w:rsidRPr="001E1745">
        <w:fldChar w:fldCharType="begin"/>
      </w:r>
      <w:r w:rsidR="00605DE6" w:rsidRPr="001E1745">
        <w:instrText xml:space="preserve"> ADDIN EN.CITE &lt;EndNote&gt;&lt;Cite&gt;&lt;Author&gt;Bilati&lt;/Author&gt;&lt;Year&gt;2003&lt;/Year&gt;&lt;RecNum&gt;87&lt;/RecNum&gt;&lt;DisplayText&gt;[47]&lt;/DisplayText&gt;&lt;record&gt;&lt;rec-number&gt;87&lt;/rec-number&gt;&lt;foreign-keys&gt;&lt;key app="EN" db-id="esexvsppetrware0wpfptxd5ws9reswwsdft"&gt;87&lt;/key&gt;&lt;/foreign-keys&gt;&lt;ref-type name="Journal Article"&gt;17&lt;/ref-type&gt;&lt;contributors&gt;&lt;authors&gt;&lt;author&gt;Bilati, U.&lt;/author&gt;&lt;author&gt;Allemann, E.&lt;/author&gt;&lt;author&gt;Doelker, E.&lt;/author&gt;&lt;/authors&gt;&lt;/contributors&gt;&lt;auth-address&gt;School of Pharmacy, University of Geneva, Geneva, Switzerland.&lt;/auth-address&gt;&lt;titles&gt;&lt;title&gt;Sonication parameters for the preparation of biodegradable nanocapsules of controlled size by the double emulsion method&lt;/title&gt;&lt;secondary-title&gt;Pharm Dev Technol&lt;/secondary-title&gt;&lt;alt-title&gt;Pharmaceutical development and technology&lt;/alt-title&gt;&lt;/titles&gt;&lt;periodical&gt;&lt;full-title&gt;Pharm Dev Technol&lt;/full-title&gt;&lt;abbr-1&gt;Pharmaceutical development and technology&lt;/abbr-1&gt;&lt;/periodical&gt;&lt;alt-periodical&gt;&lt;full-title&gt;Pharm Dev Technol&lt;/full-title&gt;&lt;abbr-1&gt;Pharmaceutical development and technology&lt;/abbr-1&gt;&lt;/alt-periodical&gt;&lt;pages&gt;1-9&lt;/pages&gt;&lt;volume&gt;8&lt;/volume&gt;&lt;number&gt;1&lt;/number&gt;&lt;edition&gt;2003/04/01&lt;/edition&gt;&lt;keywords&gt;&lt;keyword&gt;Biodegradation, Environmental&lt;/keyword&gt;&lt;keyword&gt;Emulsions/ chemical synthesis&lt;/keyword&gt;&lt;keyword&gt;Nanotechnology/ methods&lt;/keyword&gt;&lt;keyword&gt;Particle Size&lt;/keyword&gt;&lt;keyword&gt;Sonication&lt;/keyword&gt;&lt;keyword&gt;Technology, Pharmaceutical/ methods&lt;/keyword&gt;&lt;/keywords&gt;&lt;dates&gt;&lt;year&gt;2003&lt;/year&gt;&lt;/dates&gt;&lt;isbn&gt;1083-7450 (Print)&amp;#xD;1083-7450 (Linking)&lt;/isbn&gt;&lt;accession-num&gt;12665192&lt;/accession-num&gt;&lt;urls&gt;&lt;/urls&gt;&lt;electronic-resource-num&gt;10.1081/pdt-120017517&lt;/electronic-resource-num&gt;&lt;remote-database-provider&gt;NLM&lt;/remote-database-provider&gt;&lt;language&gt;eng&lt;/language&gt;&lt;/record&gt;&lt;/Cite&gt;&lt;/EndNote&gt;</w:instrText>
      </w:r>
      <w:r w:rsidR="0056257B" w:rsidRPr="001E1745">
        <w:fldChar w:fldCharType="separate"/>
      </w:r>
      <w:r w:rsidR="00605DE6" w:rsidRPr="001E1745">
        <w:rPr>
          <w:noProof/>
        </w:rPr>
        <w:t>[</w:t>
      </w:r>
      <w:hyperlink w:anchor="_ENREF_47" w:tooltip="Bilati, 2003 #87" w:history="1">
        <w:r w:rsidR="00605DE6" w:rsidRPr="001E1745">
          <w:rPr>
            <w:noProof/>
          </w:rPr>
          <w:t>47</w:t>
        </w:r>
      </w:hyperlink>
      <w:r w:rsidR="00605DE6" w:rsidRPr="001E1745">
        <w:rPr>
          <w:noProof/>
        </w:rPr>
        <w:t>]</w:t>
      </w:r>
      <w:r w:rsidR="0056257B" w:rsidRPr="001E1745">
        <w:fldChar w:fldCharType="end"/>
      </w:r>
      <w:r w:rsidR="002C0E65">
        <w:t xml:space="preserve">.  </w:t>
      </w:r>
      <w:r w:rsidR="0056257B" w:rsidRPr="001E1745">
        <w:t>Therefore, PVA stabil</w:t>
      </w:r>
      <w:r w:rsidR="002802ED" w:rsidRPr="001E1745">
        <w:t>ise</w:t>
      </w:r>
      <w:r w:rsidR="002C0E65">
        <w:t>s</w:t>
      </w:r>
      <w:r w:rsidR="0056257B" w:rsidRPr="001E1745">
        <w:t xml:space="preserve"> and decrease</w:t>
      </w:r>
      <w:r w:rsidR="002C0E65">
        <w:t>s</w:t>
      </w:r>
      <w:r w:rsidR="0056257B" w:rsidRPr="001E1745">
        <w:t xml:space="preserve"> the size of the water-in-oil emulsion droplets</w:t>
      </w:r>
      <w:r w:rsidR="002C0E65">
        <w:t>,</w:t>
      </w:r>
      <w:r w:rsidR="0056257B" w:rsidRPr="001E1745">
        <w:t xml:space="preserve"> especially </w:t>
      </w:r>
      <w:r w:rsidR="002C0E65">
        <w:t>when</w:t>
      </w:r>
      <w:r w:rsidR="0056257B" w:rsidRPr="001E1745">
        <w:t xml:space="preserve"> PEGylated polymers</w:t>
      </w:r>
      <w:r w:rsidR="002C0E65">
        <w:t xml:space="preserve"> are used</w:t>
      </w:r>
      <w:r w:rsidR="0056257B" w:rsidRPr="001E1745">
        <w:t xml:space="preserve"> </w:t>
      </w:r>
      <w:r w:rsidR="0056257B" w:rsidRPr="001E1745">
        <w:fldChar w:fldCharType="begin">
          <w:fldData xml:space="preserve">PEVuZE5vdGU+PENpdGU+PEF1dGhvcj5IYWdnYWc8L0F1dGhvcj48WWVhcj4yMDE3PC9ZZWFyPjxS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==
</w:fldData>
        </w:fldChar>
      </w:r>
      <w:r w:rsidR="00605DE6" w:rsidRPr="001E1745">
        <w:instrText xml:space="preserve"> ADDIN EN.CITE </w:instrText>
      </w:r>
      <w:r w:rsidR="00605DE6" w:rsidRPr="001E1745">
        <w:fldChar w:fldCharType="begin">
          <w:fldData xml:space="preserve">PEVuZE5vdGU+PENpdGU+PEF1dGhvcj5IYWdnYWc8L0F1dGhvcj48WWVhcj4yMDE3PC9ZZWFyPjxS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==
</w:fldData>
        </w:fldChar>
      </w:r>
      <w:r w:rsidR="00605DE6" w:rsidRPr="001E1745">
        <w:instrText xml:space="preserve"> ADDIN EN.CITE.DATA </w:instrText>
      </w:r>
      <w:r w:rsidR="00605DE6" w:rsidRPr="001E1745">
        <w:fldChar w:fldCharType="end"/>
      </w:r>
      <w:r w:rsidR="0056257B" w:rsidRPr="001E1745">
        <w:fldChar w:fldCharType="separate"/>
      </w:r>
      <w:r w:rsidR="00605DE6" w:rsidRPr="001E1745">
        <w:rPr>
          <w:noProof/>
        </w:rPr>
        <w:t>[</w:t>
      </w:r>
      <w:hyperlink w:anchor="_ENREF_29" w:tooltip="Haggag, 2017 #442" w:history="1">
        <w:r w:rsidR="00605DE6" w:rsidRPr="001E1745">
          <w:rPr>
            <w:noProof/>
          </w:rPr>
          <w:t>29</w:t>
        </w:r>
      </w:hyperlink>
      <w:r w:rsidR="00605DE6" w:rsidRPr="001E1745">
        <w:rPr>
          <w:noProof/>
        </w:rPr>
        <w:t>]</w:t>
      </w:r>
      <w:r w:rsidR="0056257B" w:rsidRPr="001E1745">
        <w:fldChar w:fldCharType="end"/>
      </w:r>
      <w:r w:rsidR="0056257B" w:rsidRPr="001E1745">
        <w:t xml:space="preserve">. </w:t>
      </w:r>
      <w:r w:rsidR="002C0E65">
        <w:t xml:space="preserve"> In this work, a</w:t>
      </w:r>
      <w:r w:rsidR="0056257B" w:rsidRPr="001E1745">
        <w:t xml:space="preserve"> significant increase in the encapsulation efficiency was observed in all types of </w:t>
      </w:r>
      <w:r w:rsidR="002C0E65">
        <w:t>NP</w:t>
      </w:r>
      <w:r w:rsidR="0056257B" w:rsidRPr="001E1745">
        <w:t>.</w:t>
      </w:r>
      <w:r w:rsidR="0056257B" w:rsidRPr="001E1745">
        <w:rPr>
          <w:rFonts w:ascii="TimesNRMT" w:hAnsi="TimesNRMT" w:cs="TimesNRMT"/>
          <w:sz w:val="20"/>
          <w:szCs w:val="20"/>
        </w:rPr>
        <w:t xml:space="preserve"> </w:t>
      </w:r>
      <w:r w:rsidR="002C0E65">
        <w:rPr>
          <w:rFonts w:ascii="TimesNRMT" w:hAnsi="TimesNRMT" w:cs="TimesNRMT"/>
          <w:sz w:val="20"/>
          <w:szCs w:val="20"/>
        </w:rPr>
        <w:t xml:space="preserve"> </w:t>
      </w:r>
      <w:r w:rsidR="002C0E65" w:rsidRPr="002C0E65">
        <w:t xml:space="preserve">Interestingly, </w:t>
      </w:r>
      <w:r w:rsidR="002C0E65">
        <w:t xml:space="preserve">other work has shown that </w:t>
      </w:r>
      <w:r w:rsidR="0056257B" w:rsidRPr="001E1745">
        <w:t>decreasing particle size</w:t>
      </w:r>
      <w:r w:rsidR="002C0E65">
        <w:t xml:space="preserve"> has </w:t>
      </w:r>
      <w:r w:rsidR="0056257B" w:rsidRPr="001E1745">
        <w:t>result</w:t>
      </w:r>
      <w:r w:rsidR="002C0E65">
        <w:t>ed</w:t>
      </w:r>
      <w:r w:rsidR="0056257B" w:rsidRPr="001E1745">
        <w:t xml:space="preserve"> in a large mass transfer area</w:t>
      </w:r>
      <w:r w:rsidR="002C0E65">
        <w:t xml:space="preserve"> leading to poor encapsulation</w:t>
      </w:r>
      <w:r w:rsidR="0056257B" w:rsidRPr="001E1745">
        <w:t xml:space="preserve"> </w:t>
      </w:r>
      <w:r w:rsidR="0056257B" w:rsidRPr="001E1745">
        <w:fldChar w:fldCharType="begin">
          <w:fldData xml:space="preserve">PEVuZE5vdGU+PENpdGU+PEF1dGhvcj5MaTwvQXV0aG9yPjxZZWFyPjE5OTk8L1llYXI+PFJlY051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</w:fldData>
        </w:fldChar>
      </w:r>
      <w:r w:rsidR="00605DE6" w:rsidRPr="001E1745">
        <w:instrText xml:space="preserve"> ADDIN EN.CITE </w:instrText>
      </w:r>
      <w:r w:rsidR="00605DE6" w:rsidRPr="001E1745">
        <w:fldChar w:fldCharType="begin">
          <w:fldData xml:space="preserve">PEVuZE5vdGU+PENpdGU+PEF1dGhvcj5MaTwvQXV0aG9yPjxZZWFyPjE5OTk8L1llYXI+PFJlY051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</w:fldData>
        </w:fldChar>
      </w:r>
      <w:r w:rsidR="00605DE6" w:rsidRPr="001E1745">
        <w:instrText xml:space="preserve"> ADDIN EN.CITE.DATA </w:instrText>
      </w:r>
      <w:r w:rsidR="00605DE6" w:rsidRPr="001E1745">
        <w:fldChar w:fldCharType="end"/>
      </w:r>
      <w:r w:rsidR="0056257B" w:rsidRPr="001E1745">
        <w:fldChar w:fldCharType="separate"/>
      </w:r>
      <w:r w:rsidR="00605DE6" w:rsidRPr="001E1745">
        <w:rPr>
          <w:noProof/>
        </w:rPr>
        <w:t>[</w:t>
      </w:r>
      <w:hyperlink w:anchor="_ENREF_26" w:tooltip="Li, 1999 #55" w:history="1">
        <w:r w:rsidR="00605DE6" w:rsidRPr="001E1745">
          <w:rPr>
            <w:noProof/>
          </w:rPr>
          <w:t>26</w:t>
        </w:r>
      </w:hyperlink>
      <w:r w:rsidR="00605DE6" w:rsidRPr="001E1745">
        <w:rPr>
          <w:noProof/>
        </w:rPr>
        <w:t xml:space="preserve">, </w:t>
      </w:r>
      <w:hyperlink w:anchor="_ENREF_29" w:tooltip="Haggag, 2017 #442" w:history="1">
        <w:r w:rsidR="00605DE6" w:rsidRPr="001E1745">
          <w:rPr>
            <w:noProof/>
          </w:rPr>
          <w:t>29</w:t>
        </w:r>
      </w:hyperlink>
      <w:r w:rsidR="00605DE6" w:rsidRPr="001E1745">
        <w:rPr>
          <w:noProof/>
        </w:rPr>
        <w:t>]</w:t>
      </w:r>
      <w:r w:rsidR="0056257B" w:rsidRPr="001E1745">
        <w:fldChar w:fldCharType="end"/>
      </w:r>
      <w:r w:rsidR="0056257B" w:rsidRPr="001E1745">
        <w:t>.</w:t>
      </w:r>
      <w:r w:rsidR="002C0E65">
        <w:t xml:space="preserve"> </w:t>
      </w:r>
      <w:r w:rsidR="0056257B" w:rsidRPr="001E1745">
        <w:t xml:space="preserve"> The </w:t>
      </w:r>
      <w:r w:rsidR="002C0E65">
        <w:t>hydrophilic nature</w:t>
      </w:r>
      <w:r w:rsidR="0056257B" w:rsidRPr="001E1745">
        <w:t xml:space="preserve"> of </w:t>
      </w:r>
      <w:r w:rsidR="001048FF" w:rsidRPr="001E1745">
        <w:t>5FU</w:t>
      </w:r>
      <w:r w:rsidR="0056257B" w:rsidRPr="001E1745">
        <w:t xml:space="preserve"> </w:t>
      </w:r>
      <w:r w:rsidR="002C0E65">
        <w:t xml:space="preserve">leads to leakage into the </w:t>
      </w:r>
      <w:r w:rsidR="0056257B" w:rsidRPr="001E1745">
        <w:t xml:space="preserve">external aqueous phase </w:t>
      </w:r>
      <w:r w:rsidR="002C0E65">
        <w:t xml:space="preserve">during the initial phases of particle formation </w:t>
      </w:r>
      <w:r w:rsidR="0056257B" w:rsidRPr="001E1745">
        <w:t xml:space="preserve">resulting in low </w:t>
      </w:r>
      <w:r w:rsidR="005D3D84">
        <w:t>encapsulation efficiencies</w:t>
      </w:r>
      <w:r w:rsidR="0056257B" w:rsidRPr="001E1745">
        <w:t xml:space="preserve"> </w:t>
      </w:r>
      <w:r w:rsidR="0056257B" w:rsidRPr="001E1745">
        <w:fldChar w:fldCharType="begin">
          <w:fldData xml:space="preserve">PEVuZE5vdGU+PENpdGU+PEF1dGhvcj5FbC1IYW1tYWRpPC9BdXRob3I+PFllYXI+MjAxNzwvWWVh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</w:fldData>
        </w:fldChar>
      </w:r>
      <w:r w:rsidR="00605DE6" w:rsidRPr="001E1745">
        <w:instrText xml:space="preserve"> ADDIN EN.CITE </w:instrText>
      </w:r>
      <w:r w:rsidR="00605DE6" w:rsidRPr="001E1745">
        <w:fldChar w:fldCharType="begin">
          <w:fldData xml:space="preserve">PEVuZE5vdGU+PENpdGU+PEF1dGhvcj5FbC1IYW1tYWRpPC9BdXRob3I+PFllYXI+MjAxNzwvWWVh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</w:fldData>
        </w:fldChar>
      </w:r>
      <w:r w:rsidR="00605DE6" w:rsidRPr="001E1745">
        <w:instrText xml:space="preserve"> ADDIN EN.CITE.DATA </w:instrText>
      </w:r>
      <w:r w:rsidR="00605DE6" w:rsidRPr="001E1745">
        <w:fldChar w:fldCharType="end"/>
      </w:r>
      <w:r w:rsidR="0056257B" w:rsidRPr="001E1745">
        <w:fldChar w:fldCharType="separate"/>
      </w:r>
      <w:r w:rsidR="00605DE6" w:rsidRPr="001E1745">
        <w:rPr>
          <w:noProof/>
        </w:rPr>
        <w:t>[</w:t>
      </w:r>
      <w:hyperlink w:anchor="_ENREF_2" w:tooltip="El-Hammadi, 2017 #446" w:history="1">
        <w:r w:rsidR="00605DE6" w:rsidRPr="001E1745">
          <w:rPr>
            <w:noProof/>
          </w:rPr>
          <w:t>2</w:t>
        </w:r>
      </w:hyperlink>
      <w:proofErr w:type="gramStart"/>
      <w:r w:rsidR="00605DE6" w:rsidRPr="001E1745">
        <w:rPr>
          <w:noProof/>
        </w:rPr>
        <w:t xml:space="preserve">, </w:t>
      </w:r>
      <w:hyperlink w:anchor="_ENREF_35" w:tooltip="Wang, 2015 #456" w:history="1">
        <w:r w:rsidR="00605DE6" w:rsidRPr="001E1745">
          <w:rPr>
            <w:noProof/>
          </w:rPr>
          <w:t>35</w:t>
        </w:r>
      </w:hyperlink>
      <w:r w:rsidR="00605DE6" w:rsidRPr="001E1745">
        <w:rPr>
          <w:noProof/>
        </w:rPr>
        <w:t>,</w:t>
      </w:r>
      <w:proofErr w:type="gramEnd"/>
      <w:r w:rsidR="00605DE6" w:rsidRPr="001E1745">
        <w:rPr>
          <w:noProof/>
        </w:rPr>
        <w:t xml:space="preserve"> </w:t>
      </w:r>
      <w:hyperlink w:anchor="_ENREF_40" w:tooltip="Mattos, 2016 #459" w:history="1">
        <w:r w:rsidR="00605DE6" w:rsidRPr="001E1745">
          <w:rPr>
            <w:noProof/>
          </w:rPr>
          <w:t>40</w:t>
        </w:r>
      </w:hyperlink>
      <w:r w:rsidR="00605DE6" w:rsidRPr="001E1745">
        <w:rPr>
          <w:noProof/>
        </w:rPr>
        <w:t>]</w:t>
      </w:r>
      <w:r w:rsidR="0056257B" w:rsidRPr="001E1745">
        <w:fldChar w:fldCharType="end"/>
      </w:r>
      <w:r w:rsidR="0056257B" w:rsidRPr="001E1745">
        <w:t xml:space="preserve">. </w:t>
      </w:r>
      <w:r w:rsidR="002C0E65">
        <w:t xml:space="preserve"> In this work, a h</w:t>
      </w:r>
      <w:r w:rsidR="0056257B" w:rsidRPr="001E1745">
        <w:t xml:space="preserve">igh concentration of PVA </w:t>
      </w:r>
      <w:r w:rsidR="002C0E65">
        <w:t>in the</w:t>
      </w:r>
      <w:r w:rsidR="0056257B" w:rsidRPr="001E1745">
        <w:t xml:space="preserve"> internal aqueous phase</w:t>
      </w:r>
      <w:r w:rsidR="002C0E65">
        <w:t xml:space="preserve"> will modify its viscosity,</w:t>
      </w:r>
      <w:r w:rsidR="0056257B" w:rsidRPr="001E1745">
        <w:t xml:space="preserve"> minimi</w:t>
      </w:r>
      <w:r w:rsidR="002C0E65">
        <w:t>s</w:t>
      </w:r>
      <w:r w:rsidR="0056257B" w:rsidRPr="001E1745">
        <w:t xml:space="preserve">ing the leaching of </w:t>
      </w:r>
      <w:r w:rsidR="001048FF" w:rsidRPr="001E1745">
        <w:t>5FU</w:t>
      </w:r>
      <w:r w:rsidR="0056257B" w:rsidRPr="001E1745">
        <w:t xml:space="preserve"> into external aqueous phase</w:t>
      </w:r>
      <w:r w:rsidR="00FB63E6">
        <w:t xml:space="preserve"> </w:t>
      </w:r>
      <w:r w:rsidR="0056257B" w:rsidRPr="001E1745">
        <w:fldChar w:fldCharType="begin">
          <w:fldData xml:space="preserve">PEVuZE5vdGU+PENpdGU+PEF1dGhvcj5TYWhvbzwvQXV0aG9yPjxZZWFyPjIwMDI8L1llYXI+PFJl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</w:fldData>
        </w:fldChar>
      </w:r>
      <w:r w:rsidR="00605DE6" w:rsidRPr="001E1745">
        <w:instrText xml:space="preserve"> ADDIN EN.CITE </w:instrText>
      </w:r>
      <w:r w:rsidR="00605DE6" w:rsidRPr="001E1745">
        <w:fldChar w:fldCharType="begin">
          <w:fldData xml:space="preserve">PEVuZE5vdGU+PENpdGU+PEF1dGhvcj5TYWhvbzwvQXV0aG9yPjxZZWFyPjIwMDI8L1llYXI+PFJl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</w:fldData>
        </w:fldChar>
      </w:r>
      <w:r w:rsidR="00605DE6" w:rsidRPr="001E1745">
        <w:instrText xml:space="preserve"> ADDIN EN.CITE.DATA </w:instrText>
      </w:r>
      <w:r w:rsidR="00605DE6" w:rsidRPr="001E1745">
        <w:fldChar w:fldCharType="end"/>
      </w:r>
      <w:r w:rsidR="0056257B" w:rsidRPr="001E1745">
        <w:fldChar w:fldCharType="separate"/>
      </w:r>
      <w:r w:rsidR="00605DE6" w:rsidRPr="001E1745">
        <w:rPr>
          <w:noProof/>
        </w:rPr>
        <w:t>[</w:t>
      </w:r>
      <w:hyperlink w:anchor="_ENREF_48" w:tooltip="Sahoo, 2002 #43" w:history="1">
        <w:r w:rsidR="00605DE6" w:rsidRPr="001E1745">
          <w:rPr>
            <w:noProof/>
          </w:rPr>
          <w:t>48</w:t>
        </w:r>
      </w:hyperlink>
      <w:r w:rsidR="00605DE6" w:rsidRPr="001E1745">
        <w:rPr>
          <w:noProof/>
        </w:rPr>
        <w:t>]</w:t>
      </w:r>
      <w:r w:rsidR="0056257B" w:rsidRPr="001E1745">
        <w:fldChar w:fldCharType="end"/>
      </w:r>
      <w:r w:rsidR="0056257B" w:rsidRPr="001E1745">
        <w:t xml:space="preserve">.These results were in good agreement with </w:t>
      </w:r>
      <w:r w:rsidR="00FB63E6">
        <w:t xml:space="preserve">the findings of </w:t>
      </w:r>
      <w:r w:rsidR="0056257B" w:rsidRPr="001E1745">
        <w:t>others</w:t>
      </w:r>
      <w:r w:rsidR="0056257B" w:rsidRPr="001E1745">
        <w:rPr>
          <w:rFonts w:ascii="Times New Roman" w:hAnsi="Times New Roman" w:cs="Times New Roman"/>
          <w:sz w:val="20"/>
          <w:szCs w:val="20"/>
        </w:rPr>
        <w:t xml:space="preserve"> </w:t>
      </w:r>
      <w:r w:rsidR="0056257B" w:rsidRPr="001E1745">
        <w:fldChar w:fldCharType="begin">
          <w:fldData xml:space="preserve">PEVuZE5vdGU+PENpdGU+PEF1dGhvcj5ZYW5nPC9BdXRob3I+PFllYXI+MjAwMTwvWWVhcj48UmVj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==
</w:fldData>
        </w:fldChar>
      </w:r>
      <w:r w:rsidR="00605DE6" w:rsidRPr="001E1745">
        <w:instrText xml:space="preserve"> ADDIN EN.CITE </w:instrText>
      </w:r>
      <w:r w:rsidR="00605DE6" w:rsidRPr="001E1745">
        <w:fldChar w:fldCharType="begin">
          <w:fldData xml:space="preserve">PEVuZE5vdGU+PENpdGU+PEF1dGhvcj5ZYW5nPC9BdXRob3I+PFllYXI+MjAwMTwvWWVhcj48UmVj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==
</w:fldData>
        </w:fldChar>
      </w:r>
      <w:r w:rsidR="00605DE6" w:rsidRPr="001E1745">
        <w:instrText xml:space="preserve"> ADDIN EN.CITE.DATA </w:instrText>
      </w:r>
      <w:r w:rsidR="00605DE6" w:rsidRPr="001E1745">
        <w:fldChar w:fldCharType="end"/>
      </w:r>
      <w:r w:rsidR="0056257B" w:rsidRPr="001E1745">
        <w:fldChar w:fldCharType="separate"/>
      </w:r>
      <w:r w:rsidR="00605DE6" w:rsidRPr="001E1745">
        <w:rPr>
          <w:noProof/>
        </w:rPr>
        <w:t>[</w:t>
      </w:r>
      <w:hyperlink w:anchor="_ENREF_46" w:tooltip="Yang, 2001 #54" w:history="1">
        <w:r w:rsidR="00605DE6" w:rsidRPr="001E1745">
          <w:rPr>
            <w:noProof/>
          </w:rPr>
          <w:t>46</w:t>
        </w:r>
      </w:hyperlink>
      <w:r w:rsidR="00605DE6" w:rsidRPr="001E1745">
        <w:rPr>
          <w:noProof/>
        </w:rPr>
        <w:t xml:space="preserve">, </w:t>
      </w:r>
      <w:hyperlink w:anchor="_ENREF_49" w:tooltip="Mobarak, 2014 #88" w:history="1">
        <w:r w:rsidR="00605DE6" w:rsidRPr="001E1745">
          <w:rPr>
            <w:noProof/>
          </w:rPr>
          <w:t>49</w:t>
        </w:r>
      </w:hyperlink>
      <w:r w:rsidR="00605DE6" w:rsidRPr="001E1745">
        <w:rPr>
          <w:noProof/>
        </w:rPr>
        <w:t>]</w:t>
      </w:r>
      <w:r w:rsidR="0056257B" w:rsidRPr="001E1745">
        <w:fldChar w:fldCharType="end"/>
      </w:r>
      <w:r w:rsidR="0056257B" w:rsidRPr="001E1745">
        <w:t>.</w:t>
      </w:r>
    </w:p>
    <w:p w14:paraId="7FB38E63" w14:textId="331262BA" w:rsidR="00327D30" w:rsidRDefault="00FB63E6" w:rsidP="00327D30">
      <w:pPr>
        <w:ind w:firstLine="720"/>
      </w:pPr>
      <w:r w:rsidRPr="00FB63E6">
        <w:rPr>
          <w:iCs/>
          <w:lang w:val="en-US"/>
        </w:rPr>
        <w:t>The</w:t>
      </w:r>
      <w:r>
        <w:rPr>
          <w:i/>
          <w:iCs/>
          <w:lang w:val="en-US"/>
        </w:rPr>
        <w:t xml:space="preserve"> i</w:t>
      </w:r>
      <w:r w:rsidR="00343E28" w:rsidRPr="001C5490">
        <w:rPr>
          <w:i/>
          <w:iCs/>
          <w:lang w:val="en-US"/>
        </w:rPr>
        <w:t>n vitro</w:t>
      </w:r>
      <w:r w:rsidR="00343E28">
        <w:rPr>
          <w:lang w:val="en-US"/>
        </w:rPr>
        <w:t xml:space="preserve"> release </w:t>
      </w:r>
      <w:r>
        <w:rPr>
          <w:lang w:val="en-US"/>
        </w:rPr>
        <w:t>profile</w:t>
      </w:r>
      <w:r w:rsidR="00343E28">
        <w:rPr>
          <w:lang w:val="en-US"/>
        </w:rPr>
        <w:t xml:space="preserve"> of F6 showed </w:t>
      </w:r>
      <w:r>
        <w:rPr>
          <w:lang w:val="en-US"/>
        </w:rPr>
        <w:t xml:space="preserve">the lowest initial burst and an extended release profile over a 7-day period.  </w:t>
      </w:r>
      <w:r w:rsidR="0056257B" w:rsidRPr="0056257B">
        <w:rPr>
          <w:lang w:val="en-US"/>
        </w:rPr>
        <w:t xml:space="preserve">PVA </w:t>
      </w:r>
      <w:r>
        <w:rPr>
          <w:lang w:val="en-US"/>
        </w:rPr>
        <w:t xml:space="preserve">in the primary emulsion phase is expected to </w:t>
      </w:r>
      <w:r w:rsidR="005D3D84">
        <w:rPr>
          <w:lang w:val="en-US"/>
        </w:rPr>
        <w:t>congregate</w:t>
      </w:r>
      <w:r>
        <w:rPr>
          <w:lang w:val="en-US"/>
        </w:rPr>
        <w:t xml:space="preserve"> at interfacial sites and influence drug release </w:t>
      </w:r>
      <w:r w:rsidR="0056257B" w:rsidRPr="0056257B">
        <w:rPr>
          <w:lang w:val="en-US"/>
        </w:rPr>
        <w:fldChar w:fldCharType="begin">
          <w:fldData xml:space="preserve">PEVuZE5vdGU+PENpdGU+PEF1dGhvcj5QYWw8L0F1dGhvcj48WWVhcj4yMDExPC9ZZWFyPjxSZWNO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</w:fldData>
        </w:fldChar>
      </w:r>
      <w:r w:rsidR="00605DE6">
        <w:rPr>
          <w:lang w:val="en-US"/>
        </w:rPr>
        <w:instrText xml:space="preserve"> ADDIN EN.CITE </w:instrText>
      </w:r>
      <w:r w:rsidR="00605DE6">
        <w:rPr>
          <w:lang w:val="en-US"/>
        </w:rPr>
        <w:fldChar w:fldCharType="begin">
          <w:fldData xml:space="preserve">PEVuZE5vdGU+PENpdGU+PEF1dGhvcj5QYWw8L0F1dGhvcj48WWVhcj4yMDExPC9ZZWFyPjxSZWNO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</w:fldData>
        </w:fldChar>
      </w:r>
      <w:r w:rsidR="00605DE6">
        <w:rPr>
          <w:lang w:val="en-US"/>
        </w:rPr>
        <w:instrText xml:space="preserve"> ADDIN EN.CITE.DATA </w:instrText>
      </w:r>
      <w:r w:rsidR="00605DE6">
        <w:rPr>
          <w:lang w:val="en-US"/>
        </w:rPr>
      </w:r>
      <w:r w:rsidR="00605DE6">
        <w:rPr>
          <w:lang w:val="en-US"/>
        </w:rPr>
        <w:fldChar w:fldCharType="end"/>
      </w:r>
      <w:r w:rsidR="0056257B" w:rsidRPr="0056257B">
        <w:rPr>
          <w:lang w:val="en-US"/>
        </w:rPr>
      </w:r>
      <w:r w:rsidR="0056257B" w:rsidRPr="0056257B">
        <w:rPr>
          <w:lang w:val="en-US"/>
        </w:rPr>
        <w:fldChar w:fldCharType="separate"/>
      </w:r>
      <w:r w:rsidR="00605DE6">
        <w:rPr>
          <w:noProof/>
          <w:lang w:val="en-US"/>
        </w:rPr>
        <w:t>[</w:t>
      </w:r>
      <w:hyperlink w:anchor="_ENREF_50" w:tooltip="Pal, 2011 #501" w:history="1">
        <w:r w:rsidR="00605DE6">
          <w:rPr>
            <w:noProof/>
            <w:lang w:val="en-US"/>
          </w:rPr>
          <w:t>50</w:t>
        </w:r>
      </w:hyperlink>
      <w:r w:rsidR="00605DE6">
        <w:rPr>
          <w:noProof/>
          <w:lang w:val="en-US"/>
        </w:rPr>
        <w:t xml:space="preserve">, </w:t>
      </w:r>
      <w:hyperlink w:anchor="_ENREF_51" w:tooltip="Wu, 2014 #500" w:history="1">
        <w:r w:rsidR="00605DE6">
          <w:rPr>
            <w:noProof/>
            <w:lang w:val="en-US"/>
          </w:rPr>
          <w:t>51</w:t>
        </w:r>
      </w:hyperlink>
      <w:r w:rsidR="00605DE6">
        <w:rPr>
          <w:noProof/>
          <w:lang w:val="en-US"/>
        </w:rPr>
        <w:t>]</w:t>
      </w:r>
      <w:r w:rsidR="0056257B" w:rsidRPr="0056257B">
        <w:rPr>
          <w:lang w:val="en-US"/>
        </w:rPr>
        <w:fldChar w:fldCharType="end"/>
      </w:r>
      <w:r>
        <w:rPr>
          <w:lang w:val="en-US"/>
        </w:rPr>
        <w:t xml:space="preserve">.  </w:t>
      </w:r>
      <w:r w:rsidR="001048FF">
        <w:t>5FU</w:t>
      </w:r>
      <w:r w:rsidR="008B4B72">
        <w:t>-</w:t>
      </w:r>
      <w:r w:rsidR="0056257B" w:rsidRPr="0056257B">
        <w:t xml:space="preserve">loaded NP prepared using PEG-PLGA polymer and PVA addition to the internal phase were significantly lower in size and higher in </w:t>
      </w:r>
      <w:r w:rsidR="0056257B" w:rsidRPr="0056257B">
        <w:lastRenderedPageBreak/>
        <w:t xml:space="preserve">encapsulation efficiency compared to formulations fabricated by other types of polymers at the same conditions. </w:t>
      </w:r>
      <w:r>
        <w:t xml:space="preserve"> Formulation </w:t>
      </w:r>
      <w:r w:rsidR="0056257B" w:rsidRPr="0056257B">
        <w:t xml:space="preserve">F6 exhibited </w:t>
      </w:r>
      <w:r>
        <w:t>the lowest</w:t>
      </w:r>
      <w:r w:rsidR="0056257B" w:rsidRPr="0056257B">
        <w:t xml:space="preserve"> NP size </w:t>
      </w:r>
      <w:r>
        <w:t>(</w:t>
      </w:r>
      <w:r w:rsidR="0056257B" w:rsidRPr="0056257B">
        <w:t>185</w:t>
      </w:r>
      <w:r>
        <w:t xml:space="preserve"> </w:t>
      </w:r>
      <w:r w:rsidR="0056257B" w:rsidRPr="0056257B">
        <w:t>nm</w:t>
      </w:r>
      <w:r>
        <w:t>)</w:t>
      </w:r>
      <w:r w:rsidR="0056257B" w:rsidRPr="0056257B">
        <w:t xml:space="preserve">, </w:t>
      </w:r>
      <w:r>
        <w:t>the best</w:t>
      </w:r>
      <w:r w:rsidR="0056257B" w:rsidRPr="0056257B">
        <w:t xml:space="preserve"> encapsulation efficiency</w:t>
      </w:r>
      <w:r>
        <w:t xml:space="preserve"> (</w:t>
      </w:r>
      <w:r w:rsidR="0056257B" w:rsidRPr="0056257B">
        <w:t>80.37%</w:t>
      </w:r>
      <w:r>
        <w:t>)</w:t>
      </w:r>
      <w:r w:rsidR="0056257B" w:rsidRPr="0056257B">
        <w:t xml:space="preserve"> and sustained </w:t>
      </w:r>
      <w:r w:rsidR="001048FF">
        <w:t>5FU</w:t>
      </w:r>
      <w:r w:rsidR="0056257B" w:rsidRPr="0056257B">
        <w:t xml:space="preserve"> release for seven days.  The experimental release data of F6 were fitted to different release models. </w:t>
      </w:r>
      <w:r w:rsidR="00327D30">
        <w:t xml:space="preserve"> </w:t>
      </w:r>
      <w:r w:rsidR="0056257B" w:rsidRPr="0056257B">
        <w:t xml:space="preserve">The results of these </w:t>
      </w:r>
      <w:r w:rsidR="008671A4">
        <w:t xml:space="preserve">manipulations, </w:t>
      </w:r>
      <w:r w:rsidR="0056257B" w:rsidRPr="0056257B">
        <w:t>expressed in terms of the correlation factor (r</w:t>
      </w:r>
      <w:r w:rsidR="0056257B" w:rsidRPr="0056257B">
        <w:rPr>
          <w:vertAlign w:val="superscript"/>
        </w:rPr>
        <w:t>2</w:t>
      </w:r>
      <w:r w:rsidR="0056257B" w:rsidRPr="0056257B">
        <w:t>)</w:t>
      </w:r>
      <w:r w:rsidR="008671A4">
        <w:t>,</w:t>
      </w:r>
      <w:r w:rsidR="0056257B" w:rsidRPr="0056257B">
        <w:t xml:space="preserve"> showed that the best model describing the </w:t>
      </w:r>
      <w:r w:rsidR="001048FF">
        <w:t>5FU</w:t>
      </w:r>
      <w:r w:rsidR="0056257B" w:rsidRPr="0056257B">
        <w:t xml:space="preserve"> release from PEG-PLGA polymer was the zero order </w:t>
      </w:r>
      <w:proofErr w:type="gramStart"/>
      <w:r w:rsidR="0056257B" w:rsidRPr="0056257B">
        <w:t>model</w:t>
      </w:r>
      <w:proofErr w:type="gramEnd"/>
      <w:r w:rsidR="0056257B" w:rsidRPr="0056257B">
        <w:t xml:space="preserve">. </w:t>
      </w:r>
      <w:r w:rsidR="00327D30">
        <w:t xml:space="preserve"> </w:t>
      </w:r>
      <w:r w:rsidR="0056257B" w:rsidRPr="0056257B">
        <w:t>These results are different from our previous results</w:t>
      </w:r>
      <w:r w:rsidR="008671A4">
        <w:t>,</w:t>
      </w:r>
      <w:r w:rsidR="0056257B" w:rsidRPr="0056257B">
        <w:t xml:space="preserve"> which showed Higu</w:t>
      </w:r>
      <w:r w:rsidR="00327D30">
        <w:t>c</w:t>
      </w:r>
      <w:r w:rsidR="0056257B" w:rsidRPr="0056257B">
        <w:t xml:space="preserve">hi release </w:t>
      </w:r>
      <w:r w:rsidR="00327D30">
        <w:t xml:space="preserve">kinetics </w:t>
      </w:r>
      <w:r w:rsidR="0056257B" w:rsidRPr="0056257B">
        <w:t xml:space="preserve">from the same polymer </w:t>
      </w:r>
      <w:r w:rsidR="0056257B" w:rsidRPr="0056257B">
        <w:fldChar w:fldCharType="begin">
          <w:fldData xml:space="preserve">PEVuZE5vdGU+PENpdGU+PEF1dGhvcj5IYWdnYWc8L0F1dGhvcj48WWVhcj4yMDE3PC9ZZWFyPjxS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==
</w:fldData>
        </w:fldChar>
      </w:r>
      <w:r w:rsidR="00605DE6">
        <w:instrText xml:space="preserve"> ADDIN EN.CITE </w:instrText>
      </w:r>
      <w:r w:rsidR="00605DE6">
        <w:fldChar w:fldCharType="begin">
          <w:fldData xml:space="preserve">PEVuZE5vdGU+PENpdGU+PEF1dGhvcj5IYWdnYWc8L0F1dGhvcj48WWVhcj4yMDE3PC9ZZWFyPjxS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==
</w:fldData>
        </w:fldChar>
      </w:r>
      <w:r w:rsidR="00605DE6">
        <w:instrText xml:space="preserve"> ADDIN EN.CITE.DATA </w:instrText>
      </w:r>
      <w:r w:rsidR="00605DE6">
        <w:fldChar w:fldCharType="end"/>
      </w:r>
      <w:r w:rsidR="0056257B" w:rsidRPr="0056257B">
        <w:fldChar w:fldCharType="separate"/>
      </w:r>
      <w:r w:rsidR="00605DE6">
        <w:rPr>
          <w:noProof/>
        </w:rPr>
        <w:t>[</w:t>
      </w:r>
      <w:hyperlink w:anchor="_ENREF_29" w:tooltip="Haggag, 2017 #442" w:history="1">
        <w:r w:rsidR="00605DE6">
          <w:rPr>
            <w:noProof/>
          </w:rPr>
          <w:t>29</w:t>
        </w:r>
      </w:hyperlink>
      <w:r w:rsidR="00605DE6">
        <w:rPr>
          <w:noProof/>
        </w:rPr>
        <w:t>]</w:t>
      </w:r>
      <w:r w:rsidR="0056257B" w:rsidRPr="0056257B">
        <w:fldChar w:fldCharType="end"/>
      </w:r>
      <w:r w:rsidR="0056257B" w:rsidRPr="0056257B">
        <w:t xml:space="preserve">. </w:t>
      </w:r>
      <w:r w:rsidR="00327D30">
        <w:t xml:space="preserve"> </w:t>
      </w:r>
      <w:r w:rsidR="0056257B" w:rsidRPr="0056257B">
        <w:t>This can be attrib</w:t>
      </w:r>
      <w:r w:rsidR="00327D30">
        <w:t xml:space="preserve">uted to presence of </w:t>
      </w:r>
      <w:r w:rsidR="008671A4">
        <w:t xml:space="preserve">the </w:t>
      </w:r>
      <w:r w:rsidR="00327D30">
        <w:t>PVA layer.</w:t>
      </w:r>
    </w:p>
    <w:p w14:paraId="201879DC" w14:textId="50662469" w:rsidR="00343E28" w:rsidRPr="00343E28" w:rsidRDefault="00343E28" w:rsidP="00327D30">
      <w:pPr>
        <w:ind w:firstLine="720"/>
      </w:pPr>
      <w:r w:rsidRPr="008741C1">
        <w:rPr>
          <w:i/>
          <w:iCs/>
        </w:rPr>
        <w:t>In vivo</w:t>
      </w:r>
      <w:r>
        <w:t xml:space="preserve"> administration of PEGylated </w:t>
      </w:r>
      <w:r w:rsidR="00327D30">
        <w:t>NP</w:t>
      </w:r>
      <w:r>
        <w:t xml:space="preserve"> has some important considerations. </w:t>
      </w:r>
      <w:r w:rsidRPr="00601E0C">
        <w:t xml:space="preserve">It has been previously described that a </w:t>
      </w:r>
      <w:r>
        <w:t>higher PEG</w:t>
      </w:r>
      <w:r w:rsidRPr="00601E0C">
        <w:t xml:space="preserve"> density on the surface of the</w:t>
      </w:r>
      <w:r>
        <w:t xml:space="preserve"> </w:t>
      </w:r>
      <w:r w:rsidR="00327D30">
        <w:t>NP</w:t>
      </w:r>
      <w:r>
        <w:t xml:space="preserve"> can decrease</w:t>
      </w:r>
      <w:r w:rsidRPr="00601E0C">
        <w:t xml:space="preserve"> </w:t>
      </w:r>
      <w:r>
        <w:t>the mobility of the PEG molecules and minim</w:t>
      </w:r>
      <w:r w:rsidR="002802ED">
        <w:t>ise</w:t>
      </w:r>
      <w:r w:rsidRPr="00601E0C">
        <w:t xml:space="preserve"> the steric hindrance </w:t>
      </w:r>
      <w:r>
        <w:t xml:space="preserve">effect of the PEG layer </w:t>
      </w:r>
      <w:r>
        <w:fldChar w:fldCharType="begin"/>
      </w:r>
      <w:r w:rsidR="00605DE6">
        <w:instrText xml:space="preserve"> ADDIN EN.CITE &lt;EndNote&gt;&lt;Cite&gt;&lt;Author&gt;Owens&lt;/Author&gt;&lt;Year&gt;2006&lt;/Year&gt;&lt;RecNum&gt;461&lt;/RecNum&gt;&lt;DisplayText&gt;[52]&lt;/DisplayText&gt;&lt;record&gt;&lt;rec-number&gt;461&lt;/rec-number&gt;&lt;foreign-keys&gt;&lt;key app="EN" db-id="esexvsppetrware0wpfptxd5ws9reswwsdft"&gt;461&lt;/key&gt;&lt;/foreign-keys&gt;&lt;ref-type name="Journal Article"&gt;17&lt;/ref-type&gt;&lt;contributors&gt;&lt;authors&gt;&lt;author&gt;Owens, D. E., 3rd&lt;/author&gt;&lt;author&gt;Peppas, N. A.&lt;/author&gt;&lt;/authors&gt;&lt;/contributors&gt;&lt;auth-address&gt;Department of Chemical Engineering, University of Texas at Austin, 1 University Station, C0400, Austin, TX 78712, USA.&lt;/auth-address&gt;&lt;titles&gt;&lt;title&gt;Opsonization, biodistribution, and pharmacokinetics of polymeric nanoparticles&lt;/title&gt;&lt;secondary-title&gt;Int J Pharm&lt;/secondary-title&gt;&lt;alt-title&gt;International journal of pharmaceutics&lt;/alt-title&gt;&lt;/titles&gt;&lt;periodical&gt;&lt;full-title&gt;Int J Pharm&lt;/full-title&gt;&lt;abbr-1&gt;International journal of pharmaceutics&lt;/abbr-1&gt;&lt;/periodical&gt;&lt;alt-periodical&gt;&lt;full-title&gt;Int J Pharm&lt;/full-title&gt;&lt;abbr-1&gt;International journal of pharmaceutics&lt;/abbr-1&gt;&lt;/alt-periodical&gt;&lt;pages&gt;93-102&lt;/pages&gt;&lt;volume&gt;307&lt;/volume&gt;&lt;number&gt;1&lt;/number&gt;&lt;edition&gt;2005/11/24&lt;/edition&gt;&lt;keywords&gt;&lt;keyword&gt;Animals&lt;/keyword&gt;&lt;keyword&gt;Drug Carriers&lt;/keyword&gt;&lt;keyword&gt;Humans&lt;/keyword&gt;&lt;keyword&gt;Nanostructures/chemistry&lt;/keyword&gt;&lt;keyword&gt;Opsonin Proteins/immunology&lt;/keyword&gt;&lt;keyword&gt;Phagocytes/immunology&lt;/keyword&gt;&lt;keyword&gt;Phagocytosis&lt;/keyword&gt;&lt;keyword&gt;Pharmacokinetics&lt;/keyword&gt;&lt;keyword&gt;Polyethylene Glycols/chemistry&lt;/keyword&gt;&lt;/keywords&gt;&lt;dates&gt;&lt;year&gt;2006&lt;/year&gt;&lt;pub-dates&gt;&lt;date&gt;Jan 03&lt;/date&gt;&lt;/pub-dates&gt;&lt;/dates&gt;&lt;isbn&gt;0378-5173 (Print)&amp;#xD;0378-5173 (Linking)&lt;/isbn&gt;&lt;accession-num&gt;16303268&lt;/accession-num&gt;&lt;urls&gt;&lt;/urls&gt;&lt;electronic-resource-num&gt;10.1016/j.ijpharm.2005.10.010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="00605DE6">
        <w:rPr>
          <w:noProof/>
        </w:rPr>
        <w:t>[</w:t>
      </w:r>
      <w:hyperlink w:anchor="_ENREF_52" w:tooltip="Owens, 2006 #461" w:history="1">
        <w:r w:rsidR="00605DE6">
          <w:rPr>
            <w:noProof/>
          </w:rPr>
          <w:t>52</w:t>
        </w:r>
      </w:hyperlink>
      <w:r w:rsidR="00605DE6">
        <w:rPr>
          <w:noProof/>
        </w:rPr>
        <w:t>]</w:t>
      </w:r>
      <w:r>
        <w:fldChar w:fldCharType="end"/>
      </w:r>
      <w:r w:rsidRPr="00601E0C">
        <w:t xml:space="preserve">. </w:t>
      </w:r>
      <w:r w:rsidR="00327D30">
        <w:t xml:space="preserve"> </w:t>
      </w:r>
      <w:r w:rsidR="008671A4">
        <w:t>I</w:t>
      </w:r>
      <w:r w:rsidRPr="00601E0C">
        <w:t>f th</w:t>
      </w:r>
      <w:r>
        <w:t>e PEG content</w:t>
      </w:r>
      <w:r w:rsidRPr="00601E0C">
        <w:t xml:space="preserve"> is too low, </w:t>
      </w:r>
      <w:proofErr w:type="spellStart"/>
      <w:r w:rsidRPr="00601E0C">
        <w:t>opsonins</w:t>
      </w:r>
      <w:proofErr w:type="spellEnd"/>
      <w:r w:rsidRPr="00601E0C">
        <w:t xml:space="preserve"> </w:t>
      </w:r>
      <w:r>
        <w:t>will bind</w:t>
      </w:r>
      <w:r w:rsidRPr="00601E0C">
        <w:t xml:space="preserve"> to the </w:t>
      </w:r>
      <w:r w:rsidR="00327D30">
        <w:t xml:space="preserve">NP </w:t>
      </w:r>
      <w:r w:rsidRPr="00601E0C">
        <w:t>surface</w:t>
      </w:r>
      <w:r>
        <w:t xml:space="preserve"> </w:t>
      </w:r>
      <w:r w:rsidRPr="00601E0C">
        <w:t>and the stealth effect will be decreased</w:t>
      </w:r>
      <w:r w:rsidR="00327D30">
        <w:t xml:space="preserve"> </w:t>
      </w:r>
      <w:r>
        <w:fldChar w:fldCharType="begin"/>
      </w:r>
      <w:r w:rsidR="00605DE6">
        <w:instrText xml:space="preserve"> ADDIN EN.CITE &lt;EndNote&gt;&lt;Cite&gt;&lt;Author&gt;Simón-Yarza&lt;/Author&gt;&lt;Year&gt;2013&lt;/Year&gt;&lt;RecNum&gt;39&lt;/RecNum&gt;&lt;DisplayText&gt;[53]&lt;/DisplayText&gt;&lt;record&gt;&lt;rec-number&gt;39&lt;/rec-number&gt;&lt;foreign-keys&gt;&lt;key app="EN" db-id="esexvsppetrware0wpfptxd5ws9reswwsdft"&gt;39&lt;/key&gt;&lt;/foreign-keys&gt;&lt;ref-type name="Journal Article"&gt;17&lt;/ref-type&gt;&lt;contributors&gt;&lt;authors&gt;&lt;author&gt;Simón-Yarza, Teresa&lt;/author&gt;&lt;author&gt;Formiga, Fabio R.&lt;/author&gt;&lt;author&gt;Tamayo, Esther&lt;/author&gt;&lt;author&gt;Pelacho, Beatriz&lt;/author&gt;&lt;author&gt;Prosper, Felipe&lt;/author&gt;&lt;author&gt;Blanco-Prieto, María J.&lt;/author&gt;&lt;/authors&gt;&lt;/contributors&gt;&lt;titles&gt;&lt;title&gt;PEGylated-PLGA microparticles containing VEGF for long term drug delivery&lt;/title&gt;&lt;secondary-title&gt;International Journal of Pharmaceutics&lt;/secondary-title&gt;&lt;/titles&gt;&lt;periodical&gt;&lt;full-title&gt;Int J Pharm&lt;/full-title&gt;&lt;abbr-1&gt;International journal of pharmaceutics&lt;/abbr-1&gt;&lt;/periodical&gt;&lt;pages&gt;13-18&lt;/pages&gt;&lt;volume&gt;440&lt;/volume&gt;&lt;number&gt;1&lt;/number&gt;&lt;keywords&gt;&lt;keyword&gt;PEG&lt;/keyword&gt;&lt;keyword&gt;PLGA&lt;/keyword&gt;&lt;keyword&gt;Macrophage uptake&lt;/keyword&gt;&lt;keyword&gt;VEGF&lt;/keyword&gt;&lt;keyword&gt;Protein delivery&lt;/keyword&gt;&lt;/keywords&gt;&lt;dates&gt;&lt;year&gt;2013&lt;/year&gt;&lt;pub-dates&gt;&lt;date&gt;1/2/&lt;/date&gt;&lt;/pub-dates&gt;&lt;/dates&gt;&lt;isbn&gt;0378-5173&lt;/isbn&gt;&lt;urls&gt;&lt;related-urls&gt;&lt;url&gt;http://www.sciencedirect.com/science/article/pii/S0378517312006801&lt;/url&gt;&lt;/related-urls&gt;&lt;/urls&gt;&lt;electronic-resource-num&gt;http://dx.doi.org/10.1016/j.ijpharm.2012.07.006&lt;/electronic-resource-num&gt;&lt;/record&gt;&lt;/Cite&gt;&lt;/EndNote&gt;</w:instrText>
      </w:r>
      <w:r>
        <w:fldChar w:fldCharType="separate"/>
      </w:r>
      <w:r w:rsidR="00605DE6">
        <w:rPr>
          <w:noProof/>
        </w:rPr>
        <w:t>[</w:t>
      </w:r>
      <w:hyperlink w:anchor="_ENREF_53" w:tooltip="Simón-Yarza, 2013 #39" w:history="1">
        <w:r w:rsidR="00605DE6">
          <w:rPr>
            <w:noProof/>
          </w:rPr>
          <w:t>53</w:t>
        </w:r>
      </w:hyperlink>
      <w:r w:rsidR="00605DE6">
        <w:rPr>
          <w:noProof/>
        </w:rPr>
        <w:t>]</w:t>
      </w:r>
      <w:r>
        <w:fldChar w:fldCharType="end"/>
      </w:r>
      <w:r w:rsidRPr="00601E0C">
        <w:t xml:space="preserve">. </w:t>
      </w:r>
      <w:r w:rsidR="00327D30">
        <w:t xml:space="preserve"> </w:t>
      </w:r>
      <w:r w:rsidRPr="00601E0C">
        <w:t>Therefore, in order to</w:t>
      </w:r>
      <w:r>
        <w:t xml:space="preserve"> achieve an intermediate PEG</w:t>
      </w:r>
      <w:r w:rsidRPr="00601E0C">
        <w:t xml:space="preserve"> c</w:t>
      </w:r>
      <w:r w:rsidR="00327D30">
        <w:t xml:space="preserve">hain concentration between the mushroom and the </w:t>
      </w:r>
      <w:r w:rsidRPr="00601E0C">
        <w:t>brush conformation (low and hig</w:t>
      </w:r>
      <w:r>
        <w:t xml:space="preserve">h PEG content), PLGA, PEG-PLGA and </w:t>
      </w:r>
      <w:r w:rsidRPr="00601E0C">
        <w:t xml:space="preserve">a ratio composition </w:t>
      </w:r>
      <w:r>
        <w:t xml:space="preserve">of 1:1 (w/w) of polymers PLGA: PEG-PLGA </w:t>
      </w:r>
      <w:proofErr w:type="gramStart"/>
      <w:r>
        <w:t>were</w:t>
      </w:r>
      <w:proofErr w:type="gramEnd"/>
      <w:r w:rsidRPr="00601E0C">
        <w:t xml:space="preserve"> finally selected</w:t>
      </w:r>
      <w:r>
        <w:t xml:space="preserve"> for this study.</w:t>
      </w:r>
    </w:p>
    <w:p w14:paraId="501F5E04" w14:textId="0A275146" w:rsidR="0056257B" w:rsidRPr="0056257B" w:rsidRDefault="00327D30" w:rsidP="00A95464">
      <w:pPr>
        <w:ind w:firstLine="720"/>
        <w:rPr>
          <w:lang w:val="en-US"/>
        </w:rPr>
      </w:pPr>
      <w:r w:rsidRPr="00327D30">
        <w:t>A t</w:t>
      </w:r>
      <w:r w:rsidR="001048FF" w:rsidRPr="00327D30">
        <w:t>umour</w:t>
      </w:r>
      <w:r w:rsidR="0056257B" w:rsidRPr="00327D30">
        <w:t xml:space="preserve"> is a pathological state </w:t>
      </w:r>
      <w:r>
        <w:t>characterised by</w:t>
      </w:r>
      <w:r w:rsidR="0056257B" w:rsidRPr="00327D30">
        <w:t xml:space="preserve"> uncontrolled proliferation </w:t>
      </w:r>
      <w:r w:rsidR="0056257B" w:rsidRPr="00327D30">
        <w:fldChar w:fldCharType="begin"/>
      </w:r>
      <w:r w:rsidR="00605DE6" w:rsidRPr="00327D30">
        <w:instrText xml:space="preserve"> ADDIN EN.CITE &lt;EndNote&gt;&lt;Cite&gt;&lt;Author&gt;Hanahan&lt;/Author&gt;&lt;Year&gt;2000&lt;/Year&gt;&lt;RecNum&gt;353&lt;/RecNum&gt;&lt;DisplayText&gt;[54]&lt;/DisplayText&gt;&lt;record&gt;&lt;rec-number&gt;353&lt;/rec-number&gt;&lt;foreign-keys&gt;&lt;key app="EN" db-id="esexvsppetrware0wpfptxd5ws9reswwsdft"&gt;353&lt;/key&gt;&lt;/foreign-keys&gt;&lt;ref-type name="Journal Article"&gt;17&lt;/ref-type&gt;&lt;contributors&gt;&lt;authors&gt;&lt;author&gt;Hanahan, D.&lt;/author&gt;&lt;author&gt;Weinberg, R. A.&lt;/author&gt;&lt;/authors&gt;&lt;/contributors&gt;&lt;auth-address&gt;Department of Biochemistry, Hormone Research Institute, University of California at San Francisco, 94143, USA.&lt;/auth-address&gt;&lt;titles&gt;&lt;title&gt;The hallmarks of cancer&lt;/title&gt;&lt;secondary-title&gt;Cell&lt;/secondary-title&gt;&lt;alt-title&gt;Cell&lt;/alt-title&gt;&lt;/titles&gt;&lt;periodical&gt;&lt;full-title&gt;Cell&lt;/full-title&gt;&lt;/periodical&gt;&lt;alt-periodical&gt;&lt;full-title&gt;Cell&lt;/full-title&gt;&lt;/alt-periodical&gt;&lt;pages&gt;57-70&lt;/pages&gt;&lt;volume&gt;100&lt;/volume&gt;&lt;number&gt;1&lt;/number&gt;&lt;edition&gt;2000/01/27&lt;/edition&gt;&lt;keywords&gt;&lt;keyword&gt;Animals&lt;/keyword&gt;&lt;keyword&gt;Apoptosis&lt;/keyword&gt;&lt;keyword&gt;Cell Transformation, Neoplastic&lt;/keyword&gt;&lt;keyword&gt;Gene Expression Regulation, Neoplastic&lt;/keyword&gt;&lt;keyword&gt;Humans&lt;/keyword&gt;&lt;keyword&gt;Neoplasms/blood supply/etiology/genetics/pathology&lt;/keyword&gt;&lt;keyword&gt;Neoplasms, Experimental/blood supply/genetics/pathology&lt;/keyword&gt;&lt;keyword&gt;Neovascularization, Pathologic&lt;/keyword&gt;&lt;/keywords&gt;&lt;dates&gt;&lt;year&gt;2000&lt;/year&gt;&lt;pub-dates&gt;&lt;date&gt;Jan 7&lt;/date&gt;&lt;/pub-dates&gt;&lt;/dates&gt;&lt;isbn&gt;0092-8674 (Print)&amp;#xD;0092-8674 (Linking)&lt;/isbn&gt;&lt;accession-num&gt;10647931&lt;/accession-num&gt;&lt;urls&gt;&lt;/urls&gt;&lt;remote-database-provider&gt;NLM&lt;/remote-database-provider&gt;&lt;language&gt;eng&lt;/language&gt;&lt;/record&gt;&lt;/Cite&gt;&lt;/EndNote&gt;</w:instrText>
      </w:r>
      <w:r w:rsidR="0056257B" w:rsidRPr="00327D30">
        <w:fldChar w:fldCharType="separate"/>
      </w:r>
      <w:r w:rsidR="00605DE6" w:rsidRPr="00327D30">
        <w:rPr>
          <w:noProof/>
        </w:rPr>
        <w:t>[</w:t>
      </w:r>
      <w:hyperlink w:anchor="_ENREF_54" w:tooltip="Hanahan, 2000 #353" w:history="1">
        <w:r w:rsidR="00605DE6" w:rsidRPr="00327D30">
          <w:rPr>
            <w:noProof/>
          </w:rPr>
          <w:t>54</w:t>
        </w:r>
      </w:hyperlink>
      <w:r w:rsidR="00605DE6" w:rsidRPr="00327D30">
        <w:rPr>
          <w:noProof/>
        </w:rPr>
        <w:t>]</w:t>
      </w:r>
      <w:r w:rsidR="0056257B" w:rsidRPr="00327D30">
        <w:fldChar w:fldCharType="end"/>
      </w:r>
      <w:r w:rsidR="0056257B" w:rsidRPr="00327D30">
        <w:t>.</w:t>
      </w:r>
      <w:r w:rsidR="0056257B" w:rsidRPr="00327D30">
        <w:rPr>
          <w:rFonts w:ascii="Minion-Regular" w:hAnsi="Minion-Regular" w:cs="Minion-Regular"/>
          <w:sz w:val="20"/>
          <w:szCs w:val="20"/>
        </w:rPr>
        <w:t xml:space="preserve"> </w:t>
      </w:r>
      <w:r w:rsidR="0056257B" w:rsidRPr="00327D30">
        <w:t xml:space="preserve"> In the present study, we investigated the </w:t>
      </w:r>
      <w:r w:rsidR="0056257B" w:rsidRPr="00327D30">
        <w:rPr>
          <w:i/>
          <w:iCs/>
        </w:rPr>
        <w:t>in vivo</w:t>
      </w:r>
      <w:r w:rsidR="0056257B" w:rsidRPr="00327D30">
        <w:t xml:space="preserve"> effects of </w:t>
      </w:r>
      <w:r w:rsidR="001048FF" w:rsidRPr="00327D30">
        <w:t>5FU</w:t>
      </w:r>
      <w:r w:rsidR="0056257B" w:rsidRPr="00327D30">
        <w:t xml:space="preserve"> and </w:t>
      </w:r>
      <w:r w:rsidR="001048FF" w:rsidRPr="00327D30">
        <w:t>5FU</w:t>
      </w:r>
      <w:r w:rsidR="008B4B72" w:rsidRPr="00327D30">
        <w:t>-</w:t>
      </w:r>
      <w:r w:rsidR="0056257B" w:rsidRPr="00327D30">
        <w:t xml:space="preserve">loaded PEG-PLGA NP on the proliferation of SEC cells in </w:t>
      </w:r>
      <w:r w:rsidR="001048FF" w:rsidRPr="00327D30">
        <w:t>tumour</w:t>
      </w:r>
      <w:r w:rsidR="0056257B" w:rsidRPr="00327D30">
        <w:t xml:space="preserve"> bearing mice. </w:t>
      </w:r>
      <w:r>
        <w:t xml:space="preserve"> </w:t>
      </w:r>
      <w:r w:rsidR="0056257B" w:rsidRPr="00327D30">
        <w:t xml:space="preserve">Previous investigations have indicated </w:t>
      </w:r>
      <w:r>
        <w:t xml:space="preserve">the potential of colloidal delivery of anticancer agents </w:t>
      </w:r>
      <w:r w:rsidR="0056257B" w:rsidRPr="00327D30">
        <w:fldChar w:fldCharType="begin"/>
      </w:r>
      <w:r w:rsidR="00605DE6" w:rsidRPr="00327D30">
        <w:instrText xml:space="preserve"> ADDIN EN.CITE &lt;EndNote&gt;&lt;Cite&gt;&lt;Author&gt;Brigger&lt;/Author&gt;&lt;Year&gt;2002&lt;/Year&gt;&lt;RecNum&gt;117&lt;/RecNum&gt;&lt;DisplayText&gt;[33]&lt;/DisplayText&gt;&lt;record&gt;&lt;rec-number&gt;117&lt;/rec-number&gt;&lt;foreign-keys&gt;&lt;key app="EN" db-id="esexvsppetrware0wpfptxd5ws9reswwsdft"&gt;117&lt;/key&gt;&lt;/foreign-keys&gt;&lt;ref-type name="Journal Article"&gt;17&lt;/ref-type&gt;&lt;contributors&gt;&lt;authors&gt;&lt;author&gt;Brigger, I.&lt;/author&gt;&lt;author&gt;Dubernet, C.&lt;/author&gt;&lt;author&gt;Couvreur, P.&lt;/author&gt;&lt;/authors&gt;&lt;/contributors&gt;&lt;auth-address&gt;University of Paris-Sud XI, UMR CNRS 8612, Faculty of Pharmacy, 5 rue J.B. Clement, 92296 Chatenay-Malabry, France.&lt;/auth-address&gt;&lt;titles&gt;&lt;title&gt;Nanoparticles in cancer therapy and diagnosis&lt;/title&gt;&lt;secondary-title&gt;Adv Drug Deliv Rev&lt;/secondary-title&gt;&lt;alt-title&gt;Advanced drug delivery reviews&lt;/alt-title&gt;&lt;/titles&gt;&lt;periodical&gt;&lt;full-title&gt;Adv Drug Deliv Rev&lt;/full-title&gt;&lt;abbr-1&gt;Advanced drug delivery reviews&lt;/abbr-1&gt;&lt;/periodical&gt;&lt;alt-periodical&gt;&lt;full-title&gt;Adv Drug Deliv Rev&lt;/full-title&gt;&lt;abbr-1&gt;Advanced drug delivery reviews&lt;/abbr-1&gt;&lt;/alt-periodical&gt;&lt;pages&gt;631-51&lt;/pages&gt;&lt;volume&gt;54&lt;/volume&gt;&lt;number&gt;5&lt;/number&gt;&lt;edition&gt;2002/09/03&lt;/edition&gt;&lt;keywords&gt;&lt;keyword&gt;Animals&lt;/keyword&gt;&lt;keyword&gt;Antineoplastic Agents/ administration &amp;amp; dosage&lt;/keyword&gt;&lt;keyword&gt;Drug Administration Routes&lt;/keyword&gt;&lt;keyword&gt;Drug Carriers&lt;/keyword&gt;&lt;keyword&gt;Drug Delivery Systems&lt;/keyword&gt;&lt;keyword&gt;Drug Resistance, Multiple&lt;/keyword&gt;&lt;keyword&gt;Humans&lt;/keyword&gt;&lt;keyword&gt;Magnetic Resonance Imaging&lt;/keyword&gt;&lt;keyword&gt;Nanotechnology&lt;/keyword&gt;&lt;keyword&gt;Neoplasms/ diagnosis/ drug therapy/radionuclide imaging&lt;/keyword&gt;&lt;keyword&gt;Oligonucleotides, Antisense/administration &amp;amp; dosage&lt;/keyword&gt;&lt;keyword&gt;Particle Size&lt;/keyword&gt;&lt;keyword&gt;Tumor Cells, Cultured&lt;/keyword&gt;&lt;keyword&gt;Tumor Markers, Biological/analysis&lt;/keyword&gt;&lt;/keywords&gt;&lt;dates&gt;&lt;year&gt;2002&lt;/year&gt;&lt;pub-dates&gt;&lt;date&gt;Sep 13&lt;/date&gt;&lt;/pub-dates&gt;&lt;/dates&gt;&lt;isbn&gt;0169-409X (Print)&amp;#xD;0169-409X (Linking)&lt;/isbn&gt;&lt;accession-num&gt;12204596&lt;/accession-num&gt;&lt;urls&gt;&lt;/urls&gt;&lt;remote-database-provider&gt;NLM&lt;/remote-database-provider&gt;&lt;language&gt;eng&lt;/language&gt;&lt;/record&gt;&lt;/Cite&gt;&lt;/EndNote&gt;</w:instrText>
      </w:r>
      <w:r w:rsidR="0056257B" w:rsidRPr="00327D30">
        <w:fldChar w:fldCharType="separate"/>
      </w:r>
      <w:r w:rsidR="00605DE6" w:rsidRPr="00327D30">
        <w:rPr>
          <w:noProof/>
        </w:rPr>
        <w:t>[</w:t>
      </w:r>
      <w:hyperlink w:anchor="_ENREF_33" w:tooltip="Brigger, 2002 #117" w:history="1">
        <w:r w:rsidR="00605DE6" w:rsidRPr="00327D30">
          <w:rPr>
            <w:noProof/>
          </w:rPr>
          <w:t>33</w:t>
        </w:r>
      </w:hyperlink>
      <w:r w:rsidR="00605DE6" w:rsidRPr="00327D30">
        <w:rPr>
          <w:noProof/>
        </w:rPr>
        <w:t>]</w:t>
      </w:r>
      <w:r w:rsidR="0056257B" w:rsidRPr="00327D30">
        <w:fldChar w:fldCharType="end"/>
      </w:r>
      <w:r>
        <w:t xml:space="preserve">, with </w:t>
      </w:r>
      <w:r w:rsidR="001048FF" w:rsidRPr="00327D30">
        <w:t>5FU</w:t>
      </w:r>
      <w:r w:rsidR="0056257B" w:rsidRPr="00327D30">
        <w:t xml:space="preserve"> </w:t>
      </w:r>
      <w:r>
        <w:t xml:space="preserve">being of particular interest to our group.  As in keeping with other such therapeutic agents, 5FU possesses a range of </w:t>
      </w:r>
      <w:r w:rsidR="0056257B" w:rsidRPr="00327D30">
        <w:t xml:space="preserve">serious side effects </w:t>
      </w:r>
      <w:r w:rsidR="0056257B" w:rsidRPr="00327D30">
        <w:fldChar w:fldCharType="begin"/>
      </w:r>
      <w:r w:rsidR="00605DE6" w:rsidRPr="00327D30">
        <w:instrText xml:space="preserve"> ADDIN EN.CITE &lt;EndNote&gt;&lt;Cite&gt;&lt;Author&gt;He&lt;/Author&gt;&lt;Year&gt;2003&lt;/Year&gt;&lt;RecNum&gt;463&lt;/RecNum&gt;&lt;DisplayText&gt;[22]&lt;/DisplayText&gt;&lt;record&gt;&lt;rec-number&gt;463&lt;/rec-number&gt;&lt;foreign-keys&gt;&lt;key app="EN" db-id="esexvsppetrware0wpfptxd5ws9reswwsdft"&gt;463&lt;/key&gt;&lt;/foreign-keys&gt;&lt;ref-type name="Journal Article"&gt;17&lt;/ref-type&gt;&lt;contributors&gt;&lt;authors&gt;&lt;author&gt;He, Yin-Cheng&lt;/author&gt;&lt;author&gt;Chen, Ji-Wei&lt;/author&gt;&lt;author&gt;Cao, Jun&lt;/author&gt;&lt;author&gt;Pan, Ding-Yu&lt;/author&gt;&lt;author&gt;Qiao, Jian-Guo&lt;/author&gt;&lt;/authors&gt;&lt;/contributors&gt;&lt;titles&gt;&lt;title&gt;Toxicities and therapeutic effect of 5-fluorouracil controlled release implant on tumor-bearing rats&lt;/title&gt;&lt;secondary-title&gt;World Journal of Gastroenterology : WJG&lt;/secondary-title&gt;&lt;/titles&gt;&lt;periodical&gt;&lt;full-title&gt;World J Gastroenterol&lt;/full-title&gt;&lt;abbr-1&gt;World journal of gastroenterology : WJG&lt;/abbr-1&gt;&lt;/periodical&gt;&lt;pages&gt;1795-1798&lt;/pages&gt;&lt;volume&gt;9&lt;/volume&gt;&lt;number&gt;8&lt;/number&gt;&lt;dates&gt;&lt;year&gt;2003&lt;/year&gt;&lt;pub-dates&gt;&lt;date&gt;08/15&amp;#xD;12/10/received&amp;#xD;12/22/revised&amp;#xD;01/16/accepted&lt;/date&gt;&lt;/pub-dates&gt;&lt;/dates&gt;&lt;publisher&gt;Baishideng Publishing Group Inc&lt;/publisher&gt;&lt;isbn&gt;1007-9327&amp;#xD;2219-2840&lt;/isbn&gt;&lt;accession-num&gt;PMC4611546&lt;/accession-num&gt;&lt;urls&gt;&lt;related-urls&gt;&lt;url&gt;http://www.ncbi.nlm.nih.gov/pmc/articles/PMC4611546/&lt;/url&gt;&lt;/related-urls&gt;&lt;/urls&gt;&lt;electronic-resource-num&gt;10.3748/wjg.v9.i8.1795&lt;/electronic-resource-num&gt;&lt;remote-database-name&gt;PMC&lt;/remote-database-name&gt;&lt;/record&gt;&lt;/Cite&gt;&lt;/EndNote&gt;</w:instrText>
      </w:r>
      <w:r w:rsidR="0056257B" w:rsidRPr="00327D30">
        <w:fldChar w:fldCharType="separate"/>
      </w:r>
      <w:r w:rsidR="00605DE6" w:rsidRPr="00327D30">
        <w:rPr>
          <w:noProof/>
        </w:rPr>
        <w:t>[</w:t>
      </w:r>
      <w:hyperlink w:anchor="_ENREF_22" w:tooltip="He, 2003 #463" w:history="1">
        <w:r w:rsidR="00605DE6" w:rsidRPr="00327D30">
          <w:rPr>
            <w:noProof/>
          </w:rPr>
          <w:t>22</w:t>
        </w:r>
      </w:hyperlink>
      <w:r w:rsidR="00605DE6" w:rsidRPr="00327D30">
        <w:rPr>
          <w:noProof/>
        </w:rPr>
        <w:t>]</w:t>
      </w:r>
      <w:r w:rsidR="0056257B" w:rsidRPr="00327D30">
        <w:fldChar w:fldCharType="end"/>
      </w:r>
      <w:r w:rsidR="0056257B" w:rsidRPr="00327D30">
        <w:t xml:space="preserve">. </w:t>
      </w:r>
      <w:r>
        <w:t xml:space="preserve"> In this work, the </w:t>
      </w:r>
      <w:r w:rsidR="0056257B" w:rsidRPr="0056257B">
        <w:rPr>
          <w:lang w:val="en-US"/>
        </w:rPr>
        <w:t xml:space="preserve">SEC xenograft model </w:t>
      </w:r>
      <w:r>
        <w:rPr>
          <w:lang w:val="en-US"/>
        </w:rPr>
        <w:t xml:space="preserve">was </w:t>
      </w:r>
      <w:r w:rsidR="0056257B" w:rsidRPr="0056257B">
        <w:rPr>
          <w:lang w:val="en-US"/>
        </w:rPr>
        <w:t>induced in mice</w:t>
      </w:r>
      <w:r>
        <w:rPr>
          <w:lang w:val="en-US"/>
        </w:rPr>
        <w:t>.  It is an</w:t>
      </w:r>
      <w:r w:rsidR="0056257B" w:rsidRPr="0056257B">
        <w:rPr>
          <w:lang w:val="en-US"/>
        </w:rPr>
        <w:t xml:space="preserve"> established model commonly used to investigate different chemotherapeutic treatment strategies </w:t>
      </w:r>
      <w:r w:rsidR="0056257B" w:rsidRPr="0056257B">
        <w:rPr>
          <w:lang w:val="en-US"/>
        </w:rPr>
        <w:lastRenderedPageBreak/>
        <w:t xml:space="preserve">for </w:t>
      </w:r>
      <w:r>
        <w:rPr>
          <w:lang w:val="en-US"/>
        </w:rPr>
        <w:t xml:space="preserve">treating </w:t>
      </w:r>
      <w:r w:rsidR="0056257B" w:rsidRPr="0056257B">
        <w:rPr>
          <w:lang w:val="en-US"/>
        </w:rPr>
        <w:t xml:space="preserve">breast cancer </w:t>
      </w:r>
      <w:r w:rsidR="0056257B" w:rsidRPr="0056257B">
        <w:rPr>
          <w:lang w:val="en-US"/>
        </w:rPr>
        <w:fldChar w:fldCharType="begin"/>
      </w:r>
      <w:r w:rsidR="00605DE6">
        <w:rPr>
          <w:lang w:val="en-US"/>
        </w:rPr>
        <w:instrText xml:space="preserve"> ADDIN EN.CITE &lt;EndNote&gt;&lt;Cite&gt;&lt;Author&gt;Silva&lt;/Author&gt;&lt;Year&gt;2006&lt;/Year&gt;&lt;RecNum&gt;316&lt;/RecNum&gt;&lt;DisplayText&gt;[55]&lt;/DisplayText&gt;&lt;record&gt;&lt;rec-number&gt;316&lt;/rec-number&gt;&lt;foreign-keys&gt;&lt;key app="EN" db-id="esexvsppetrware0wpfptxd5ws9reswwsdft"&gt;316&lt;/key&gt;&lt;/foreign-keys&gt;&lt;ref-type name="Journal Article"&gt;17&lt;/ref-type&gt;&lt;contributors&gt;&lt;authors&gt;&lt;author&gt;Silva, L. A.&lt;/author&gt;&lt;author&gt;Nascimento, K. A.&lt;/author&gt;&lt;author&gt;Maciel, M. C.&lt;/author&gt;&lt;author&gt;Pinheiro, M. T.&lt;/author&gt;&lt;author&gt;Sousa, P. R.&lt;/author&gt;&lt;author&gt;Ferreira, S. C.&lt;/author&gt;&lt;author&gt;Azevedo, A. P.&lt;/author&gt;&lt;author&gt;Guerra, R. N.&lt;/author&gt;&lt;author&gt;Nascimento, F. R.&lt;/author&gt;&lt;/authors&gt;&lt;/contributors&gt;&lt;auth-address&gt;Laboratory of Immunophysiology, Department of Pathology, Federal University of Maranhao, Sao Luis, Brazil.&lt;/auth-address&gt;&lt;titles&gt;&lt;title&gt;Sunflower seed oil-enriched product can inhibit Ehrlich solid tumor growth in mice&lt;/title&gt;&lt;secondary-title&gt;Chemotherapy&lt;/secondary-title&gt;&lt;alt-title&gt;Chemotherapy&lt;/alt-title&gt;&lt;/titles&gt;&lt;periodical&gt;&lt;full-title&gt;Chemotherapy&lt;/full-title&gt;&lt;abbr-1&gt;Chemotherapy&lt;/abbr-1&gt;&lt;/periodical&gt;&lt;alt-periodical&gt;&lt;full-title&gt;Chemotherapy&lt;/full-title&gt;&lt;abbr-1&gt;Chemotherapy&lt;/abbr-1&gt;&lt;/alt-periodical&gt;&lt;pages&gt;91-4&lt;/pages&gt;&lt;volume&gt;52&lt;/volume&gt;&lt;number&gt;2&lt;/number&gt;&lt;edition&gt;2006/02/08&lt;/edition&gt;&lt;keywords&gt;&lt;keyword&gt;Animals&lt;/keyword&gt;&lt;keyword&gt;Carcinoma, Ehrlich Tumor/ drug therapy/pathology&lt;/keyword&gt;&lt;keyword&gt;Injections, Subcutaneous&lt;/keyword&gt;&lt;keyword&gt;Mice&lt;/keyword&gt;&lt;keyword&gt;Plant Oils/administration &amp;amp; dosage/ therapeutic use&lt;/keyword&gt;&lt;/keywords&gt;&lt;dates&gt;&lt;year&gt;2006&lt;/year&gt;&lt;/dates&gt;&lt;isbn&gt;0009-3157 (Print)&amp;#xD;0009-3157 (Linking)&lt;/isbn&gt;&lt;accession-num&gt;16462141&lt;/accession-num&gt;&lt;urls&gt;&lt;/urls&gt;&lt;electronic-resource-num&gt;10.1159/000091308&lt;/electronic-resource-num&gt;&lt;remote-database-provider&gt;NLM&lt;/remote-database-provider&gt;&lt;language&gt;eng&lt;/language&gt;&lt;/record&gt;&lt;/Cite&gt;&lt;/EndNote&gt;</w:instrText>
      </w:r>
      <w:r w:rsidR="0056257B" w:rsidRPr="0056257B">
        <w:rPr>
          <w:lang w:val="en-US"/>
        </w:rPr>
        <w:fldChar w:fldCharType="separate"/>
      </w:r>
      <w:r w:rsidR="00605DE6">
        <w:rPr>
          <w:noProof/>
          <w:lang w:val="en-US"/>
        </w:rPr>
        <w:t>[</w:t>
      </w:r>
      <w:hyperlink w:anchor="_ENREF_55" w:tooltip="Silva, 2006 #316" w:history="1">
        <w:r w:rsidR="00605DE6">
          <w:rPr>
            <w:noProof/>
            <w:lang w:val="en-US"/>
          </w:rPr>
          <w:t>55</w:t>
        </w:r>
      </w:hyperlink>
      <w:r w:rsidR="00605DE6">
        <w:rPr>
          <w:noProof/>
          <w:lang w:val="en-US"/>
        </w:rPr>
        <w:t>]</w:t>
      </w:r>
      <w:r w:rsidR="0056257B" w:rsidRPr="0056257B">
        <w:fldChar w:fldCharType="end"/>
      </w:r>
      <w:r w:rsidR="0056257B" w:rsidRPr="0056257B">
        <w:rPr>
          <w:lang w:val="en-US"/>
        </w:rPr>
        <w:t xml:space="preserve">. </w:t>
      </w:r>
      <w:r>
        <w:rPr>
          <w:lang w:val="en-US"/>
        </w:rPr>
        <w:t xml:space="preserve"> </w:t>
      </w:r>
      <w:r w:rsidR="0056257B" w:rsidRPr="0056257B">
        <w:rPr>
          <w:lang w:val="en-US"/>
        </w:rPr>
        <w:t xml:space="preserve">This model reflects </w:t>
      </w:r>
      <w:r>
        <w:rPr>
          <w:lang w:val="en-US"/>
        </w:rPr>
        <w:t xml:space="preserve">a </w:t>
      </w:r>
      <w:r w:rsidR="0056257B" w:rsidRPr="0056257B">
        <w:rPr>
          <w:lang w:val="en-US"/>
        </w:rPr>
        <w:t xml:space="preserve">high-grade malignancy due to its virulence, quick development and infiltrative nature </w:t>
      </w:r>
      <w:r w:rsidR="0056257B" w:rsidRPr="0056257B">
        <w:rPr>
          <w:lang w:val="en-US"/>
        </w:rPr>
        <w:fldChar w:fldCharType="begin"/>
      </w:r>
      <w:r w:rsidR="00605DE6">
        <w:rPr>
          <w:lang w:val="en-US"/>
        </w:rPr>
        <w:instrText xml:space="preserve"> ADDIN EN.CITE &lt;EndNote&gt;&lt;Cite&gt;&lt;Author&gt;Sakai&lt;/Author&gt;&lt;Year&gt;2010&lt;/Year&gt;&lt;RecNum&gt;317&lt;/RecNum&gt;&lt;DisplayText&gt;[56]&lt;/DisplayText&gt;&lt;record&gt;&lt;rec-number&gt;317&lt;/rec-number&gt;&lt;foreign-keys&gt;&lt;key app="EN" db-id="esexvsppetrware0wpfptxd5ws9reswwsdft"&gt;317&lt;/key&gt;&lt;/foreign-keys&gt;&lt;ref-type name="Journal Article"&gt;17&lt;/ref-type&gt;&lt;contributors&gt;&lt;authors&gt;&lt;author&gt;Sakai, M.&lt;/author&gt;&lt;author&gt;Ferraz-de-Paula, V.&lt;/author&gt;&lt;author&gt;Pinheiro, M. L.&lt;/author&gt;&lt;author&gt;Ribeiro, A.&lt;/author&gt;&lt;author&gt;Quinteiro-Filho, W. M.&lt;/author&gt;&lt;author&gt;Rone, M. B.&lt;/author&gt;&lt;author&gt;Martinez-Arguelles, D. B.&lt;/author&gt;&lt;author&gt;Dagli, M. L. Z.&lt;/author&gt;&lt;author&gt;Papadopoulos, V.&lt;/author&gt;&lt;author&gt;Palermo-Neto, J.&lt;/author&gt;&lt;/authors&gt;&lt;/contributors&gt;&lt;titles&gt;&lt;title&gt;Translocator protein (18 kDa) mediates the pro-growth effects of diazepam on Ehrlich tumor cells in vivo&lt;/title&gt;&lt;secondary-title&gt;European Journal of Pharmacology&lt;/secondary-title&gt;&lt;/titles&gt;&lt;periodical&gt;&lt;full-title&gt;European Journal of Pharmacology&lt;/full-title&gt;&lt;/periodical&gt;&lt;pages&gt;131-138&lt;/pages&gt;&lt;volume&gt;626&lt;/volume&gt;&lt;number&gt;2–3&lt;/number&gt;&lt;keywords&gt;&lt;keyword&gt;TSPO&lt;/keyword&gt;&lt;keyword&gt;Ehrlich cell&lt;/keyword&gt;&lt;keyword&gt;Diazepam&lt;/keyword&gt;&lt;keyword&gt;Cancer&lt;/keyword&gt;&lt;keyword&gt;Benzodiazepine&lt;/keyword&gt;&lt;keyword&gt;Anxiety&lt;/keyword&gt;&lt;/keywords&gt;&lt;dates&gt;&lt;year&gt;2010&lt;/year&gt;&lt;pub-dates&gt;&lt;date&gt;1/25/&lt;/date&gt;&lt;/pub-dates&gt;&lt;/dates&gt;&lt;isbn&gt;0014-2999&lt;/isbn&gt;&lt;urls&gt;&lt;related-urls&gt;&lt;url&gt;http://www.sciencedirect.com/science/article/pii/S0014299909008024&lt;/url&gt;&lt;/related-urls&gt;&lt;/urls&gt;&lt;electronic-resource-num&gt;http://dx.doi.org/10.1016/j.ejphar.2009.09.036&lt;/electronic-resource-num&gt;&lt;/record&gt;&lt;/Cite&gt;&lt;/EndNote&gt;</w:instrText>
      </w:r>
      <w:r w:rsidR="0056257B" w:rsidRPr="0056257B">
        <w:rPr>
          <w:lang w:val="en-US"/>
        </w:rPr>
        <w:fldChar w:fldCharType="separate"/>
      </w:r>
      <w:r w:rsidR="00605DE6">
        <w:rPr>
          <w:noProof/>
          <w:lang w:val="en-US"/>
        </w:rPr>
        <w:t>[</w:t>
      </w:r>
      <w:hyperlink w:anchor="_ENREF_56" w:tooltip="Sakai, 2010 #317" w:history="1">
        <w:r w:rsidR="00605DE6">
          <w:rPr>
            <w:noProof/>
            <w:lang w:val="en-US"/>
          </w:rPr>
          <w:t>56</w:t>
        </w:r>
      </w:hyperlink>
      <w:r w:rsidR="00605DE6">
        <w:rPr>
          <w:noProof/>
          <w:lang w:val="en-US"/>
        </w:rPr>
        <w:t>]</w:t>
      </w:r>
      <w:r w:rsidR="0056257B" w:rsidRPr="0056257B">
        <w:fldChar w:fldCharType="end"/>
      </w:r>
      <w:r w:rsidR="0056257B" w:rsidRPr="0056257B">
        <w:rPr>
          <w:lang w:val="en-US"/>
        </w:rPr>
        <w:t xml:space="preserve">. </w:t>
      </w:r>
      <w:r>
        <w:rPr>
          <w:lang w:val="en-US"/>
        </w:rPr>
        <w:t xml:space="preserve"> </w:t>
      </w:r>
      <w:r w:rsidR="0056257B" w:rsidRPr="0056257B">
        <w:rPr>
          <w:lang w:val="en-US"/>
        </w:rPr>
        <w:t>Therefore</w:t>
      </w:r>
      <w:r w:rsidR="005D3D84">
        <w:rPr>
          <w:lang w:val="en-US"/>
        </w:rPr>
        <w:t>,</w:t>
      </w:r>
      <w:r w:rsidR="0056257B" w:rsidRPr="0056257B">
        <w:rPr>
          <w:lang w:val="en-US"/>
        </w:rPr>
        <w:t xml:space="preserve"> it can be used as a potential model to study the curative effect of </w:t>
      </w:r>
      <w:r w:rsidR="001048FF">
        <w:rPr>
          <w:lang w:val="en-US"/>
        </w:rPr>
        <w:t>5FU</w:t>
      </w:r>
      <w:r w:rsidR="0056257B" w:rsidRPr="0056257B">
        <w:rPr>
          <w:lang w:val="en-US"/>
        </w:rPr>
        <w:t xml:space="preserve"> </w:t>
      </w:r>
      <w:r w:rsidR="0056257B" w:rsidRPr="0056257B">
        <w:rPr>
          <w:i/>
          <w:iCs/>
          <w:lang w:val="en-US"/>
        </w:rPr>
        <w:t>in vivo</w:t>
      </w:r>
      <w:r w:rsidR="0056257B" w:rsidRPr="0056257B">
        <w:rPr>
          <w:lang w:val="en-US"/>
        </w:rPr>
        <w:t>.</w:t>
      </w:r>
    </w:p>
    <w:p w14:paraId="21E29A9C" w14:textId="417DEF06" w:rsidR="00297A57" w:rsidRPr="005D3D84" w:rsidRDefault="00297A57" w:rsidP="00F035A0">
      <w:pPr>
        <w:ind w:firstLine="720"/>
      </w:pPr>
      <w:r w:rsidRPr="00B07DDE">
        <w:rPr>
          <w:color w:val="C00000"/>
        </w:rPr>
        <w:t xml:space="preserve">Delivery of </w:t>
      </w:r>
      <w:r w:rsidR="001048FF" w:rsidRPr="00B07DDE">
        <w:rPr>
          <w:color w:val="C00000"/>
        </w:rPr>
        <w:t>5FU</w:t>
      </w:r>
      <w:r w:rsidRPr="00B07DDE">
        <w:rPr>
          <w:color w:val="C00000"/>
        </w:rPr>
        <w:t xml:space="preserve"> </w:t>
      </w:r>
      <w:r w:rsidR="005D3D84" w:rsidRPr="00B07DDE">
        <w:rPr>
          <w:color w:val="C00000"/>
        </w:rPr>
        <w:t>using</w:t>
      </w:r>
      <w:r w:rsidRPr="00B07DDE">
        <w:rPr>
          <w:color w:val="C00000"/>
        </w:rPr>
        <w:t xml:space="preserve"> PEG-PLGA </w:t>
      </w:r>
      <w:r w:rsidR="005D3D84" w:rsidRPr="00B07DDE">
        <w:rPr>
          <w:color w:val="C00000"/>
        </w:rPr>
        <w:t>NP</w:t>
      </w:r>
      <w:r w:rsidRPr="00B07DDE">
        <w:rPr>
          <w:color w:val="C00000"/>
        </w:rPr>
        <w:t xml:space="preserve"> suppressed the </w:t>
      </w:r>
      <w:r w:rsidR="001048FF" w:rsidRPr="00B07DDE">
        <w:rPr>
          <w:color w:val="C00000"/>
        </w:rPr>
        <w:t>tumour</w:t>
      </w:r>
      <w:r w:rsidRPr="00B07DDE">
        <w:rPr>
          <w:color w:val="C00000"/>
        </w:rPr>
        <w:t xml:space="preserve"> growth significantly (3.2 fold</w:t>
      </w:r>
      <w:r w:rsidR="005D3D84" w:rsidRPr="00B07DDE">
        <w:rPr>
          <w:color w:val="C00000"/>
        </w:rPr>
        <w:t xml:space="preserve"> reduction</w:t>
      </w:r>
      <w:r w:rsidRPr="00B07DDE">
        <w:rPr>
          <w:color w:val="C00000"/>
        </w:rPr>
        <w:t xml:space="preserve">) </w:t>
      </w:r>
      <w:r w:rsidR="0099450B" w:rsidRPr="00B07DDE">
        <w:rPr>
          <w:color w:val="C00000"/>
        </w:rPr>
        <w:t xml:space="preserve">and was more pronounced </w:t>
      </w:r>
      <w:r w:rsidRPr="00B07DDE">
        <w:rPr>
          <w:color w:val="C00000"/>
        </w:rPr>
        <w:t>than</w:t>
      </w:r>
      <w:r w:rsidR="0099450B" w:rsidRPr="00B07DDE">
        <w:rPr>
          <w:color w:val="C00000"/>
        </w:rPr>
        <w:t xml:space="preserve"> the regression observed in </w:t>
      </w:r>
      <w:r w:rsidRPr="00B07DDE">
        <w:rPr>
          <w:color w:val="C00000"/>
        </w:rPr>
        <w:t>animals treated with f</w:t>
      </w:r>
      <w:r w:rsidR="0099450B" w:rsidRPr="00B07DDE">
        <w:rPr>
          <w:color w:val="C00000"/>
        </w:rPr>
        <w:t>ree drug</w:t>
      </w:r>
      <w:r w:rsidRPr="00B07DDE">
        <w:rPr>
          <w:color w:val="C00000"/>
        </w:rPr>
        <w:t>.</w:t>
      </w:r>
      <w:r w:rsidR="0099450B" w:rsidRPr="00B07DDE">
        <w:rPr>
          <w:color w:val="C00000"/>
        </w:rPr>
        <w:t xml:space="preserve">  </w:t>
      </w:r>
      <w:r w:rsidRPr="00B07DDE">
        <w:rPr>
          <w:color w:val="C00000"/>
        </w:rPr>
        <w:t>Th</w:t>
      </w:r>
      <w:r w:rsidR="0099450B" w:rsidRPr="00B07DDE">
        <w:rPr>
          <w:color w:val="C00000"/>
        </w:rPr>
        <w:t xml:space="preserve">is difference in clinical effect may relate to the </w:t>
      </w:r>
      <w:r w:rsidRPr="00B07DDE">
        <w:rPr>
          <w:color w:val="C00000"/>
        </w:rPr>
        <w:t xml:space="preserve">sustained release </w:t>
      </w:r>
      <w:r w:rsidR="0099450B" w:rsidRPr="00B07DDE">
        <w:rPr>
          <w:color w:val="C00000"/>
        </w:rPr>
        <w:t xml:space="preserve">observed using the NP formulation and contrasts </w:t>
      </w:r>
      <w:r w:rsidR="00022BE4" w:rsidRPr="00B07DDE">
        <w:rPr>
          <w:color w:val="C00000"/>
        </w:rPr>
        <w:t xml:space="preserve">with </w:t>
      </w:r>
      <w:r w:rsidR="0099450B" w:rsidRPr="00B07DDE">
        <w:rPr>
          <w:color w:val="C00000"/>
        </w:rPr>
        <w:t xml:space="preserve">the </w:t>
      </w:r>
      <w:r w:rsidRPr="00B07DDE">
        <w:rPr>
          <w:color w:val="C00000"/>
        </w:rPr>
        <w:t>short</w:t>
      </w:r>
      <w:r w:rsidR="0099450B" w:rsidRPr="00B07DDE">
        <w:rPr>
          <w:color w:val="C00000"/>
        </w:rPr>
        <w:t xml:space="preserve"> duration of </w:t>
      </w:r>
      <w:r w:rsidRPr="00B07DDE">
        <w:rPr>
          <w:color w:val="C00000"/>
        </w:rPr>
        <w:t xml:space="preserve">action of the free drug. </w:t>
      </w:r>
      <w:r w:rsidR="0099450B" w:rsidRPr="00B07DDE">
        <w:rPr>
          <w:color w:val="C00000"/>
        </w:rPr>
        <w:t xml:space="preserve"> </w:t>
      </w:r>
      <w:r w:rsidRPr="005D3D84">
        <w:t xml:space="preserve">A significant decrease in </w:t>
      </w:r>
      <w:r w:rsidR="001048FF" w:rsidRPr="005D3D84">
        <w:t>tumour</w:t>
      </w:r>
      <w:r w:rsidRPr="005D3D84">
        <w:t xml:space="preserve"> weight observed at the end of the treatment confirmed the enhanced ant-cancer activity of </w:t>
      </w:r>
      <w:r w:rsidR="001048FF" w:rsidRPr="005D3D84">
        <w:t>5FU</w:t>
      </w:r>
      <w:r w:rsidR="008B4B72" w:rsidRPr="005D3D84">
        <w:t>-</w:t>
      </w:r>
      <w:r w:rsidRPr="005D3D84">
        <w:t xml:space="preserve">loaded NP </w:t>
      </w:r>
      <w:r w:rsidR="00022BE4">
        <w:t xml:space="preserve">when </w:t>
      </w:r>
      <w:r w:rsidRPr="005D3D84">
        <w:t>compared to free drug</w:t>
      </w:r>
      <w:r w:rsidR="00022BE4">
        <w:t>-</w:t>
      </w:r>
      <w:r w:rsidRPr="005D3D84">
        <w:t>treated group.</w:t>
      </w:r>
      <w:r w:rsidR="00686CAC" w:rsidRPr="0099450B">
        <w:t xml:space="preserve"> </w:t>
      </w:r>
      <w:r w:rsidR="0099450B" w:rsidRPr="0099450B">
        <w:t xml:space="preserve"> H</w:t>
      </w:r>
      <w:r w:rsidR="00686CAC" w:rsidRPr="005D3D84">
        <w:t xml:space="preserve">istopathological examination </w:t>
      </w:r>
      <w:r w:rsidR="0099450B">
        <w:t>revealed</w:t>
      </w:r>
      <w:r w:rsidR="00686CAC" w:rsidRPr="005D3D84">
        <w:t xml:space="preserve"> destruction of </w:t>
      </w:r>
      <w:r w:rsidR="001048FF" w:rsidRPr="005D3D84">
        <w:t>tumour</w:t>
      </w:r>
      <w:r w:rsidR="00686CAC" w:rsidRPr="005D3D84">
        <w:t xml:space="preserve"> tissue </w:t>
      </w:r>
      <w:r w:rsidR="0099450B">
        <w:t>following</w:t>
      </w:r>
      <w:r w:rsidR="00686CAC" w:rsidRPr="005D3D84">
        <w:t xml:space="preserve"> </w:t>
      </w:r>
      <w:r w:rsidR="001048FF" w:rsidRPr="005D3D84">
        <w:t>5FU</w:t>
      </w:r>
      <w:r w:rsidR="00686CAC" w:rsidRPr="005D3D84">
        <w:t xml:space="preserve"> PEG-PLGA NP </w:t>
      </w:r>
      <w:r w:rsidR="0099450B">
        <w:t xml:space="preserve">administration, with </w:t>
      </w:r>
      <w:r w:rsidR="00686CAC" w:rsidRPr="005D3D84">
        <w:t xml:space="preserve">the appearance of dead and necrotic cells in </w:t>
      </w:r>
      <w:r w:rsidR="0099450B">
        <w:t xml:space="preserve">the </w:t>
      </w:r>
      <w:r w:rsidR="001048FF" w:rsidRPr="005D3D84">
        <w:t>tumour</w:t>
      </w:r>
      <w:r w:rsidR="00686CAC" w:rsidRPr="005D3D84">
        <w:t xml:space="preserve"> tissue.</w:t>
      </w:r>
    </w:p>
    <w:p w14:paraId="203860AB" w14:textId="47974EDD" w:rsidR="00F035A0" w:rsidRPr="00022BE4" w:rsidRDefault="0099450B" w:rsidP="00022BE4">
      <w:pPr>
        <w:ind w:firstLine="720"/>
      </w:pPr>
      <w:r w:rsidRPr="0099450B">
        <w:t>O</w:t>
      </w:r>
      <w:r w:rsidR="0056257B" w:rsidRPr="0099450B">
        <w:t xml:space="preserve">ne of the most common side effects </w:t>
      </w:r>
      <w:r w:rsidRPr="0099450B">
        <w:t xml:space="preserve">associated with 5FU </w:t>
      </w:r>
      <w:r>
        <w:t xml:space="preserve">use </w:t>
      </w:r>
      <w:r w:rsidRPr="0099450B">
        <w:t xml:space="preserve">is liver and kidney dysfunction, </w:t>
      </w:r>
      <w:r w:rsidRPr="0099450B">
        <w:rPr>
          <w:i/>
        </w:rPr>
        <w:t>inter alia</w:t>
      </w:r>
      <w:r w:rsidRPr="0099450B">
        <w:t xml:space="preserve">, which </w:t>
      </w:r>
      <w:r w:rsidR="0056257B" w:rsidRPr="0099450B">
        <w:t>lead</w:t>
      </w:r>
      <w:r w:rsidRPr="0099450B">
        <w:t>s</w:t>
      </w:r>
      <w:r w:rsidR="0056257B" w:rsidRPr="0099450B">
        <w:t xml:space="preserve"> to a </w:t>
      </w:r>
      <w:r w:rsidRPr="0099450B">
        <w:t>reduction in</w:t>
      </w:r>
      <w:r w:rsidR="0056257B" w:rsidRPr="0099450B">
        <w:t xml:space="preserve"> therapeutic activity and </w:t>
      </w:r>
      <w:r w:rsidRPr="0099450B">
        <w:t xml:space="preserve">patient </w:t>
      </w:r>
      <w:r w:rsidR="0056257B" w:rsidRPr="0099450B">
        <w:t xml:space="preserve">survival time </w:t>
      </w:r>
      <w:r w:rsidR="0056257B" w:rsidRPr="0099450B">
        <w:fldChar w:fldCharType="begin"/>
      </w:r>
      <w:r w:rsidR="00605DE6" w:rsidRPr="0099450B">
        <w:instrText xml:space="preserve"> ADDIN EN.CITE &lt;EndNote&gt;&lt;Cite&gt;&lt;Author&gt;He&lt;/Author&gt;&lt;Year&gt;2003&lt;/Year&gt;&lt;RecNum&gt;463&lt;/RecNum&gt;&lt;DisplayText&gt;[22]&lt;/DisplayText&gt;&lt;record&gt;&lt;rec-number&gt;463&lt;/rec-number&gt;&lt;foreign-keys&gt;&lt;key app="EN" db-id="esexvsppetrware0wpfptxd5ws9reswwsdft"&gt;463&lt;/key&gt;&lt;/foreign-keys&gt;&lt;ref-type name="Journal Article"&gt;17&lt;/ref-type&gt;&lt;contributors&gt;&lt;authors&gt;&lt;author&gt;He, Yin-Cheng&lt;/author&gt;&lt;author&gt;Chen, Ji-Wei&lt;/author&gt;&lt;author&gt;Cao, Jun&lt;/author&gt;&lt;author&gt;Pan, Ding-Yu&lt;/author&gt;&lt;author&gt;Qiao, Jian-Guo&lt;/author&gt;&lt;/authors&gt;&lt;/contributors&gt;&lt;titles&gt;&lt;title&gt;Toxicities and therapeutic effect of 5-fluorouracil controlled release implant on tumor-bearing rats&lt;/title&gt;&lt;secondary-title&gt;World Journal of Gastroenterology : WJG&lt;/secondary-title&gt;&lt;/titles&gt;&lt;periodical&gt;&lt;full-title&gt;World J Gastroenterol&lt;/full-title&gt;&lt;abbr-1&gt;World journal of gastroenterology : WJG&lt;/abbr-1&gt;&lt;/periodical&gt;&lt;pages&gt;1795-1798&lt;/pages&gt;&lt;volume&gt;9&lt;/volume&gt;&lt;number&gt;8&lt;/number&gt;&lt;dates&gt;&lt;year&gt;2003&lt;/year&gt;&lt;pub-dates&gt;&lt;date&gt;08/15&amp;#xD;12/10/received&amp;#xD;12/22/revised&amp;#xD;01/16/accepted&lt;/date&gt;&lt;/pub-dates&gt;&lt;/dates&gt;&lt;publisher&gt;Baishideng Publishing Group Inc&lt;/publisher&gt;&lt;isbn&gt;1007-9327&amp;#xD;2219-2840&lt;/isbn&gt;&lt;accession-num&gt;PMC4611546&lt;/accession-num&gt;&lt;urls&gt;&lt;related-urls&gt;&lt;url&gt;http://www.ncbi.nlm.nih.gov/pmc/articles/PMC4611546/&lt;/url&gt;&lt;/related-urls&gt;&lt;/urls&gt;&lt;electronic-resource-num&gt;10.3748/wjg.v9.i8.1795&lt;/electronic-resource-num&gt;&lt;remote-database-name&gt;PMC&lt;/remote-database-name&gt;&lt;/record&gt;&lt;/Cite&gt;&lt;/EndNote&gt;</w:instrText>
      </w:r>
      <w:r w:rsidR="0056257B" w:rsidRPr="0099450B">
        <w:fldChar w:fldCharType="separate"/>
      </w:r>
      <w:r w:rsidR="00605DE6" w:rsidRPr="0099450B">
        <w:rPr>
          <w:noProof/>
        </w:rPr>
        <w:t>[</w:t>
      </w:r>
      <w:hyperlink w:anchor="_ENREF_22" w:tooltip="He, 2003 #463" w:history="1">
        <w:r w:rsidR="00605DE6" w:rsidRPr="0099450B">
          <w:rPr>
            <w:noProof/>
          </w:rPr>
          <w:t>22</w:t>
        </w:r>
      </w:hyperlink>
      <w:r w:rsidR="00605DE6" w:rsidRPr="0099450B">
        <w:rPr>
          <w:noProof/>
        </w:rPr>
        <w:t>]</w:t>
      </w:r>
      <w:r w:rsidR="0056257B" w:rsidRPr="0099450B">
        <w:fldChar w:fldCharType="end"/>
      </w:r>
      <w:r w:rsidR="0056257B" w:rsidRPr="0099450B">
        <w:t xml:space="preserve">. </w:t>
      </w:r>
      <w:r w:rsidRPr="0099450B">
        <w:t xml:space="preserve"> </w:t>
      </w:r>
      <w:r w:rsidR="0056257B" w:rsidRPr="0099450B">
        <w:t xml:space="preserve">In this </w:t>
      </w:r>
      <w:r w:rsidRPr="0099450B">
        <w:t>work</w:t>
      </w:r>
      <w:r w:rsidR="0056257B" w:rsidRPr="0099450B">
        <w:t xml:space="preserve">, </w:t>
      </w:r>
      <w:r w:rsidR="001048FF" w:rsidRPr="0099450B">
        <w:t>5FU</w:t>
      </w:r>
      <w:r w:rsidR="008B4B72" w:rsidRPr="0099450B">
        <w:t>-</w:t>
      </w:r>
      <w:r w:rsidR="0056257B" w:rsidRPr="0099450B">
        <w:t xml:space="preserve">loaded PEG-PLGA NP showed </w:t>
      </w:r>
      <w:r w:rsidRPr="0099450B">
        <w:t xml:space="preserve">a </w:t>
      </w:r>
      <w:r w:rsidR="0056257B" w:rsidRPr="0099450B">
        <w:t xml:space="preserve">non-significant increase in the levels of AST, ALT and serum creatinine in </w:t>
      </w:r>
      <w:r w:rsidR="001048FF" w:rsidRPr="0099450B">
        <w:t>tumour</w:t>
      </w:r>
      <w:r w:rsidR="0056257B" w:rsidRPr="0099450B">
        <w:t xml:space="preserve">-bearing mice compared with the control group. </w:t>
      </w:r>
      <w:r>
        <w:t xml:space="preserve"> T</w:t>
      </w:r>
      <w:r w:rsidR="0056257B" w:rsidRPr="0099450B">
        <w:t>he level</w:t>
      </w:r>
      <w:r>
        <w:t>s</w:t>
      </w:r>
      <w:r w:rsidR="0056257B" w:rsidRPr="0099450B">
        <w:t xml:space="preserve"> of these biochemical parameters w</w:t>
      </w:r>
      <w:r>
        <w:t>ere</w:t>
      </w:r>
      <w:r w:rsidR="0056257B" w:rsidRPr="0099450B">
        <w:t xml:space="preserve"> significantly lower than </w:t>
      </w:r>
      <w:r>
        <w:t xml:space="preserve">those in the </w:t>
      </w:r>
      <w:r w:rsidR="0056257B" w:rsidRPr="0099450B">
        <w:t>free drug</w:t>
      </w:r>
      <w:r>
        <w:t>-</w:t>
      </w:r>
      <w:r w:rsidR="0056257B" w:rsidRPr="0099450B">
        <w:t>treated group.</w:t>
      </w:r>
      <w:r>
        <w:t xml:space="preserve"> </w:t>
      </w:r>
      <w:r w:rsidR="0056257B" w:rsidRPr="0099450B">
        <w:t xml:space="preserve"> </w:t>
      </w:r>
      <w:r>
        <w:t xml:space="preserve">Therefore, it was concluded </w:t>
      </w:r>
      <w:r w:rsidR="0056257B" w:rsidRPr="0099450B">
        <w:t xml:space="preserve">that PEG-PLGA nanoparticles </w:t>
      </w:r>
      <w:r>
        <w:t>prevented</w:t>
      </w:r>
      <w:r w:rsidR="0056257B" w:rsidRPr="0099450B">
        <w:t xml:space="preserve"> damage </w:t>
      </w:r>
      <w:r w:rsidR="00022BE4">
        <w:t>to</w:t>
      </w:r>
      <w:r w:rsidR="0056257B" w:rsidRPr="0099450B">
        <w:t xml:space="preserve"> liver and kidney function caused by </w:t>
      </w:r>
      <w:r w:rsidR="001048FF" w:rsidRPr="0099450B">
        <w:t>5FU</w:t>
      </w:r>
      <w:r w:rsidR="0056257B" w:rsidRPr="0099450B">
        <w:t xml:space="preserve"> and PEG-PLGA nanoparticles may be judged </w:t>
      </w:r>
      <w:r w:rsidR="00022BE4">
        <w:t xml:space="preserve">to be </w:t>
      </w:r>
      <w:r w:rsidR="0056257B" w:rsidRPr="0099450B">
        <w:t>a safe carr</w:t>
      </w:r>
      <w:r w:rsidR="00F035A0" w:rsidRPr="0099450B">
        <w:t xml:space="preserve">ier for </w:t>
      </w:r>
      <w:r w:rsidR="001048FF" w:rsidRPr="0099450B">
        <w:t>5FU</w:t>
      </w:r>
      <w:r w:rsidR="00F035A0" w:rsidRPr="0099450B">
        <w:t>.</w:t>
      </w:r>
      <w:r w:rsidR="00022BE4">
        <w:t xml:space="preserve">  </w:t>
      </w:r>
      <w:r w:rsidR="0056257B" w:rsidRPr="0056257B">
        <w:rPr>
          <w:lang w:val="en-US"/>
        </w:rPr>
        <w:t xml:space="preserve">The rapid uptake of PLGA nanoparticles by the macrophages of the </w:t>
      </w:r>
      <w:proofErr w:type="spellStart"/>
      <w:r w:rsidR="0056257B" w:rsidRPr="0056257B">
        <w:rPr>
          <w:lang w:val="en-US"/>
        </w:rPr>
        <w:t>reticulo</w:t>
      </w:r>
      <w:proofErr w:type="spellEnd"/>
      <w:r w:rsidR="0056257B" w:rsidRPr="0056257B">
        <w:rPr>
          <w:lang w:val="en-US"/>
        </w:rPr>
        <w:t xml:space="preserve">-endothelial system (RES), primarily in the liver and spleen could be significantly reduced by modifying their surface with polyethylene glycol (PEG). </w:t>
      </w:r>
      <w:r w:rsidR="00022BE4">
        <w:rPr>
          <w:lang w:val="en-US"/>
        </w:rPr>
        <w:t xml:space="preserve"> </w:t>
      </w:r>
      <w:r w:rsidR="0056257B" w:rsidRPr="0056257B">
        <w:rPr>
          <w:lang w:val="en-US"/>
        </w:rPr>
        <w:t xml:space="preserve">The presence of PEG chains on the surface can protect </w:t>
      </w:r>
      <w:r w:rsidR="00022BE4">
        <w:rPr>
          <w:lang w:val="en-US"/>
        </w:rPr>
        <w:t xml:space="preserve">NP from capture by macrophages, </w:t>
      </w:r>
      <w:r w:rsidR="0056257B" w:rsidRPr="0056257B">
        <w:rPr>
          <w:lang w:val="en-US"/>
        </w:rPr>
        <w:t xml:space="preserve">improves its cytoplasmic transport and reduces possible enzymatic degradation </w:t>
      </w:r>
      <w:r w:rsidR="0056257B" w:rsidRPr="0056257B">
        <w:rPr>
          <w:lang w:val="en-US"/>
        </w:rPr>
        <w:fldChar w:fldCharType="begin"/>
      </w:r>
      <w:r w:rsidR="00605DE6">
        <w:rPr>
          <w:lang w:val="en-US"/>
        </w:rPr>
        <w:instrText xml:space="preserve"> ADDIN EN.CITE &lt;EndNote&gt;&lt;Cite&gt;&lt;Author&gt;van Vlerken&lt;/Author&gt;&lt;Year&gt;2007&lt;/Year&gt;&lt;RecNum&gt;318&lt;/RecNum&gt;&lt;DisplayText&gt;[57]&lt;/DisplayText&gt;&lt;record&gt;&lt;rec-number&gt;318&lt;/rec-number&gt;&lt;foreign-keys&gt;&lt;key app="EN" db-id="esexvsppetrware0wpfptxd5ws9reswwsdft"&gt;318&lt;/key&gt;&lt;/foreign-keys&gt;&lt;ref-type name="Journal Article"&gt;17&lt;/ref-type&gt;&lt;contributors&gt;&lt;authors&gt;&lt;author&gt;van Vlerken, L. E.&lt;/author&gt;&lt;author&gt;Vyas, T. K.&lt;/author&gt;&lt;author&gt;Amiji, M. M.&lt;/author&gt;&lt;/authors&gt;&lt;/contributors&gt;&lt;auth-address&gt;Department of Pharmaceutical Sciences, School of Pharmacy, Northeastern University, 110 Mugar Life Sciences Building, Boston, Massachusetts 02115, USA.&lt;/auth-address&gt;&lt;titles&gt;&lt;title&gt;Poly(ethylene glycol)-modified nanocarriers for tumor-targeted and intracellular delivery&lt;/title&gt;&lt;secondary-title&gt;Pharm Res&lt;/secondary-title&gt;&lt;alt-title&gt;Pharmaceutical research&lt;/alt-title&gt;&lt;/titles&gt;&lt;periodical&gt;&lt;full-title&gt;Pharmaceutical Research&lt;/full-title&gt;&lt;abbr-1&gt;Pharm Res&lt;/abbr-1&gt;&lt;/periodical&gt;&lt;alt-periodical&gt;&lt;full-title&gt;Pharmaceutical Research&lt;/full-title&gt;&lt;abbr-1&gt;Pharm Res&lt;/abbr-1&gt;&lt;/alt-periodical&gt;&lt;pages&gt;1405-14&lt;/pages&gt;&lt;volume&gt;24&lt;/volume&gt;&lt;number&gt;8&lt;/number&gt;&lt;edition&gt;2007/03/30&lt;/edition&gt;&lt;keywords&gt;&lt;keyword&gt;Animals&lt;/keyword&gt;&lt;keyword&gt;Antineoplastic Agents/administration &amp;amp; dosage/therapeutic use&lt;/keyword&gt;&lt;keyword&gt;Drug Delivery Systems/ methods&lt;/keyword&gt;&lt;keyword&gt;Genetic Therapy/ methods&lt;/keyword&gt;&lt;keyword&gt;Humans&lt;/keyword&gt;&lt;keyword&gt;Models, Biological&lt;/keyword&gt;&lt;keyword&gt;Nanoparticles/ chemistry&lt;/keyword&gt;&lt;keyword&gt;Neoplasms/drug therapy/ therapy&lt;/keyword&gt;&lt;keyword&gt;Polyethylene Glycols/ chemistry&lt;/keyword&gt;&lt;/keywords&gt;&lt;dates&gt;&lt;year&gt;2007&lt;/year&gt;&lt;pub-dates&gt;&lt;date&gt;Aug&lt;/date&gt;&lt;/pub-dates&gt;&lt;/dates&gt;&lt;isbn&gt;0724-8741 (Print)&amp;#xD;0724-8741 (Linking)&lt;/isbn&gt;&lt;accession-num&gt;17393074&lt;/accession-num&gt;&lt;urls&gt;&lt;/urls&gt;&lt;electronic-resource-num&gt;10.1007/s11095-007-9284-6&lt;/electronic-resource-num&gt;&lt;remote-database-provider&gt;NLM&lt;/remote-database-provider&gt;&lt;language&gt;eng&lt;/language&gt;&lt;/record&gt;&lt;/Cite&gt;&lt;/EndNote&gt;</w:instrText>
      </w:r>
      <w:r w:rsidR="0056257B" w:rsidRPr="0056257B">
        <w:rPr>
          <w:lang w:val="en-US"/>
        </w:rPr>
        <w:fldChar w:fldCharType="separate"/>
      </w:r>
      <w:r w:rsidR="00605DE6">
        <w:rPr>
          <w:noProof/>
          <w:lang w:val="en-US"/>
        </w:rPr>
        <w:t>[</w:t>
      </w:r>
      <w:hyperlink w:anchor="_ENREF_57" w:tooltip="van Vlerken, 2007 #318" w:history="1">
        <w:r w:rsidR="00605DE6">
          <w:rPr>
            <w:noProof/>
            <w:lang w:val="en-US"/>
          </w:rPr>
          <w:t>57</w:t>
        </w:r>
      </w:hyperlink>
      <w:r w:rsidR="00605DE6">
        <w:rPr>
          <w:noProof/>
          <w:lang w:val="en-US"/>
        </w:rPr>
        <w:t>]</w:t>
      </w:r>
      <w:r w:rsidR="0056257B" w:rsidRPr="0056257B">
        <w:fldChar w:fldCharType="end"/>
      </w:r>
      <w:r w:rsidR="0056257B" w:rsidRPr="0056257B">
        <w:rPr>
          <w:lang w:val="en-US"/>
        </w:rPr>
        <w:t>.</w:t>
      </w:r>
    </w:p>
    <w:p w14:paraId="2DE1347F" w14:textId="77777777" w:rsidR="00F035A0" w:rsidRDefault="00F035A0">
      <w:pPr>
        <w:autoSpaceDE/>
        <w:autoSpaceDN/>
        <w:adjustRightInd/>
        <w:spacing w:after="200" w:line="276" w:lineRule="auto"/>
        <w:jc w:val="left"/>
        <w:rPr>
          <w:lang w:val="en-US"/>
        </w:rPr>
      </w:pPr>
      <w:r>
        <w:rPr>
          <w:lang w:val="en-US"/>
        </w:rPr>
        <w:lastRenderedPageBreak/>
        <w:br w:type="page"/>
      </w:r>
    </w:p>
    <w:p w14:paraId="33A7C4B4" w14:textId="77777777" w:rsidR="004E75E9" w:rsidRPr="00AF629C" w:rsidRDefault="001C5490" w:rsidP="00F035A0">
      <w:pPr>
        <w:pStyle w:val="Heading1"/>
      </w:pPr>
      <w:r>
        <w:lastRenderedPageBreak/>
        <w:t>5</w:t>
      </w:r>
      <w:r w:rsidR="00946A5B">
        <w:t xml:space="preserve">. </w:t>
      </w:r>
      <w:r w:rsidR="004E75E9" w:rsidRPr="004E75E9">
        <w:t>Conclusions</w:t>
      </w:r>
    </w:p>
    <w:p w14:paraId="4631FBB1" w14:textId="30ABAAFF" w:rsidR="002A77E0" w:rsidRPr="00B07DDE" w:rsidRDefault="001048FF" w:rsidP="00F035A0">
      <w:pPr>
        <w:rPr>
          <w:color w:val="C00000"/>
        </w:rPr>
      </w:pPr>
      <w:r w:rsidRPr="00B07DDE">
        <w:rPr>
          <w:color w:val="C00000"/>
        </w:rPr>
        <w:t>5FU</w:t>
      </w:r>
      <w:r w:rsidR="008B4B72" w:rsidRPr="00B07DDE">
        <w:rPr>
          <w:color w:val="C00000"/>
        </w:rPr>
        <w:t>-</w:t>
      </w:r>
      <w:r w:rsidR="002776AB" w:rsidRPr="00B07DDE">
        <w:rPr>
          <w:color w:val="C00000"/>
        </w:rPr>
        <w:t xml:space="preserve">loaded PLGA </w:t>
      </w:r>
      <w:r w:rsidR="00A95464" w:rsidRPr="00B07DDE">
        <w:rPr>
          <w:color w:val="C00000"/>
        </w:rPr>
        <w:t>NP</w:t>
      </w:r>
      <w:r w:rsidR="00B07DDE" w:rsidRPr="00B07DDE">
        <w:rPr>
          <w:color w:val="C00000"/>
        </w:rPr>
        <w:t>s</w:t>
      </w:r>
      <w:r w:rsidR="002776AB" w:rsidRPr="00B07DDE">
        <w:rPr>
          <w:color w:val="C00000"/>
        </w:rPr>
        <w:t xml:space="preserve"> were prepared </w:t>
      </w:r>
      <w:r w:rsidR="005551D5" w:rsidRPr="00B07DDE">
        <w:rPr>
          <w:color w:val="C00000"/>
        </w:rPr>
        <w:t>using</w:t>
      </w:r>
      <w:r w:rsidR="002776AB" w:rsidRPr="00B07DDE">
        <w:rPr>
          <w:color w:val="C00000"/>
        </w:rPr>
        <w:t xml:space="preserve"> a modified double emulsion technique </w:t>
      </w:r>
      <w:r w:rsidR="005551D5" w:rsidRPr="00B07DDE">
        <w:rPr>
          <w:color w:val="C00000"/>
        </w:rPr>
        <w:t>comprising</w:t>
      </w:r>
      <w:r w:rsidR="002776AB" w:rsidRPr="00B07DDE">
        <w:rPr>
          <w:color w:val="C00000"/>
        </w:rPr>
        <w:t xml:space="preserve"> different PEG content</w:t>
      </w:r>
      <w:r w:rsidR="00350E8E" w:rsidRPr="00B07DDE">
        <w:rPr>
          <w:color w:val="C00000"/>
        </w:rPr>
        <w:t xml:space="preserve"> and PVA conc</w:t>
      </w:r>
      <w:r w:rsidR="00A95464" w:rsidRPr="00B07DDE">
        <w:rPr>
          <w:color w:val="C00000"/>
        </w:rPr>
        <w:t>entration in the internal aqueous phase</w:t>
      </w:r>
      <w:r w:rsidR="002776AB" w:rsidRPr="00B07DDE">
        <w:rPr>
          <w:color w:val="C00000"/>
        </w:rPr>
        <w:t xml:space="preserve">. </w:t>
      </w:r>
      <w:r w:rsidR="00022BE4" w:rsidRPr="00B07DDE">
        <w:rPr>
          <w:color w:val="C00000"/>
        </w:rPr>
        <w:t xml:space="preserve"> </w:t>
      </w:r>
      <w:r w:rsidR="005551D5" w:rsidRPr="00B07DDE">
        <w:rPr>
          <w:color w:val="C00000"/>
        </w:rPr>
        <w:t>An o</w:t>
      </w:r>
      <w:r w:rsidR="00075024" w:rsidRPr="00B07DDE">
        <w:rPr>
          <w:color w:val="C00000"/>
        </w:rPr>
        <w:t xml:space="preserve">ptimum </w:t>
      </w:r>
      <w:r w:rsidR="002776AB" w:rsidRPr="00B07DDE">
        <w:rPr>
          <w:color w:val="C00000"/>
        </w:rPr>
        <w:t xml:space="preserve">PEG-PLGA </w:t>
      </w:r>
      <w:r w:rsidR="005551D5" w:rsidRPr="00B07DDE">
        <w:rPr>
          <w:color w:val="C00000"/>
        </w:rPr>
        <w:t>NP</w:t>
      </w:r>
      <w:r w:rsidR="002776AB" w:rsidRPr="00B07DDE">
        <w:rPr>
          <w:color w:val="C00000"/>
        </w:rPr>
        <w:t xml:space="preserve"> </w:t>
      </w:r>
      <w:r w:rsidR="005551D5" w:rsidRPr="00B07DDE">
        <w:rPr>
          <w:color w:val="C00000"/>
        </w:rPr>
        <w:t xml:space="preserve">was selected, which had the </w:t>
      </w:r>
      <w:r w:rsidR="002776AB" w:rsidRPr="00B07DDE">
        <w:rPr>
          <w:color w:val="C00000"/>
        </w:rPr>
        <w:t>highest drug loading</w:t>
      </w:r>
      <w:r w:rsidR="005551D5" w:rsidRPr="00B07DDE">
        <w:rPr>
          <w:color w:val="C00000"/>
        </w:rPr>
        <w:t xml:space="preserve">, </w:t>
      </w:r>
      <w:r w:rsidR="002776AB" w:rsidRPr="00B07DDE">
        <w:rPr>
          <w:color w:val="C00000"/>
        </w:rPr>
        <w:t>the</w:t>
      </w:r>
      <w:r w:rsidR="00075024" w:rsidRPr="00B07DDE">
        <w:rPr>
          <w:color w:val="C00000"/>
        </w:rPr>
        <w:t xml:space="preserve"> lowest particle size of</w:t>
      </w:r>
      <w:r w:rsidR="002776AB" w:rsidRPr="00B07DDE">
        <w:rPr>
          <w:color w:val="C00000"/>
        </w:rPr>
        <w:t xml:space="preserve"> 185 nm,</w:t>
      </w:r>
      <w:r w:rsidR="005551D5" w:rsidRPr="00B07DDE">
        <w:rPr>
          <w:color w:val="C00000"/>
        </w:rPr>
        <w:t xml:space="preserve"> </w:t>
      </w:r>
      <w:r w:rsidR="00075024" w:rsidRPr="00B07DDE">
        <w:rPr>
          <w:color w:val="C00000"/>
        </w:rPr>
        <w:t>whil</w:t>
      </w:r>
      <w:r w:rsidR="005551D5" w:rsidRPr="00B07DDE">
        <w:rPr>
          <w:color w:val="C00000"/>
        </w:rPr>
        <w:t xml:space="preserve">st </w:t>
      </w:r>
      <w:r w:rsidR="00075024" w:rsidRPr="00B07DDE">
        <w:rPr>
          <w:color w:val="C00000"/>
        </w:rPr>
        <w:t>sustain</w:t>
      </w:r>
      <w:r w:rsidR="005551D5" w:rsidRPr="00B07DDE">
        <w:rPr>
          <w:color w:val="C00000"/>
        </w:rPr>
        <w:t>ing</w:t>
      </w:r>
      <w:r w:rsidR="00075024" w:rsidRPr="00B07DDE">
        <w:rPr>
          <w:color w:val="C00000"/>
        </w:rPr>
        <w:t xml:space="preserve"> the drug release for 7 days</w:t>
      </w:r>
      <w:r w:rsidR="002776AB" w:rsidRPr="00B07DDE">
        <w:rPr>
          <w:color w:val="C00000"/>
        </w:rPr>
        <w:t xml:space="preserve">. </w:t>
      </w:r>
      <w:r w:rsidR="00022BE4" w:rsidRPr="00B07DDE">
        <w:rPr>
          <w:color w:val="C00000"/>
        </w:rPr>
        <w:t xml:space="preserve"> </w:t>
      </w:r>
      <w:r w:rsidR="002776AB" w:rsidRPr="00B07DDE">
        <w:rPr>
          <w:i/>
          <w:iCs/>
          <w:color w:val="C00000"/>
        </w:rPr>
        <w:t>In vitro</w:t>
      </w:r>
      <w:r w:rsidR="002776AB" w:rsidRPr="00B07DDE">
        <w:rPr>
          <w:color w:val="C00000"/>
        </w:rPr>
        <w:t xml:space="preserve"> release studies</w:t>
      </w:r>
      <w:r w:rsidR="00350E8E" w:rsidRPr="00B07DDE">
        <w:rPr>
          <w:color w:val="C00000"/>
        </w:rPr>
        <w:t xml:space="preserve"> of </w:t>
      </w:r>
      <w:r w:rsidRPr="00B07DDE">
        <w:rPr>
          <w:color w:val="C00000"/>
        </w:rPr>
        <w:t>5FU</w:t>
      </w:r>
      <w:r w:rsidR="005551D5" w:rsidRPr="00B07DDE">
        <w:rPr>
          <w:color w:val="C00000"/>
        </w:rPr>
        <w:t>-loaded NP</w:t>
      </w:r>
      <w:r w:rsidR="00350E8E" w:rsidRPr="00B07DDE">
        <w:rPr>
          <w:color w:val="C00000"/>
        </w:rPr>
        <w:t xml:space="preserve"> showed</w:t>
      </w:r>
      <w:r w:rsidR="002776AB" w:rsidRPr="00B07DDE">
        <w:rPr>
          <w:color w:val="C00000"/>
        </w:rPr>
        <w:t xml:space="preserve"> that</w:t>
      </w:r>
      <w:r w:rsidR="00350E8E" w:rsidRPr="00B07DDE">
        <w:rPr>
          <w:color w:val="C00000"/>
        </w:rPr>
        <w:t xml:space="preserve"> addition of PVA as internal stabil</w:t>
      </w:r>
      <w:r w:rsidR="002802ED" w:rsidRPr="00B07DDE">
        <w:rPr>
          <w:color w:val="C00000"/>
        </w:rPr>
        <w:t>ise</w:t>
      </w:r>
      <w:r w:rsidR="00350E8E" w:rsidRPr="00B07DDE">
        <w:rPr>
          <w:color w:val="C00000"/>
        </w:rPr>
        <w:t>r</w:t>
      </w:r>
      <w:r w:rsidR="002776AB" w:rsidRPr="00B07DDE">
        <w:rPr>
          <w:color w:val="C00000"/>
        </w:rPr>
        <w:t xml:space="preserve"> play</w:t>
      </w:r>
      <w:r w:rsidR="00EB6493" w:rsidRPr="00B07DDE">
        <w:rPr>
          <w:color w:val="C00000"/>
        </w:rPr>
        <w:t>ed</w:t>
      </w:r>
      <w:r w:rsidR="002776AB" w:rsidRPr="00B07DDE">
        <w:rPr>
          <w:color w:val="C00000"/>
        </w:rPr>
        <w:t xml:space="preserve"> a role in</w:t>
      </w:r>
      <w:r w:rsidR="00EB6493" w:rsidRPr="00B07DDE">
        <w:rPr>
          <w:color w:val="C00000"/>
        </w:rPr>
        <w:t xml:space="preserve"> determining the</w:t>
      </w:r>
      <w:r w:rsidR="00075024" w:rsidRPr="00B07DDE">
        <w:rPr>
          <w:color w:val="C00000"/>
        </w:rPr>
        <w:t xml:space="preserve"> </w:t>
      </w:r>
      <w:r w:rsidR="002776AB" w:rsidRPr="00B07DDE">
        <w:rPr>
          <w:color w:val="C00000"/>
        </w:rPr>
        <w:t>sustained</w:t>
      </w:r>
      <w:r w:rsidR="00EB6493" w:rsidRPr="00B07DDE">
        <w:rPr>
          <w:color w:val="C00000"/>
        </w:rPr>
        <w:t xml:space="preserve"> </w:t>
      </w:r>
      <w:r w:rsidR="002776AB" w:rsidRPr="00B07DDE">
        <w:rPr>
          <w:color w:val="C00000"/>
        </w:rPr>
        <w:t>release</w:t>
      </w:r>
      <w:r w:rsidR="00EB6493" w:rsidRPr="00B07DDE">
        <w:rPr>
          <w:color w:val="C00000"/>
        </w:rPr>
        <w:t xml:space="preserve"> profile</w:t>
      </w:r>
      <w:r w:rsidR="002776AB" w:rsidRPr="00B07DDE">
        <w:rPr>
          <w:color w:val="C00000"/>
        </w:rPr>
        <w:t>.</w:t>
      </w:r>
      <w:r w:rsidR="00EB6493" w:rsidRPr="00B07DDE">
        <w:rPr>
          <w:color w:val="C00000"/>
        </w:rPr>
        <w:t xml:space="preserve"> </w:t>
      </w:r>
      <w:r w:rsidR="00075024" w:rsidRPr="00B07DDE">
        <w:rPr>
          <w:color w:val="C00000"/>
        </w:rPr>
        <w:t xml:space="preserve"> </w:t>
      </w:r>
      <w:r w:rsidR="00EB6493" w:rsidRPr="00B07DDE">
        <w:rPr>
          <w:color w:val="C00000"/>
        </w:rPr>
        <w:t xml:space="preserve">An important part of this study was that </w:t>
      </w:r>
      <w:r w:rsidR="00075024" w:rsidRPr="00B07DDE">
        <w:rPr>
          <w:i/>
          <w:iCs/>
          <w:color w:val="C00000"/>
        </w:rPr>
        <w:t>i</w:t>
      </w:r>
      <w:r w:rsidR="00350E8E" w:rsidRPr="00B07DDE">
        <w:rPr>
          <w:i/>
          <w:iCs/>
          <w:color w:val="C00000"/>
        </w:rPr>
        <w:t>n vivo</w:t>
      </w:r>
      <w:r w:rsidR="00350E8E" w:rsidRPr="00B07DDE">
        <w:rPr>
          <w:color w:val="C00000"/>
        </w:rPr>
        <w:t xml:space="preserve"> results confirmed the enhanced anti-cancer activity of </w:t>
      </w:r>
      <w:r w:rsidRPr="00B07DDE">
        <w:rPr>
          <w:color w:val="C00000"/>
        </w:rPr>
        <w:t>5FU</w:t>
      </w:r>
      <w:r w:rsidR="008B4B72" w:rsidRPr="00B07DDE">
        <w:rPr>
          <w:color w:val="C00000"/>
        </w:rPr>
        <w:t>-</w:t>
      </w:r>
      <w:r w:rsidR="00350E8E" w:rsidRPr="00B07DDE">
        <w:rPr>
          <w:color w:val="C00000"/>
        </w:rPr>
        <w:t xml:space="preserve">loaded NP </w:t>
      </w:r>
      <w:r w:rsidR="00EB6493" w:rsidRPr="00B07DDE">
        <w:rPr>
          <w:color w:val="C00000"/>
        </w:rPr>
        <w:t>by</w:t>
      </w:r>
      <w:r w:rsidR="00545175" w:rsidRPr="00B07DDE">
        <w:rPr>
          <w:color w:val="C00000"/>
        </w:rPr>
        <w:t xml:space="preserve"> achieving 60.35</w:t>
      </w:r>
      <w:r w:rsidR="00350E8E" w:rsidRPr="00B07DDE">
        <w:rPr>
          <w:color w:val="C00000"/>
        </w:rPr>
        <w:t xml:space="preserve">% </w:t>
      </w:r>
      <w:r w:rsidRPr="00B07DDE">
        <w:rPr>
          <w:color w:val="C00000"/>
        </w:rPr>
        <w:t>tumour</w:t>
      </w:r>
      <w:r w:rsidR="00350E8E" w:rsidRPr="00B07DDE">
        <w:rPr>
          <w:color w:val="C00000"/>
        </w:rPr>
        <w:t xml:space="preserve"> growth inhibition.</w:t>
      </w:r>
      <w:r w:rsidR="001755BB" w:rsidRPr="00B07DDE">
        <w:rPr>
          <w:rFonts w:ascii="Times New Roman" w:hAnsi="Times New Roman" w:cs="Times New Roman"/>
          <w:color w:val="C00000"/>
        </w:rPr>
        <w:t xml:space="preserve"> </w:t>
      </w:r>
      <w:r w:rsidR="00EB6493" w:rsidRPr="00B07DDE">
        <w:rPr>
          <w:rFonts w:ascii="Times New Roman" w:hAnsi="Times New Roman" w:cs="Times New Roman"/>
          <w:color w:val="C00000"/>
        </w:rPr>
        <w:t xml:space="preserve"> </w:t>
      </w:r>
      <w:r w:rsidR="001755BB" w:rsidRPr="00B07DDE">
        <w:rPr>
          <w:color w:val="C00000"/>
        </w:rPr>
        <w:t xml:space="preserve">Histopathological examinations showed destruction of </w:t>
      </w:r>
      <w:r w:rsidRPr="00B07DDE">
        <w:rPr>
          <w:color w:val="C00000"/>
        </w:rPr>
        <w:t>tumour</w:t>
      </w:r>
      <w:r w:rsidR="001755BB" w:rsidRPr="00B07DDE">
        <w:rPr>
          <w:color w:val="C00000"/>
        </w:rPr>
        <w:t xml:space="preserve"> tissue after NP treatment</w:t>
      </w:r>
      <w:r w:rsidR="00EB6493" w:rsidRPr="00B07DDE">
        <w:rPr>
          <w:color w:val="C00000"/>
        </w:rPr>
        <w:t xml:space="preserve"> and t</w:t>
      </w:r>
      <w:r w:rsidR="00350E8E" w:rsidRPr="00B07DDE">
        <w:rPr>
          <w:color w:val="C00000"/>
        </w:rPr>
        <w:t xml:space="preserve">he </w:t>
      </w:r>
      <w:r w:rsidR="00A95464" w:rsidRPr="00B07DDE">
        <w:rPr>
          <w:color w:val="C00000"/>
        </w:rPr>
        <w:t>NP</w:t>
      </w:r>
      <w:r w:rsidR="00350E8E" w:rsidRPr="00B07DDE">
        <w:rPr>
          <w:color w:val="C00000"/>
        </w:rPr>
        <w:t xml:space="preserve"> drug delivery system was </w:t>
      </w:r>
      <w:r w:rsidR="00D33409" w:rsidRPr="00B07DDE">
        <w:rPr>
          <w:color w:val="C00000"/>
        </w:rPr>
        <w:t>found to be</w:t>
      </w:r>
      <w:r w:rsidR="001755BB" w:rsidRPr="00B07DDE">
        <w:rPr>
          <w:color w:val="C00000"/>
        </w:rPr>
        <w:t xml:space="preserve"> </w:t>
      </w:r>
      <w:r w:rsidR="005551D5" w:rsidRPr="00B07DDE">
        <w:rPr>
          <w:color w:val="C00000"/>
        </w:rPr>
        <w:t>less toxic to</w:t>
      </w:r>
      <w:r w:rsidR="001755BB" w:rsidRPr="00B07DDE">
        <w:rPr>
          <w:color w:val="C00000"/>
        </w:rPr>
        <w:t xml:space="preserve"> </w:t>
      </w:r>
      <w:r w:rsidR="00D33409" w:rsidRPr="00B07DDE">
        <w:rPr>
          <w:color w:val="C00000"/>
        </w:rPr>
        <w:t>liver and kidney</w:t>
      </w:r>
      <w:r w:rsidR="001755BB" w:rsidRPr="00B07DDE">
        <w:rPr>
          <w:color w:val="C00000"/>
        </w:rPr>
        <w:t xml:space="preserve"> tissues </w:t>
      </w:r>
      <w:r w:rsidR="00EB6493" w:rsidRPr="00B07DDE">
        <w:rPr>
          <w:color w:val="C00000"/>
        </w:rPr>
        <w:t xml:space="preserve">when </w:t>
      </w:r>
      <w:r w:rsidR="001755BB" w:rsidRPr="00B07DDE">
        <w:rPr>
          <w:color w:val="C00000"/>
        </w:rPr>
        <w:t xml:space="preserve">compared to </w:t>
      </w:r>
      <w:r w:rsidR="005551D5" w:rsidRPr="00B07DDE">
        <w:rPr>
          <w:color w:val="C00000"/>
        </w:rPr>
        <w:t xml:space="preserve">the </w:t>
      </w:r>
      <w:r w:rsidR="001755BB" w:rsidRPr="00B07DDE">
        <w:rPr>
          <w:color w:val="C00000"/>
        </w:rPr>
        <w:t>free drug</w:t>
      </w:r>
      <w:r w:rsidR="00350E8E" w:rsidRPr="00B07DDE">
        <w:rPr>
          <w:color w:val="C00000"/>
        </w:rPr>
        <w:t xml:space="preserve">. </w:t>
      </w:r>
      <w:r w:rsidR="00EB6493" w:rsidRPr="00B07DDE">
        <w:rPr>
          <w:color w:val="C00000"/>
        </w:rPr>
        <w:t xml:space="preserve"> </w:t>
      </w:r>
      <w:r w:rsidR="002A77E0" w:rsidRPr="00B07DDE">
        <w:rPr>
          <w:color w:val="C00000"/>
        </w:rPr>
        <w:t>The emergence of sustained</w:t>
      </w:r>
      <w:r w:rsidR="00EB6493" w:rsidRPr="00B07DDE">
        <w:rPr>
          <w:color w:val="C00000"/>
        </w:rPr>
        <w:t xml:space="preserve"> </w:t>
      </w:r>
      <w:r w:rsidR="001755BB" w:rsidRPr="00B07DDE">
        <w:rPr>
          <w:color w:val="C00000"/>
        </w:rPr>
        <w:t>release formulation</w:t>
      </w:r>
      <w:r w:rsidR="00EB6493" w:rsidRPr="00B07DDE">
        <w:rPr>
          <w:color w:val="C00000"/>
        </w:rPr>
        <w:t>s</w:t>
      </w:r>
      <w:r w:rsidR="001755BB" w:rsidRPr="00B07DDE">
        <w:rPr>
          <w:color w:val="C00000"/>
        </w:rPr>
        <w:t xml:space="preserve"> of </w:t>
      </w:r>
      <w:r w:rsidRPr="00B07DDE">
        <w:rPr>
          <w:color w:val="C00000"/>
        </w:rPr>
        <w:t>5FU</w:t>
      </w:r>
      <w:r w:rsidR="001755BB" w:rsidRPr="00B07DDE">
        <w:rPr>
          <w:color w:val="C00000"/>
        </w:rPr>
        <w:t xml:space="preserve"> is of clinical significance because it</w:t>
      </w:r>
      <w:r w:rsidR="002A77E0" w:rsidRPr="00B07DDE">
        <w:rPr>
          <w:color w:val="C00000"/>
        </w:rPr>
        <w:t xml:space="preserve"> will improve the therapeutic response </w:t>
      </w:r>
      <w:r w:rsidR="00EB6493" w:rsidRPr="00B07DDE">
        <w:rPr>
          <w:color w:val="C00000"/>
        </w:rPr>
        <w:t>by</w:t>
      </w:r>
      <w:r w:rsidR="002A77E0" w:rsidRPr="00B07DDE">
        <w:rPr>
          <w:color w:val="C00000"/>
        </w:rPr>
        <w:t xml:space="preserve"> providing effective </w:t>
      </w:r>
      <w:r w:rsidRPr="00B07DDE">
        <w:rPr>
          <w:color w:val="C00000"/>
        </w:rPr>
        <w:t>tumour</w:t>
      </w:r>
      <w:r w:rsidR="002A77E0" w:rsidRPr="00B07DDE">
        <w:rPr>
          <w:color w:val="C00000"/>
        </w:rPr>
        <w:t xml:space="preserve"> regression along with </w:t>
      </w:r>
      <w:r w:rsidR="00EB6493" w:rsidRPr="00B07DDE">
        <w:rPr>
          <w:color w:val="C00000"/>
        </w:rPr>
        <w:t>causing</w:t>
      </w:r>
      <w:r w:rsidR="002A77E0" w:rsidRPr="00B07DDE">
        <w:rPr>
          <w:color w:val="C00000"/>
        </w:rPr>
        <w:t xml:space="preserve"> minimal </w:t>
      </w:r>
      <w:r w:rsidR="00A95464" w:rsidRPr="00B07DDE">
        <w:rPr>
          <w:color w:val="C00000"/>
        </w:rPr>
        <w:t xml:space="preserve">side </w:t>
      </w:r>
      <w:r w:rsidR="002A77E0" w:rsidRPr="00B07DDE">
        <w:rPr>
          <w:color w:val="C00000"/>
        </w:rPr>
        <w:t xml:space="preserve">effects compared to regular </w:t>
      </w:r>
      <w:r w:rsidRPr="00B07DDE">
        <w:rPr>
          <w:color w:val="C00000"/>
        </w:rPr>
        <w:t>5FU</w:t>
      </w:r>
      <w:r w:rsidR="002A77E0" w:rsidRPr="00B07DDE">
        <w:rPr>
          <w:color w:val="C00000"/>
        </w:rPr>
        <w:t xml:space="preserve"> administration.</w:t>
      </w:r>
    </w:p>
    <w:p w14:paraId="06918807" w14:textId="77777777" w:rsidR="00427067" w:rsidRDefault="00427067" w:rsidP="00F035A0"/>
    <w:p w14:paraId="181C160A" w14:textId="77777777" w:rsidR="00B11E64" w:rsidRPr="00F035A0" w:rsidRDefault="00427067" w:rsidP="00F035A0">
      <w:pPr>
        <w:rPr>
          <w:lang w:val="en-US"/>
        </w:rPr>
      </w:pPr>
      <w:r w:rsidRPr="00427067">
        <w:rPr>
          <w:b/>
          <w:bCs/>
        </w:rPr>
        <w:t>Conflict of interest</w:t>
      </w:r>
      <w:r>
        <w:rPr>
          <w:b/>
          <w:bCs/>
        </w:rPr>
        <w:t xml:space="preserve">: </w:t>
      </w:r>
      <w:r w:rsidRPr="00427067">
        <w:t xml:space="preserve">No </w:t>
      </w:r>
      <w:r w:rsidRPr="00427067">
        <w:rPr>
          <w:lang w:val="en-US"/>
        </w:rPr>
        <w:t>financial or personal relationships with other people or organizations that could inappropriat</w:t>
      </w:r>
      <w:r>
        <w:rPr>
          <w:lang w:val="en-US"/>
        </w:rPr>
        <w:t>ely control this study</w:t>
      </w:r>
      <w:r w:rsidRPr="00427067">
        <w:rPr>
          <w:lang w:val="en-US"/>
        </w:rPr>
        <w:t>.</w:t>
      </w:r>
      <w:r>
        <w:rPr>
          <w:lang w:val="en-US"/>
        </w:rPr>
        <w:t xml:space="preserve"> </w:t>
      </w:r>
      <w:r w:rsidR="00946A5B">
        <w:rPr>
          <w:lang w:val="en-US"/>
        </w:rPr>
        <w:t>T</w:t>
      </w:r>
      <w:r>
        <w:rPr>
          <w:lang w:val="en-US"/>
        </w:rPr>
        <w:t xml:space="preserve">here </w:t>
      </w:r>
      <w:r w:rsidR="00946A5B">
        <w:rPr>
          <w:lang w:val="en-US"/>
        </w:rPr>
        <w:t>are no competing interests.</w:t>
      </w:r>
    </w:p>
    <w:p w14:paraId="08863888" w14:textId="77777777" w:rsidR="00F035A0" w:rsidRDefault="00F035A0">
      <w:pPr>
        <w:autoSpaceDE/>
        <w:autoSpaceDN/>
        <w:adjustRightInd/>
        <w:spacing w:after="200" w:line="276" w:lineRule="auto"/>
        <w:jc w:val="left"/>
      </w:pPr>
      <w:r>
        <w:br w:type="page"/>
      </w:r>
    </w:p>
    <w:p w14:paraId="2033640B" w14:textId="77777777" w:rsidR="00DE55FF" w:rsidRPr="00852271" w:rsidRDefault="00852271" w:rsidP="00F035A0">
      <w:pPr>
        <w:pStyle w:val="Heading1"/>
      </w:pPr>
      <w:r w:rsidRPr="00852271">
        <w:lastRenderedPageBreak/>
        <w:t>References</w:t>
      </w:r>
    </w:p>
    <w:p w14:paraId="6E91BB08" w14:textId="77777777" w:rsidR="00605DE6" w:rsidRPr="00605DE6" w:rsidRDefault="00DE55FF" w:rsidP="00F035A0">
      <w:pPr>
        <w:rPr>
          <w:noProof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2" w:name="_ENREF_1"/>
      <w:r w:rsidR="00605DE6" w:rsidRPr="00605DE6">
        <w:rPr>
          <w:noProof/>
          <w:lang w:val="en-US"/>
        </w:rPr>
        <w:t>[1] B. Stewart, C.P. Wild, World cancer report 2014, Health  (2017).</w:t>
      </w:r>
      <w:bookmarkEnd w:id="2"/>
    </w:p>
    <w:p w14:paraId="67C11538" w14:textId="77777777" w:rsidR="00605DE6" w:rsidRPr="00605DE6" w:rsidRDefault="00605DE6" w:rsidP="00F035A0">
      <w:pPr>
        <w:rPr>
          <w:noProof/>
          <w:lang w:val="en-US"/>
        </w:rPr>
      </w:pPr>
      <w:bookmarkStart w:id="3" w:name="_ENREF_2"/>
      <w:r w:rsidRPr="00605DE6">
        <w:rPr>
          <w:noProof/>
          <w:lang w:val="en-US"/>
        </w:rPr>
        <w:t>[2] M.M. El-Hammadi, A.V. Delgado, C. Melguizo, J.C. Prados, J.L. Arias, Folic acid-decorated and PEGylated PLGA nanoparticles for improving the antitumour activity of 5-fluorouracil, International journal of pharmaceutics 516(1-2) (2017) 61-70.</w:t>
      </w:r>
      <w:bookmarkEnd w:id="3"/>
    </w:p>
    <w:p w14:paraId="7557F429" w14:textId="77777777" w:rsidR="00605DE6" w:rsidRPr="00605DE6" w:rsidRDefault="00605DE6" w:rsidP="00F035A0">
      <w:pPr>
        <w:rPr>
          <w:noProof/>
          <w:lang w:val="en-US"/>
        </w:rPr>
      </w:pPr>
      <w:bookmarkStart w:id="4" w:name="_ENREF_3"/>
      <w:r w:rsidRPr="00605DE6">
        <w:rPr>
          <w:noProof/>
          <w:lang w:val="en-US"/>
        </w:rPr>
        <w:t>[3] L. Nair K, S. Jagadeeshan, S.A. Nair, G.S.V. Kumar, Biological evaluation of 5-fluorouracil nanoparticles for cancer chemotherapy and its dependence on the carrier, PLGA, International journal of nanomedicine 6 (2011) 1685-1697.</w:t>
      </w:r>
      <w:bookmarkEnd w:id="4"/>
    </w:p>
    <w:p w14:paraId="4A3EBB89" w14:textId="77777777" w:rsidR="00605DE6" w:rsidRPr="00605DE6" w:rsidRDefault="00605DE6" w:rsidP="00F035A0">
      <w:pPr>
        <w:rPr>
          <w:noProof/>
          <w:lang w:val="en-US"/>
        </w:rPr>
      </w:pPr>
      <w:bookmarkStart w:id="5" w:name="_ENREF_4"/>
      <w:r w:rsidRPr="00605DE6">
        <w:rPr>
          <w:noProof/>
          <w:lang w:val="en-US"/>
        </w:rPr>
        <w:t>[4] D.B. Longley, D.P. Harkin, P.G. Johnston, 5-Fluorouracil: mechanisms of action and clinical strategies, Nature Reviews Cancer 3 (2003) 330.</w:t>
      </w:r>
      <w:bookmarkEnd w:id="5"/>
    </w:p>
    <w:p w14:paraId="63AD4D4F" w14:textId="77777777" w:rsidR="00605DE6" w:rsidRPr="00605DE6" w:rsidRDefault="00605DE6" w:rsidP="00F035A0">
      <w:pPr>
        <w:rPr>
          <w:noProof/>
          <w:lang w:val="en-US"/>
        </w:rPr>
      </w:pPr>
      <w:bookmarkStart w:id="6" w:name="_ENREF_5"/>
      <w:r w:rsidRPr="00605DE6">
        <w:rPr>
          <w:noProof/>
          <w:lang w:val="en-US"/>
        </w:rPr>
        <w:t>[5] D. Pentak, W.W. Sułkowski, A. Sułkowska, Influence of some physical properties of 5-fluorouracil on encapsulation efficiency in liposomes, Journal of Thermal Analysis and Calorimetry 108(1) (2012) 67-71.</w:t>
      </w:r>
      <w:bookmarkEnd w:id="6"/>
    </w:p>
    <w:p w14:paraId="0A7BC80A" w14:textId="77777777" w:rsidR="00605DE6" w:rsidRPr="00605DE6" w:rsidRDefault="00605DE6" w:rsidP="00F035A0">
      <w:pPr>
        <w:rPr>
          <w:noProof/>
          <w:lang w:val="en-US"/>
        </w:rPr>
      </w:pPr>
      <w:bookmarkStart w:id="7" w:name="_ENREF_6"/>
      <w:r w:rsidRPr="00605DE6">
        <w:rPr>
          <w:noProof/>
          <w:lang w:val="en-US"/>
        </w:rPr>
        <w:t>[6] M.N. Patel, S. Lakkadwala, M.S. Majrad, E.R. Injeti, S.M. Gollmer, Z.A. Shah, S.H.S. Boddu, J. Nesamony, Characterization and Evaluation of 5-Fluorouracil-Loaded Solid Lipid Nanoparticles Prepared via a Temperature-Modulated Solidification Technique, AAPS PharmSciTech 15(6) (2014) 1498-1508.</w:t>
      </w:r>
      <w:bookmarkEnd w:id="7"/>
    </w:p>
    <w:p w14:paraId="49B5D02B" w14:textId="77777777" w:rsidR="00605DE6" w:rsidRPr="00605DE6" w:rsidRDefault="00605DE6" w:rsidP="00F035A0">
      <w:pPr>
        <w:rPr>
          <w:noProof/>
          <w:lang w:val="en-US"/>
        </w:rPr>
      </w:pPr>
      <w:bookmarkStart w:id="8" w:name="_ENREF_7"/>
      <w:r w:rsidRPr="00605DE6">
        <w:rPr>
          <w:noProof/>
          <w:lang w:val="en-US"/>
        </w:rPr>
        <w:t>[7] K.L. Nair, S. Jagadeeshan, S.A. Nair, G.S. Kumar, Biological evaluation of 5-fluorouracil nanoparticles for cancer chemotherapy and its dependence on the carrier, PLGA, International journal of nanomedicine 6 (2011) 1685-97.</w:t>
      </w:r>
      <w:bookmarkEnd w:id="8"/>
    </w:p>
    <w:p w14:paraId="5EFFE5B9" w14:textId="77777777" w:rsidR="00605DE6" w:rsidRPr="00605DE6" w:rsidRDefault="00605DE6" w:rsidP="00F035A0">
      <w:pPr>
        <w:rPr>
          <w:noProof/>
          <w:lang w:val="en-US"/>
        </w:rPr>
      </w:pPr>
      <w:bookmarkStart w:id="9" w:name="_ENREF_8"/>
      <w:r w:rsidRPr="00605DE6">
        <w:rPr>
          <w:noProof/>
          <w:lang w:val="en-US"/>
        </w:rPr>
        <w:t>[8] F. Shakeel, N. Haq, A. Al-Dhfyan, F.K. Alanazi, I.A. Alsarra, Double w/o/w nanoemulsion of 5-fluorouracil for self-nanoemulsifying drug delivery system, Journal of Molecular Liquids 200(Part B) (2014) 183-190.</w:t>
      </w:r>
      <w:bookmarkEnd w:id="9"/>
    </w:p>
    <w:p w14:paraId="1A1CDDD3" w14:textId="77777777" w:rsidR="00605DE6" w:rsidRPr="00605DE6" w:rsidRDefault="00605DE6" w:rsidP="00F035A0">
      <w:pPr>
        <w:rPr>
          <w:noProof/>
          <w:lang w:val="en-US"/>
        </w:rPr>
      </w:pPr>
      <w:bookmarkStart w:id="10" w:name="_ENREF_9"/>
      <w:r w:rsidRPr="00605DE6">
        <w:rPr>
          <w:noProof/>
          <w:lang w:val="en-US"/>
        </w:rPr>
        <w:lastRenderedPageBreak/>
        <w:t>[9] M. Goudarzi, N. Mir, M. Mousavi-Kamazani, S. Bagheri, M. Salavati-Niasari, Biosynthesis and characterization of silver nanoparticles prepared from two novel natural precursors by facile thermal decomposition methods, Scientific Reports 6 (2016) 32539.</w:t>
      </w:r>
      <w:bookmarkEnd w:id="10"/>
    </w:p>
    <w:p w14:paraId="6076A58B" w14:textId="77777777" w:rsidR="00605DE6" w:rsidRPr="00605DE6" w:rsidRDefault="00605DE6" w:rsidP="00F035A0">
      <w:pPr>
        <w:rPr>
          <w:noProof/>
          <w:lang w:val="en-US"/>
        </w:rPr>
      </w:pPr>
      <w:bookmarkStart w:id="11" w:name="_ENREF_10"/>
      <w:r w:rsidRPr="00605DE6">
        <w:rPr>
          <w:noProof/>
          <w:lang w:val="en-US"/>
        </w:rPr>
        <w:t>[10] M. Goudarzi, M. Bazarganipour, M. Salavati-Niasari, Synthesis, characterization and degradation of organic dye over Co3O4 nanoparticles prepared from new binuclear complex precursors, RSC Advances 4(87) (2014) 46517-46520.</w:t>
      </w:r>
      <w:bookmarkEnd w:id="11"/>
    </w:p>
    <w:p w14:paraId="42B9A0AF" w14:textId="77777777" w:rsidR="00605DE6" w:rsidRPr="00605DE6" w:rsidRDefault="00605DE6" w:rsidP="00F035A0">
      <w:pPr>
        <w:rPr>
          <w:noProof/>
          <w:lang w:val="en-US"/>
        </w:rPr>
      </w:pPr>
      <w:bookmarkStart w:id="12" w:name="_ENREF_11"/>
      <w:r w:rsidRPr="00605DE6">
        <w:rPr>
          <w:noProof/>
          <w:lang w:val="en-US"/>
        </w:rPr>
        <w:t>[11] M. Goudarzi, M. Salavati-Niasari, Controllable synthesis of new Tl2S2O3 nanostructures via hydrothermal process; characterization and investigation photocatalytic activity for degradation of some anionic dyes, Journal of Molecular Liquids 219 (2016) 851-857.</w:t>
      </w:r>
      <w:bookmarkEnd w:id="12"/>
    </w:p>
    <w:p w14:paraId="66563596" w14:textId="77777777" w:rsidR="00605DE6" w:rsidRPr="00605DE6" w:rsidRDefault="00605DE6" w:rsidP="00F035A0">
      <w:pPr>
        <w:rPr>
          <w:noProof/>
          <w:lang w:val="en-US"/>
        </w:rPr>
      </w:pPr>
      <w:bookmarkStart w:id="13" w:name="_ENREF_12"/>
      <w:r w:rsidRPr="00605DE6">
        <w:rPr>
          <w:noProof/>
          <w:lang w:val="en-US"/>
        </w:rPr>
        <w:t>[12] M. Goudarzi, Z. Zarghami, M. Salavati-Niasari, Novel and solvent-free cochineal-assisted synthesis of Ag–Al2O3 nanocomposites via solid-state thermal decomposition route: characterization and photocatalytic activity assessment, Journal of Materials Science: Materials in Electronics 27(9) (2016) 9789-9797.</w:t>
      </w:r>
      <w:bookmarkEnd w:id="13"/>
    </w:p>
    <w:p w14:paraId="1452976F" w14:textId="77777777" w:rsidR="00605DE6" w:rsidRPr="00605DE6" w:rsidRDefault="00605DE6" w:rsidP="00F035A0">
      <w:pPr>
        <w:rPr>
          <w:noProof/>
          <w:lang w:val="en-US"/>
        </w:rPr>
      </w:pPr>
      <w:bookmarkStart w:id="14" w:name="_ENREF_13"/>
      <w:r w:rsidRPr="00605DE6">
        <w:rPr>
          <w:noProof/>
          <w:lang w:val="en-US"/>
        </w:rPr>
        <w:t>[13] M. Mousavi-Kamazani, M. Salavati-Niasari, M. Goudarzi, Z. Zarghami, Hydrothermal synthesis of CdIn2S4 nanostructures using new starting reagent for elevating solar cells efficiency, Journal of Molecular Liquids 242 (2017) 653-661.</w:t>
      </w:r>
      <w:bookmarkEnd w:id="14"/>
    </w:p>
    <w:p w14:paraId="3F882BEE" w14:textId="77777777" w:rsidR="00605DE6" w:rsidRPr="00605DE6" w:rsidRDefault="00605DE6" w:rsidP="00F035A0">
      <w:pPr>
        <w:rPr>
          <w:noProof/>
          <w:lang w:val="en-US"/>
        </w:rPr>
      </w:pPr>
      <w:bookmarkStart w:id="15" w:name="_ENREF_14"/>
      <w:r w:rsidRPr="00605DE6">
        <w:rPr>
          <w:noProof/>
          <w:lang w:val="en-US"/>
        </w:rPr>
        <w:t>[14] M. Goudarzi, D. Ghanbari, M. Salavati-Niasari, A. Ahmadi, Synthesis and Characterization of Al(OH)3, Al2O3 Nanoparticles and Polymeric Nanocomposites, Journal of Cluster Science 27(1) (2016) 25-38.</w:t>
      </w:r>
      <w:bookmarkEnd w:id="15"/>
    </w:p>
    <w:p w14:paraId="660A228C" w14:textId="77777777" w:rsidR="00605DE6" w:rsidRPr="00605DE6" w:rsidRDefault="00605DE6" w:rsidP="00F035A0">
      <w:pPr>
        <w:rPr>
          <w:noProof/>
          <w:lang w:val="en-US"/>
        </w:rPr>
      </w:pPr>
      <w:bookmarkStart w:id="16" w:name="_ENREF_15"/>
      <w:r w:rsidRPr="00605DE6">
        <w:rPr>
          <w:noProof/>
          <w:lang w:val="en-US"/>
        </w:rPr>
        <w:t>[15] M. Goudarzi, M. Mousavi-Kamazani, M. Salavati-Niasari, Zinc oxide nanoparticles: solvent-free synthesis, characterization and application as heterogeneous nanocatalyst for photodegradation of dye from aqueous phase, Journal of Materials Science: Materials in Electronics 28(12) (2017) 8423-8428.</w:t>
      </w:r>
      <w:bookmarkEnd w:id="16"/>
    </w:p>
    <w:p w14:paraId="2DDC53F0" w14:textId="77777777" w:rsidR="00605DE6" w:rsidRPr="00605DE6" w:rsidRDefault="00605DE6" w:rsidP="00F035A0">
      <w:pPr>
        <w:rPr>
          <w:noProof/>
          <w:lang w:val="en-US"/>
        </w:rPr>
      </w:pPr>
      <w:bookmarkStart w:id="17" w:name="_ENREF_16"/>
      <w:r w:rsidRPr="00605DE6">
        <w:rPr>
          <w:noProof/>
          <w:lang w:val="en-US"/>
        </w:rPr>
        <w:lastRenderedPageBreak/>
        <w:t>[16] E. Locatelli, M. Comes Franchini, Biodegradable PLGA-b-PEG polymeric nanoparticles: synthesis, properties, and nanomedical applications as drug delivery system, J Nanopart Res 14(12) (2012) 1-17.</w:t>
      </w:r>
      <w:bookmarkEnd w:id="17"/>
    </w:p>
    <w:p w14:paraId="788CFA6C" w14:textId="77777777" w:rsidR="00605DE6" w:rsidRPr="00605DE6" w:rsidRDefault="00605DE6" w:rsidP="00F035A0">
      <w:pPr>
        <w:rPr>
          <w:noProof/>
          <w:lang w:val="en-US"/>
        </w:rPr>
      </w:pPr>
      <w:bookmarkStart w:id="18" w:name="_ENREF_17"/>
      <w:r w:rsidRPr="00605DE6">
        <w:rPr>
          <w:noProof/>
          <w:lang w:val="en-US"/>
        </w:rPr>
        <w:t>[17] Y.A. Haggag, K.B. Matchett, H. Dakir El, P. Buchanan, M.A. Osman, S.A. Elgizawy, M. El-Tanani, A.M. Faheem, P.A. McCarron, Nano-encapsulation of a novel anti-Ran-GTPase peptide for blockade of regulator of chromosome condensation 1 (RCC1) function in MDA-MB-231 breast cancer cells, International journal of pharmaceutics 521(1-2) (2017) 40-53.</w:t>
      </w:r>
      <w:bookmarkEnd w:id="18"/>
    </w:p>
    <w:p w14:paraId="536FF213" w14:textId="77777777" w:rsidR="00605DE6" w:rsidRPr="00605DE6" w:rsidRDefault="00605DE6" w:rsidP="00F035A0">
      <w:pPr>
        <w:rPr>
          <w:noProof/>
          <w:lang w:val="en-US"/>
        </w:rPr>
      </w:pPr>
      <w:bookmarkStart w:id="19" w:name="_ENREF_18"/>
      <w:r w:rsidRPr="00605DE6">
        <w:rPr>
          <w:noProof/>
          <w:lang w:val="en-US"/>
        </w:rPr>
        <w:t>[18] A.C.d. Mattos, N.M. Khalil, R.M. Mainardes, Development and validation of an HPLC method for the determination of fluorouracil in polymeric nanoparticles, Brazilian Journal of Pharmaceutical Sciences 49 (2013) 117-126.</w:t>
      </w:r>
      <w:bookmarkEnd w:id="19"/>
    </w:p>
    <w:p w14:paraId="08A6B206" w14:textId="77777777" w:rsidR="00605DE6" w:rsidRPr="00605DE6" w:rsidRDefault="00605DE6" w:rsidP="00F035A0">
      <w:pPr>
        <w:rPr>
          <w:noProof/>
          <w:lang w:val="en-US"/>
        </w:rPr>
      </w:pPr>
      <w:bookmarkStart w:id="20" w:name="_ENREF_19"/>
      <w:r w:rsidRPr="00605DE6">
        <w:rPr>
          <w:noProof/>
          <w:lang w:val="en-US"/>
        </w:rPr>
        <w:t>[19] A.K. Yadav, A. Agarwal, G. Rai, P. Mishra, S. Jain, A.K. Mishra, H. Agrawal, G.P. Agrawal, Development and characterization of hyaluronic acid decorated PLGA nanoparticles for delivery of 5-fluorouracil, Drug delivery 17(8) (2010) 561-72.</w:t>
      </w:r>
      <w:bookmarkEnd w:id="20"/>
    </w:p>
    <w:p w14:paraId="7E0851F7" w14:textId="77777777" w:rsidR="00605DE6" w:rsidRPr="00605DE6" w:rsidRDefault="00605DE6" w:rsidP="00F035A0">
      <w:pPr>
        <w:rPr>
          <w:noProof/>
          <w:lang w:val="en-US"/>
        </w:rPr>
      </w:pPr>
      <w:bookmarkStart w:id="21" w:name="_ENREF_20"/>
      <w:r w:rsidRPr="00605DE6">
        <w:rPr>
          <w:noProof/>
          <w:lang w:val="en-US"/>
        </w:rPr>
        <w:t>[20] A.e.-M. Osman, M.M. Ahmed, M.T. Khayyal, M.M. el-Merzabani, Hyperthermic potentiation of cisplatin cytotoxicity on solid Ehrlich carcinoma, Tumori 79(4) (1993) 268-72.</w:t>
      </w:r>
      <w:bookmarkEnd w:id="21"/>
    </w:p>
    <w:p w14:paraId="203D5D01" w14:textId="77777777" w:rsidR="00605DE6" w:rsidRPr="00605DE6" w:rsidRDefault="00605DE6" w:rsidP="00F035A0">
      <w:pPr>
        <w:rPr>
          <w:noProof/>
          <w:lang w:val="en-US"/>
        </w:rPr>
      </w:pPr>
      <w:bookmarkStart w:id="22" w:name="_ENREF_21"/>
      <w:r w:rsidRPr="00605DE6">
        <w:rPr>
          <w:noProof/>
          <w:lang w:val="en-US"/>
        </w:rPr>
        <w:t>[21] W.M. Awara, A.E. El-Sisi, M.E. El-Sayad, A.E. Goda, The potential role of cyclooxygenase-2 inhibitors in the treatment of experimentally-induced mammary tumour: does celecoxib enhance the anti-tumour activity of doxorubicin?, Pharmacological Research 50(5) (2004) 487-498.</w:t>
      </w:r>
      <w:bookmarkEnd w:id="22"/>
    </w:p>
    <w:p w14:paraId="6D25B4F8" w14:textId="77777777" w:rsidR="00605DE6" w:rsidRPr="00605DE6" w:rsidRDefault="00605DE6" w:rsidP="00F035A0">
      <w:pPr>
        <w:rPr>
          <w:noProof/>
          <w:lang w:val="en-US"/>
        </w:rPr>
      </w:pPr>
      <w:bookmarkStart w:id="23" w:name="_ENREF_22"/>
      <w:r w:rsidRPr="00605DE6">
        <w:rPr>
          <w:noProof/>
          <w:lang w:val="en-US"/>
        </w:rPr>
        <w:t>[22] Y.-C. He, J.-W. Chen, J. Cao, D.-Y. Pan, J.-G. Qiao, Toxicities and therapeutic effect of 5-fluorouracil controlled release implant on tumor-bearing rats, World journal of gastroenterology : WJG 9(8) (2003) 1795-1798.</w:t>
      </w:r>
      <w:bookmarkEnd w:id="23"/>
    </w:p>
    <w:p w14:paraId="5A9C847B" w14:textId="77777777" w:rsidR="00605DE6" w:rsidRPr="00605DE6" w:rsidRDefault="00605DE6" w:rsidP="00F035A0">
      <w:pPr>
        <w:rPr>
          <w:noProof/>
          <w:lang w:val="en-US"/>
        </w:rPr>
      </w:pPr>
      <w:bookmarkStart w:id="24" w:name="_ENREF_23"/>
      <w:r w:rsidRPr="00605DE6">
        <w:rPr>
          <w:noProof/>
          <w:lang w:val="en-US"/>
        </w:rPr>
        <w:lastRenderedPageBreak/>
        <w:t>[23] D. Papadopoulos, B.F. Kimler, N.C. Estes, F.J. Durham, Growth delay effect of combined interstitial hyperthermia and brachytherapy in a rat solid tumor model, Anticancer research 9(1) (1989) 45-7.</w:t>
      </w:r>
      <w:bookmarkEnd w:id="24"/>
    </w:p>
    <w:p w14:paraId="41933C39" w14:textId="77777777" w:rsidR="00605DE6" w:rsidRPr="00605DE6" w:rsidRDefault="00605DE6" w:rsidP="00F035A0">
      <w:pPr>
        <w:rPr>
          <w:noProof/>
          <w:lang w:val="en-US"/>
        </w:rPr>
      </w:pPr>
      <w:bookmarkStart w:id="25" w:name="_ENREF_24"/>
      <w:r w:rsidRPr="00605DE6">
        <w:rPr>
          <w:noProof/>
          <w:lang w:val="en-US"/>
        </w:rPr>
        <w:t>[24] J. BassiouniSanceau, M.F. Poupon, O. Delattre, X. Sastre-Garau, J. Wietzerbin, Strong inhibition of Ewing tumor xenograft growth by combination of human interferon-alpha or interferon-beta with ifosfamide, Oncogene 21(50) (2002) 7700-9.</w:t>
      </w:r>
      <w:bookmarkEnd w:id="25"/>
    </w:p>
    <w:p w14:paraId="487A32DE" w14:textId="77777777" w:rsidR="00605DE6" w:rsidRPr="00605DE6" w:rsidRDefault="00605DE6" w:rsidP="00F035A0">
      <w:pPr>
        <w:rPr>
          <w:noProof/>
          <w:lang w:val="en-US"/>
        </w:rPr>
      </w:pPr>
      <w:bookmarkStart w:id="26" w:name="_ENREF_25"/>
      <w:r w:rsidRPr="00605DE6">
        <w:rPr>
          <w:noProof/>
          <w:lang w:val="en-US"/>
        </w:rPr>
        <w:t>[25] D. Blanco, M.J. Alonso, Protein encapsulation and release from poly(lactide-co-glycolide) microspheres: effect of the protein and polymer properties and of the co-encapsulation of surfactants, European journal of pharmaceutics and biopharmaceutics : official journal of Arbeitsgemeinschaft fur Pharmazeutische Verfahrenstechnik e.V 45(3) (1998) 285-94.</w:t>
      </w:r>
      <w:bookmarkEnd w:id="26"/>
    </w:p>
    <w:p w14:paraId="12FE5886" w14:textId="77777777" w:rsidR="00605DE6" w:rsidRPr="00605DE6" w:rsidRDefault="00605DE6" w:rsidP="00F035A0">
      <w:pPr>
        <w:rPr>
          <w:noProof/>
          <w:lang w:val="en-US"/>
        </w:rPr>
      </w:pPr>
      <w:bookmarkStart w:id="27" w:name="_ENREF_26"/>
      <w:r w:rsidRPr="00605DE6">
        <w:rPr>
          <w:noProof/>
          <w:lang w:val="en-US"/>
        </w:rPr>
        <w:t>[26] X. Li, Investigation on process parameters involved in preparation of poly-?-lactide-poly(ethylene glycol) microspheres containing Leptospira Interrogans antigens, International journal of pharmaceutics 178(2) (1999) 245-255.</w:t>
      </w:r>
      <w:bookmarkEnd w:id="27"/>
    </w:p>
    <w:p w14:paraId="4296D968" w14:textId="77777777" w:rsidR="00605DE6" w:rsidRPr="00605DE6" w:rsidRDefault="00605DE6" w:rsidP="00F035A0">
      <w:pPr>
        <w:rPr>
          <w:noProof/>
          <w:lang w:val="en-US"/>
        </w:rPr>
      </w:pPr>
      <w:bookmarkStart w:id="28" w:name="_ENREF_27"/>
      <w:r w:rsidRPr="00605DE6">
        <w:rPr>
          <w:noProof/>
          <w:lang w:val="en-US"/>
        </w:rPr>
        <w:t>[27] Y. Li, M. Ogris, E. Wagner, J. Pelisek, M. Rüffer, Nanoparticles bearing polyethyleneglycol-coupled transferrin as gene carriers: preparation and in vitro evaluation, International journal of pharmaceutics 259(1-2) (2003) 93-101.</w:t>
      </w:r>
      <w:bookmarkEnd w:id="28"/>
    </w:p>
    <w:p w14:paraId="301F449F" w14:textId="77777777" w:rsidR="00605DE6" w:rsidRPr="00605DE6" w:rsidRDefault="00605DE6" w:rsidP="00F035A0">
      <w:pPr>
        <w:rPr>
          <w:noProof/>
          <w:lang w:val="en-US"/>
        </w:rPr>
      </w:pPr>
      <w:bookmarkStart w:id="29" w:name="_ENREF_28"/>
      <w:r w:rsidRPr="00605DE6">
        <w:rPr>
          <w:noProof/>
          <w:lang w:val="en-US"/>
        </w:rPr>
        <w:t>[28] M.N. Khan, Y.A. Haggag, M.E. Lane, P.A. McCarron, M.M. Tambuwala, Polymeric nano-encapsulation of curcumin enhances its anti-cancer activity in breast (MDA-MB231) and lung (A549) cancer cells through reduction in expression of HIF-1a and nuclear p65 (Rel A), Current drug delivery  (2017).</w:t>
      </w:r>
      <w:bookmarkEnd w:id="29"/>
    </w:p>
    <w:p w14:paraId="3A98596F" w14:textId="77777777" w:rsidR="00605DE6" w:rsidRPr="00605DE6" w:rsidRDefault="00605DE6" w:rsidP="00F035A0">
      <w:pPr>
        <w:rPr>
          <w:noProof/>
          <w:lang w:val="en-US"/>
        </w:rPr>
      </w:pPr>
      <w:bookmarkStart w:id="30" w:name="_ENREF_29"/>
      <w:r w:rsidRPr="00605DE6">
        <w:rPr>
          <w:noProof/>
          <w:lang w:val="en-US"/>
        </w:rPr>
        <w:t xml:space="preserve">[29] Y.A. Haggag, A.M. Faheem, M.M. Tambuwala, M.A. Osman, S.A. El-Gizawy, B. O'Hagan, N. Irwin, P.A. McCarron, Effect of poly(ethylene glycol) content and formulation parameters on particulate properties and intraperitoneal delivery of insulin from PLGA nanoparticles prepared </w:t>
      </w:r>
      <w:r w:rsidRPr="00605DE6">
        <w:rPr>
          <w:noProof/>
          <w:lang w:val="en-US"/>
        </w:rPr>
        <w:lastRenderedPageBreak/>
        <w:t>using the double-emulsion evaporation procedure, Pharmaceutical development and technology  (2017) 1-12.</w:t>
      </w:r>
      <w:bookmarkEnd w:id="30"/>
    </w:p>
    <w:p w14:paraId="01ABD0B8" w14:textId="77777777" w:rsidR="00605DE6" w:rsidRPr="00605DE6" w:rsidRDefault="00605DE6" w:rsidP="00F035A0">
      <w:pPr>
        <w:rPr>
          <w:noProof/>
          <w:lang w:val="en-US"/>
        </w:rPr>
      </w:pPr>
      <w:bookmarkStart w:id="31" w:name="_ENREF_30"/>
      <w:r w:rsidRPr="00605DE6">
        <w:rPr>
          <w:noProof/>
          <w:lang w:val="en-US"/>
        </w:rPr>
        <w:t>[30] Y.A. Haggag, A.M. Faheem, Evaluation of nano spray drying as a method for drying and formulation of therapeutic peptides and proteins, Frontiers in Pharmacology 6 (2015) 140.</w:t>
      </w:r>
      <w:bookmarkEnd w:id="31"/>
    </w:p>
    <w:p w14:paraId="3772CAB5" w14:textId="77777777" w:rsidR="00605DE6" w:rsidRPr="00605DE6" w:rsidRDefault="00605DE6" w:rsidP="00F035A0">
      <w:pPr>
        <w:rPr>
          <w:noProof/>
          <w:lang w:val="en-US"/>
        </w:rPr>
      </w:pPr>
      <w:bookmarkStart w:id="32" w:name="_ENREF_31"/>
      <w:r w:rsidRPr="00605DE6">
        <w:rPr>
          <w:noProof/>
          <w:lang w:val="en-US"/>
        </w:rPr>
        <w:t>[31] Y. Haggag, Y. Abdel-Wahab, O. Ojo, M. Osman, S. El-Gizawy, M. El-Tanani, A. Faheem, P. McCarron, Preparation and in vivo evaluation of insulin-loaded biodegradable nanoparticles prepared from diblock copolymers of PLGA and PEG, International journal of pharmaceutics 499(1-2) (2016) 236-46.</w:t>
      </w:r>
      <w:bookmarkEnd w:id="32"/>
    </w:p>
    <w:p w14:paraId="49D74D82" w14:textId="77777777" w:rsidR="00605DE6" w:rsidRPr="00605DE6" w:rsidRDefault="00605DE6" w:rsidP="00F035A0">
      <w:pPr>
        <w:rPr>
          <w:noProof/>
          <w:lang w:val="en-US"/>
        </w:rPr>
      </w:pPr>
      <w:bookmarkStart w:id="33" w:name="_ENREF_32"/>
      <w:r w:rsidRPr="00605DE6">
        <w:rPr>
          <w:noProof/>
          <w:lang w:val="en-US"/>
        </w:rPr>
        <w:t>[32] G. Seeta Rama Raju, L. Benton, E. Pavitra, J.S. Yu, Multifunctional nanoparticles: recent progress in cancer therapeutics, Chemical Communications 51(68) (2015) 13248-13259.</w:t>
      </w:r>
      <w:bookmarkEnd w:id="33"/>
    </w:p>
    <w:p w14:paraId="63C55734" w14:textId="77777777" w:rsidR="00605DE6" w:rsidRPr="00605DE6" w:rsidRDefault="00605DE6" w:rsidP="00F035A0">
      <w:pPr>
        <w:rPr>
          <w:noProof/>
          <w:lang w:val="en-US"/>
        </w:rPr>
      </w:pPr>
      <w:bookmarkStart w:id="34" w:name="_ENREF_33"/>
      <w:r w:rsidRPr="00605DE6">
        <w:rPr>
          <w:noProof/>
          <w:lang w:val="en-US"/>
        </w:rPr>
        <w:t>[33] I. Brigger, C. Dubernet, P. Couvreur, Nanoparticles in cancer therapy and diagnosis, Advanced drug delivery reviews 54(5) (2002) 631-51.</w:t>
      </w:r>
      <w:bookmarkEnd w:id="34"/>
    </w:p>
    <w:p w14:paraId="24AF6412" w14:textId="77777777" w:rsidR="00605DE6" w:rsidRPr="00605DE6" w:rsidRDefault="00605DE6" w:rsidP="00F035A0">
      <w:pPr>
        <w:rPr>
          <w:noProof/>
          <w:lang w:val="en-US"/>
        </w:rPr>
      </w:pPr>
      <w:bookmarkStart w:id="35" w:name="_ENREF_34"/>
      <w:r w:rsidRPr="00605DE6">
        <w:rPr>
          <w:noProof/>
          <w:lang w:val="en-US"/>
        </w:rPr>
        <w:t>[34] A. Shakeri-Zadeh, S. Khoee, M.-B. Shiran, A.M. Sharifi, S. Khoei, Synergistic effects of magnetic drug targeting using a newly developed nanocapsule and tumor irradiation by ultrasound on CT26 tumors in BALB/c mice, Journal of Materials Chemistry B 3(9) (2015) 1879-1887.</w:t>
      </w:r>
      <w:bookmarkEnd w:id="35"/>
    </w:p>
    <w:p w14:paraId="779EDBE1" w14:textId="77777777" w:rsidR="00605DE6" w:rsidRPr="00605DE6" w:rsidRDefault="00605DE6" w:rsidP="00F035A0">
      <w:pPr>
        <w:rPr>
          <w:noProof/>
          <w:lang w:val="en-US"/>
        </w:rPr>
      </w:pPr>
      <w:bookmarkStart w:id="36" w:name="_ENREF_35"/>
      <w:r w:rsidRPr="00605DE6">
        <w:rPr>
          <w:noProof/>
          <w:lang w:val="en-US"/>
        </w:rPr>
        <w:t>[35] Y. Wang, P. Li, L. Chen, W. Gao, F. Zeng, L.X. Kong, Targeted delivery of 5-fluorouracil to HT-29 cells using high efficient folic acid-conjugated nanoparticles, Drug delivery 22(2) (2015) 191-8.</w:t>
      </w:r>
      <w:bookmarkEnd w:id="36"/>
    </w:p>
    <w:p w14:paraId="246642AC" w14:textId="77777777" w:rsidR="00605DE6" w:rsidRPr="00605DE6" w:rsidRDefault="00605DE6" w:rsidP="00F035A0">
      <w:pPr>
        <w:rPr>
          <w:noProof/>
          <w:lang w:val="en-US"/>
        </w:rPr>
      </w:pPr>
      <w:bookmarkStart w:id="37" w:name="_ENREF_36"/>
      <w:r w:rsidRPr="00605DE6">
        <w:rPr>
          <w:noProof/>
          <w:lang w:val="en-US"/>
        </w:rPr>
        <w:t>[36] W. Zhu, S.-J. Lee, N.J. Castro, D. Yan, M. Keidar, L.G. Zhang, Synergistic effect of cold atmospheric plasma and drug loaded core-shell nanoparticles on inhibiting breast cancer cell growth, Scientific reports 6 (2016).</w:t>
      </w:r>
      <w:bookmarkEnd w:id="37"/>
    </w:p>
    <w:p w14:paraId="021884C0" w14:textId="77777777" w:rsidR="00605DE6" w:rsidRPr="00605DE6" w:rsidRDefault="00605DE6" w:rsidP="00F035A0">
      <w:pPr>
        <w:rPr>
          <w:noProof/>
          <w:lang w:val="en-US"/>
        </w:rPr>
      </w:pPr>
      <w:bookmarkStart w:id="38" w:name="_ENREF_37"/>
      <w:r w:rsidRPr="00605DE6">
        <w:rPr>
          <w:noProof/>
          <w:lang w:val="en-US"/>
        </w:rPr>
        <w:lastRenderedPageBreak/>
        <w:t>[37] Q. Tang, Y. Wang, R. Huang, Q. You, G. Wang, Y. Chen, Z. Jiang, Z. Liu, L. Yu, S. Muhammad, X. Wang, Preparation of anti-tumor nanoparticle and its inhibition to peritoneal dissemination of colon cancer, PLoS One 9(6) (2014) e98455.</w:t>
      </w:r>
      <w:bookmarkEnd w:id="38"/>
    </w:p>
    <w:p w14:paraId="01A95913" w14:textId="77777777" w:rsidR="00605DE6" w:rsidRPr="00605DE6" w:rsidRDefault="00605DE6" w:rsidP="00F035A0">
      <w:pPr>
        <w:rPr>
          <w:noProof/>
          <w:lang w:val="en-US"/>
        </w:rPr>
      </w:pPr>
      <w:bookmarkStart w:id="39" w:name="_ENREF_38"/>
      <w:r w:rsidRPr="00605DE6">
        <w:rPr>
          <w:noProof/>
          <w:lang w:val="en-US"/>
        </w:rPr>
        <w:t>[38] K. Avgoustakis, Pegylated poly(lactide) and poly(lactide-co-glycolide) nanoparticles: preparation, properties and possible applications in drug delivery, Current drug delivery 1(4) (2004) 321-33.</w:t>
      </w:r>
      <w:bookmarkEnd w:id="39"/>
    </w:p>
    <w:p w14:paraId="58CADE88" w14:textId="77777777" w:rsidR="00605DE6" w:rsidRPr="00605DE6" w:rsidRDefault="00605DE6" w:rsidP="00F035A0">
      <w:pPr>
        <w:rPr>
          <w:noProof/>
          <w:lang w:val="en-US"/>
        </w:rPr>
      </w:pPr>
      <w:bookmarkStart w:id="40" w:name="_ENREF_39"/>
      <w:r w:rsidRPr="00605DE6">
        <w:rPr>
          <w:noProof/>
          <w:lang w:val="en-US"/>
        </w:rPr>
        <w:t>[39] F. Danhier, B. Vroman, N. Lecouturier, N. Crokart, V. Pourcelle, H. Freichels, C. Jerome, J. Marchand-Brynaert, O. Feron, V. Preat, Targeting of tumor endothelium by RGD-grafted PLGA-nanoparticles loaded with paclitaxel, Journal of controlled release : official journal of the Controlled Release Society 140(2) (2009) 166-73.</w:t>
      </w:r>
      <w:bookmarkEnd w:id="40"/>
    </w:p>
    <w:p w14:paraId="79C7F3D2" w14:textId="77777777" w:rsidR="00605DE6" w:rsidRPr="00605DE6" w:rsidRDefault="00605DE6" w:rsidP="00F035A0">
      <w:pPr>
        <w:rPr>
          <w:noProof/>
          <w:lang w:val="en-US"/>
        </w:rPr>
      </w:pPr>
      <w:bookmarkStart w:id="41" w:name="_ENREF_40"/>
      <w:r w:rsidRPr="00605DE6">
        <w:rPr>
          <w:noProof/>
          <w:lang w:val="en-US"/>
        </w:rPr>
        <w:t>[40] A.C.d. Mattos, C. Altmeyer, T.T. Tominaga, N.M. Khalil, R.M. Mainardes, Polymeric nanoparticles for oral delivery of 5-fluorouracil: Formulation optimization, cytotoxicity assay and pre-clinical pharmacokinetics study, European Journal of Pharmaceutical Sciences 84(Supplement C) (2016) 83-91.</w:t>
      </w:r>
      <w:bookmarkEnd w:id="41"/>
    </w:p>
    <w:p w14:paraId="06E1A605" w14:textId="77777777" w:rsidR="00605DE6" w:rsidRPr="00605DE6" w:rsidRDefault="00605DE6" w:rsidP="00F035A0">
      <w:pPr>
        <w:rPr>
          <w:noProof/>
          <w:lang w:val="en-US"/>
        </w:rPr>
      </w:pPr>
      <w:bookmarkStart w:id="42" w:name="_ENREF_41"/>
      <w:r w:rsidRPr="00605DE6">
        <w:rPr>
          <w:noProof/>
          <w:lang w:val="en-US"/>
        </w:rPr>
        <w:t>[41] P.A. McCarron, A.D. Woolfson, S.M. Keating, Sustained release of 5-fluorouracil from polymeric nanoparticles, The Journal of pharmacy and pharmacology 52(12) (2000) 1451-9.</w:t>
      </w:r>
      <w:bookmarkEnd w:id="42"/>
    </w:p>
    <w:p w14:paraId="19AAC27E" w14:textId="77777777" w:rsidR="00605DE6" w:rsidRPr="00605DE6" w:rsidRDefault="00605DE6" w:rsidP="00F035A0">
      <w:pPr>
        <w:rPr>
          <w:noProof/>
          <w:lang w:val="en-US"/>
        </w:rPr>
      </w:pPr>
      <w:bookmarkStart w:id="43" w:name="_ENREF_42"/>
      <w:r w:rsidRPr="00605DE6">
        <w:rPr>
          <w:noProof/>
          <w:lang w:val="en-US"/>
        </w:rPr>
        <w:t>[42] J. Zhang, W. Jiang, X. Zhao, Y. Wang, Preparation and characterization of polymeric micelles from poly (d, l-lactide) and methoxypolyethylene glycol block copolymers as potential drug carriers, Tsinghua Science &amp; Technology 12(4) (2007) 493-496.</w:t>
      </w:r>
      <w:bookmarkEnd w:id="43"/>
    </w:p>
    <w:p w14:paraId="46F429D9" w14:textId="77777777" w:rsidR="00605DE6" w:rsidRPr="00605DE6" w:rsidRDefault="00605DE6" w:rsidP="00F035A0">
      <w:pPr>
        <w:rPr>
          <w:noProof/>
          <w:lang w:val="en-US"/>
        </w:rPr>
      </w:pPr>
      <w:bookmarkStart w:id="44" w:name="_ENREF_43"/>
      <w:r w:rsidRPr="00605DE6">
        <w:rPr>
          <w:noProof/>
          <w:lang w:val="en-US"/>
        </w:rPr>
        <w:t>[43] S. Essa, J.M. Rabanel, P. Hildgen, Effect of polyethylene glycol (PEG) chain organization on the physicochemical properties of poly(D, L-lactide) (PLA) based nanoparticles, European journal of pharmaceutics and biopharmaceutics : official journal of Arbeitsgemeinschaft fur Pharmazeutische Verfahrenstechnik e.V 75(2) (2010) 96-106.</w:t>
      </w:r>
      <w:bookmarkEnd w:id="44"/>
    </w:p>
    <w:p w14:paraId="1FF64E03" w14:textId="77777777" w:rsidR="00605DE6" w:rsidRPr="00605DE6" w:rsidRDefault="00605DE6" w:rsidP="00F035A0">
      <w:pPr>
        <w:rPr>
          <w:noProof/>
          <w:lang w:val="en-US"/>
        </w:rPr>
      </w:pPr>
      <w:bookmarkStart w:id="45" w:name="_ENREF_44"/>
      <w:r w:rsidRPr="00605DE6">
        <w:rPr>
          <w:noProof/>
          <w:lang w:val="en-US"/>
        </w:rPr>
        <w:lastRenderedPageBreak/>
        <w:t>[44] Y. Yeo, K. Park, Control of encapsulation efficiency and initial burst in polymeric microparticle systems, Archives of pharmacal research 27(1) (2004) 1-12.</w:t>
      </w:r>
      <w:bookmarkEnd w:id="45"/>
    </w:p>
    <w:p w14:paraId="471B9D4F" w14:textId="77777777" w:rsidR="00605DE6" w:rsidRPr="00605DE6" w:rsidRDefault="00605DE6" w:rsidP="00F035A0">
      <w:pPr>
        <w:rPr>
          <w:noProof/>
          <w:lang w:val="en-US"/>
        </w:rPr>
      </w:pPr>
      <w:bookmarkStart w:id="46" w:name="_ENREF_45"/>
      <w:r w:rsidRPr="00605DE6">
        <w:rPr>
          <w:noProof/>
          <w:lang w:val="en-US"/>
        </w:rPr>
        <w:t>[45] T. Musumeci, C.A. Ventura, I. Giannone, B. Ruozi, L. Montenegro, R. Pignatello, G. Puglisi, PLA/PLGA nanoparticles for sustained release of docetaxel, International journal of pharmaceutics 325(1-2) (2006) 172-9.</w:t>
      </w:r>
      <w:bookmarkEnd w:id="46"/>
    </w:p>
    <w:p w14:paraId="096EBFD6" w14:textId="77777777" w:rsidR="00605DE6" w:rsidRPr="00605DE6" w:rsidRDefault="00605DE6" w:rsidP="00F035A0">
      <w:pPr>
        <w:rPr>
          <w:noProof/>
          <w:lang w:val="en-US"/>
        </w:rPr>
      </w:pPr>
      <w:bookmarkStart w:id="47" w:name="_ENREF_46"/>
      <w:r w:rsidRPr="00605DE6">
        <w:rPr>
          <w:noProof/>
          <w:lang w:val="en-US"/>
        </w:rPr>
        <w:t>[46] Y.Y. Yang, T.S. Chung, N.P. Ng, Morphology, drug distribution, and in vitro release profiles of biodegradable polymeric microspheres containing protein fabricated by double-emulsion solvent extraction/evaporation method, Biomaterials 22(3) (2001) 231-41.</w:t>
      </w:r>
      <w:bookmarkEnd w:id="47"/>
    </w:p>
    <w:p w14:paraId="78C229F0" w14:textId="77777777" w:rsidR="00605DE6" w:rsidRPr="00605DE6" w:rsidRDefault="00605DE6" w:rsidP="00F035A0">
      <w:pPr>
        <w:rPr>
          <w:noProof/>
          <w:lang w:val="en-US"/>
        </w:rPr>
      </w:pPr>
      <w:bookmarkStart w:id="48" w:name="_ENREF_47"/>
      <w:r w:rsidRPr="00605DE6">
        <w:rPr>
          <w:noProof/>
          <w:lang w:val="en-US"/>
        </w:rPr>
        <w:t>[47] U. Bilati, E. Allemann, E. Doelker, Sonication parameters for the preparation of biodegradable nanocapsules of controlled size by the double emulsion method, Pharmaceutical development and technology 8(1) (2003) 1-9.</w:t>
      </w:r>
      <w:bookmarkEnd w:id="48"/>
    </w:p>
    <w:p w14:paraId="4BCFDB0A" w14:textId="77777777" w:rsidR="00605DE6" w:rsidRPr="00605DE6" w:rsidRDefault="00605DE6" w:rsidP="00F035A0">
      <w:pPr>
        <w:rPr>
          <w:noProof/>
          <w:lang w:val="en-US"/>
        </w:rPr>
      </w:pPr>
      <w:bookmarkStart w:id="49" w:name="_ENREF_48"/>
      <w:r w:rsidRPr="00605DE6">
        <w:rPr>
          <w:noProof/>
          <w:lang w:val="en-US"/>
        </w:rPr>
        <w:t>[48] S.K. Sahoo, J. Panyam, S. Prabha, V. Labhasetwar, Residual polyvinyl alcohol associated with poly (D,L-lactide-co-glycolide) nanoparticles affects their physical properties and cellular uptake, Journal of controlled release : official journal of the Controlled Release Society 82(1) (2002) 105-14.</w:t>
      </w:r>
      <w:bookmarkEnd w:id="49"/>
    </w:p>
    <w:p w14:paraId="0012FC68" w14:textId="77777777" w:rsidR="00605DE6" w:rsidRPr="00605DE6" w:rsidRDefault="00605DE6" w:rsidP="00F035A0">
      <w:pPr>
        <w:rPr>
          <w:noProof/>
          <w:lang w:val="en-US"/>
        </w:rPr>
      </w:pPr>
      <w:bookmarkStart w:id="50" w:name="_ENREF_49"/>
      <w:r w:rsidRPr="00605DE6">
        <w:rPr>
          <w:noProof/>
          <w:lang w:val="en-US"/>
        </w:rPr>
        <w:t>[49] D.H. Mobarak, S. Salah, S.A. Elkheshen, Formulation of ciprofloxacin hydrochloride loaded biodegradable nanoparticles: optimization of technique and process variables, Pharmaceutical development and technology 19(7) (2014) 891-900.</w:t>
      </w:r>
      <w:bookmarkEnd w:id="50"/>
    </w:p>
    <w:p w14:paraId="7369D93A" w14:textId="77777777" w:rsidR="00605DE6" w:rsidRPr="00605DE6" w:rsidRDefault="00605DE6" w:rsidP="00F035A0">
      <w:pPr>
        <w:rPr>
          <w:noProof/>
          <w:lang w:val="en-US"/>
        </w:rPr>
      </w:pPr>
      <w:bookmarkStart w:id="51" w:name="_ENREF_50"/>
      <w:r w:rsidRPr="00605DE6">
        <w:rPr>
          <w:noProof/>
          <w:lang w:val="en-US"/>
        </w:rPr>
        <w:t>[50] T. Pal, S. Paul, B. Sa, Polymethylmethacrylate coated alginate matrix microcapsules for controlled release of diclofenac sodium, Pharmacology &amp; Pharmacy 2(2) (2011).</w:t>
      </w:r>
      <w:bookmarkEnd w:id="51"/>
    </w:p>
    <w:p w14:paraId="3EBF6FCC" w14:textId="77777777" w:rsidR="00605DE6" w:rsidRPr="00605DE6" w:rsidRDefault="00605DE6" w:rsidP="00F035A0">
      <w:pPr>
        <w:rPr>
          <w:noProof/>
          <w:lang w:val="en-US"/>
        </w:rPr>
      </w:pPr>
      <w:bookmarkStart w:id="52" w:name="_ENREF_51"/>
      <w:r w:rsidRPr="00605DE6">
        <w:rPr>
          <w:noProof/>
          <w:lang w:val="en-US"/>
        </w:rPr>
        <w:t>[51] G. Wu, L. Chen, H. Li, C.L. Deng, X.F. Chen, Comparing microspheres with different internal phase of polyelectrolyte as local drug delivery system for bone tuberculosis therapy, BioMed research international 2014 (2014) 297808.</w:t>
      </w:r>
      <w:bookmarkEnd w:id="52"/>
    </w:p>
    <w:p w14:paraId="5130B19C" w14:textId="77777777" w:rsidR="00605DE6" w:rsidRPr="00605DE6" w:rsidRDefault="00605DE6" w:rsidP="00F035A0">
      <w:pPr>
        <w:rPr>
          <w:noProof/>
          <w:lang w:val="en-US"/>
        </w:rPr>
      </w:pPr>
      <w:bookmarkStart w:id="53" w:name="_ENREF_52"/>
      <w:r w:rsidRPr="00605DE6">
        <w:rPr>
          <w:noProof/>
          <w:lang w:val="en-US"/>
        </w:rPr>
        <w:lastRenderedPageBreak/>
        <w:t>[52] D.E. Owens, 3rd, N.A. Peppas, Opsonization, biodistribution, and pharmacokinetics of polymeric nanoparticles, International journal of pharmaceutics 307(1) (2006) 93-102.</w:t>
      </w:r>
      <w:bookmarkEnd w:id="53"/>
    </w:p>
    <w:p w14:paraId="541A98F8" w14:textId="77777777" w:rsidR="00605DE6" w:rsidRPr="00605DE6" w:rsidRDefault="00605DE6" w:rsidP="00F035A0">
      <w:pPr>
        <w:rPr>
          <w:noProof/>
          <w:lang w:val="en-US"/>
        </w:rPr>
      </w:pPr>
      <w:bookmarkStart w:id="54" w:name="_ENREF_53"/>
      <w:r w:rsidRPr="00605DE6">
        <w:rPr>
          <w:noProof/>
          <w:lang w:val="en-US"/>
        </w:rPr>
        <w:t>[53] T. Simón-Yarza, F.R. Formiga, E. Tamayo, B. Pelacho, F. Prosper, M.J. Blanco-Prieto, PEGylated-PLGA microparticles containing VEGF for long term drug delivery, International journal of pharmaceutics 440(1) (2013) 13-18.</w:t>
      </w:r>
      <w:bookmarkEnd w:id="54"/>
    </w:p>
    <w:p w14:paraId="1B6B4022" w14:textId="77777777" w:rsidR="00605DE6" w:rsidRPr="00605DE6" w:rsidRDefault="00605DE6" w:rsidP="00F035A0">
      <w:pPr>
        <w:rPr>
          <w:noProof/>
          <w:lang w:val="en-US"/>
        </w:rPr>
      </w:pPr>
      <w:bookmarkStart w:id="55" w:name="_ENREF_54"/>
      <w:r w:rsidRPr="00605DE6">
        <w:rPr>
          <w:noProof/>
          <w:lang w:val="en-US"/>
        </w:rPr>
        <w:t>[54] D. Hanahan, R.A. Weinberg, The hallmarks of cancer, Cell 100(1) (2000) 57-70.</w:t>
      </w:r>
      <w:bookmarkEnd w:id="55"/>
    </w:p>
    <w:p w14:paraId="7C880A40" w14:textId="77777777" w:rsidR="00605DE6" w:rsidRPr="00605DE6" w:rsidRDefault="00605DE6" w:rsidP="00F035A0">
      <w:pPr>
        <w:rPr>
          <w:noProof/>
          <w:lang w:val="en-US"/>
        </w:rPr>
      </w:pPr>
      <w:bookmarkStart w:id="56" w:name="_ENREF_55"/>
      <w:r w:rsidRPr="00605DE6">
        <w:rPr>
          <w:noProof/>
          <w:lang w:val="en-US"/>
        </w:rPr>
        <w:t>[55] L.A. Silva, K.A. Nascimento, M.C. Maciel, M.T. Pinheiro, P.R. Sousa, S.C. Ferreira, A.P. Azevedo, R.N. Guerra, F.R. Nascimento, Sunflower seed oil-enriched product can inhibit Ehrlich solid tumor growth in mice, Chemotherapy 52(2) (2006) 91-4.</w:t>
      </w:r>
      <w:bookmarkEnd w:id="56"/>
    </w:p>
    <w:p w14:paraId="09FE3868" w14:textId="77777777" w:rsidR="00605DE6" w:rsidRPr="00605DE6" w:rsidRDefault="00605DE6" w:rsidP="00F035A0">
      <w:pPr>
        <w:rPr>
          <w:noProof/>
          <w:lang w:val="en-US"/>
        </w:rPr>
      </w:pPr>
      <w:bookmarkStart w:id="57" w:name="_ENREF_56"/>
      <w:r w:rsidRPr="00605DE6">
        <w:rPr>
          <w:noProof/>
          <w:lang w:val="en-US"/>
        </w:rPr>
        <w:t>[56] M. Sakai, V. Ferraz-de-Paula, M.L. Pinheiro, A. Ribeiro, W.M. Quinteiro-Filho, M.B. Rone, D.B. Martinez-Arguelles, M.L.Z. Dagli, V. Papadopoulos, J. Palermo-Neto, Translocator protein (18 kDa) mediates the pro-growth effects of diazepam on Ehrlich tumor cells in vivo, European Journal of Pharmacology 626(2–3) (2010) 131-138.</w:t>
      </w:r>
      <w:bookmarkEnd w:id="57"/>
    </w:p>
    <w:p w14:paraId="78C6AAB2" w14:textId="77777777" w:rsidR="00605DE6" w:rsidRPr="00605DE6" w:rsidRDefault="00605DE6" w:rsidP="00F035A0">
      <w:pPr>
        <w:rPr>
          <w:noProof/>
          <w:lang w:val="en-US"/>
        </w:rPr>
      </w:pPr>
      <w:bookmarkStart w:id="58" w:name="_ENREF_57"/>
      <w:r w:rsidRPr="00605DE6">
        <w:rPr>
          <w:noProof/>
          <w:lang w:val="en-US"/>
        </w:rPr>
        <w:t>[57] L.E. van Vlerken, T.K. Vyas, M.M. Amiji, Poly(ethylene glycol)-modified nanocarriers for tumor-targeted and intracellular delivery, Pharm Res 24(8) (2007) 1405-14.</w:t>
      </w:r>
      <w:bookmarkEnd w:id="58"/>
    </w:p>
    <w:p w14:paraId="788F625A" w14:textId="77777777" w:rsidR="00605DE6" w:rsidRDefault="00605DE6" w:rsidP="00F035A0">
      <w:pPr>
        <w:rPr>
          <w:noProof/>
          <w:lang w:val="en-US"/>
        </w:rPr>
      </w:pPr>
    </w:p>
    <w:p w14:paraId="2FBD01EB" w14:textId="77777777" w:rsidR="00F6087E" w:rsidRDefault="00DE55FF" w:rsidP="00F035A0">
      <w:pPr>
        <w:rPr>
          <w:lang w:val="en-US"/>
        </w:rPr>
      </w:pPr>
      <w:r>
        <w:rPr>
          <w:lang w:val="en-US"/>
        </w:rPr>
        <w:fldChar w:fldCharType="end"/>
      </w:r>
      <w:bookmarkStart w:id="59" w:name="OLE_LINK1"/>
      <w:bookmarkEnd w:id="59"/>
    </w:p>
    <w:p w14:paraId="57F98671" w14:textId="77777777" w:rsidR="008A5C93" w:rsidRPr="008A5C93" w:rsidRDefault="00F6087E" w:rsidP="008A5C93">
      <w:pPr>
        <w:pStyle w:val="Heading1"/>
      </w:pPr>
      <w:r>
        <w:br w:type="page"/>
      </w:r>
      <w:r w:rsidR="008A5C93" w:rsidRPr="008A5C93">
        <w:lastRenderedPageBreak/>
        <w:t>Figure legends</w:t>
      </w:r>
    </w:p>
    <w:p w14:paraId="1AA77000" w14:textId="0F4E5127" w:rsidR="008A5C93" w:rsidRPr="00DF3D95" w:rsidRDefault="008A5C93" w:rsidP="008A5C93">
      <w:pPr>
        <w:autoSpaceDE/>
        <w:autoSpaceDN/>
        <w:adjustRightInd/>
        <w:spacing w:after="200" w:line="276" w:lineRule="auto"/>
        <w:jc w:val="left"/>
      </w:pPr>
      <w:proofErr w:type="gramStart"/>
      <w:r w:rsidRPr="00DF3D95">
        <w:t>Figure 1.</w:t>
      </w:r>
      <w:proofErr w:type="gramEnd"/>
      <w:r w:rsidRPr="00DF3D95">
        <w:t xml:space="preserve"> </w:t>
      </w:r>
      <w:proofErr w:type="gramStart"/>
      <w:r w:rsidRPr="00DF3D95">
        <w:t xml:space="preserve">Effects of PEG content on </w:t>
      </w:r>
      <w:r w:rsidR="00060FE1" w:rsidRPr="00DF3D95">
        <w:t xml:space="preserve">(A) </w:t>
      </w:r>
      <w:r w:rsidRPr="00DF3D95">
        <w:t>NP size</w:t>
      </w:r>
      <w:r w:rsidR="00060FE1" w:rsidRPr="00DF3D95">
        <w:t>, (B</w:t>
      </w:r>
      <w:r w:rsidRPr="00DF3D95">
        <w:t>) zeta potential</w:t>
      </w:r>
      <w:r w:rsidR="00060FE1" w:rsidRPr="00DF3D95">
        <w:t>,</w:t>
      </w:r>
      <w:r w:rsidRPr="00DF3D95">
        <w:t xml:space="preserve"> (</w:t>
      </w:r>
      <w:r w:rsidR="00060FE1" w:rsidRPr="00DF3D95">
        <w:t>C</w:t>
      </w:r>
      <w:r w:rsidRPr="00DF3D95">
        <w:t xml:space="preserve">) encapsulation efficiency </w:t>
      </w:r>
      <w:r w:rsidR="00060FE1" w:rsidRPr="00DF3D95">
        <w:t>and (D</w:t>
      </w:r>
      <w:r w:rsidRPr="00DF3D95">
        <w:t xml:space="preserve">) </w:t>
      </w:r>
      <w:r w:rsidRPr="00DF3D95">
        <w:rPr>
          <w:i/>
        </w:rPr>
        <w:t>in vitro</w:t>
      </w:r>
      <w:r w:rsidR="00060FE1" w:rsidRPr="00DF3D95">
        <w:t xml:space="preserve"> release</w:t>
      </w:r>
      <w:r w:rsidR="00C16972" w:rsidRPr="00DF3D95">
        <w:t xml:space="preserve"> when the internal aqueous phase is water (F1, F3 and F5)</w:t>
      </w:r>
      <w:r w:rsidRPr="00DF3D95">
        <w:t>.</w:t>
      </w:r>
      <w:proofErr w:type="gramEnd"/>
      <w:r w:rsidRPr="00DF3D95">
        <w:t xml:space="preserve"> </w:t>
      </w:r>
      <w:r w:rsidR="00C16972" w:rsidRPr="00DF3D95">
        <w:t xml:space="preserve"> </w:t>
      </w:r>
      <w:r w:rsidRPr="00DF3D95">
        <w:t xml:space="preserve">Values are mean ± SD with n = 3.  </w:t>
      </w:r>
      <w:proofErr w:type="gramStart"/>
      <w:r w:rsidRPr="00DF3D95">
        <w:t>For 1A-1D, *p &lt; 0.05, **p &lt; 0.01, ***p &lt; 0.001 compared with PLGA NP.</w:t>
      </w:r>
      <w:proofErr w:type="gramEnd"/>
      <w:r w:rsidRPr="00DF3D95">
        <w:t xml:space="preserve"> </w:t>
      </w:r>
      <w:proofErr w:type="spellStart"/>
      <w:proofErr w:type="gramStart"/>
      <w:r w:rsidRPr="00DF3D95">
        <w:t>Δp</w:t>
      </w:r>
      <w:proofErr w:type="spellEnd"/>
      <w:proofErr w:type="gramEnd"/>
      <w:r w:rsidRPr="00DF3D95">
        <w:t xml:space="preserve"> &lt; </w:t>
      </w:r>
      <w:r w:rsidR="00965D85">
        <w:t xml:space="preserve">0.05, </w:t>
      </w:r>
      <w:proofErr w:type="spellStart"/>
      <w:r w:rsidR="00965D85">
        <w:t>ΔΔp</w:t>
      </w:r>
      <w:proofErr w:type="spellEnd"/>
      <w:r w:rsidR="00965D85">
        <w:t xml:space="preserve"> &lt; 0.01, ΔΔΔ p&lt; 0.001 when </w:t>
      </w:r>
      <w:r w:rsidRPr="00DF3D95">
        <w:t xml:space="preserve">compared </w:t>
      </w:r>
      <w:r w:rsidR="00965D85">
        <w:t>to the 1:1 PLGA:PEG-PLGA</w:t>
      </w:r>
      <w:r w:rsidRPr="00DF3D95">
        <w:t>.</w:t>
      </w:r>
    </w:p>
    <w:p w14:paraId="24806666" w14:textId="25C9FB27" w:rsidR="008A5C93" w:rsidRPr="00DF3D95" w:rsidRDefault="008A5C93" w:rsidP="008A5C93">
      <w:pPr>
        <w:autoSpaceDE/>
        <w:autoSpaceDN/>
        <w:adjustRightInd/>
        <w:spacing w:after="200" w:line="276" w:lineRule="auto"/>
        <w:jc w:val="left"/>
      </w:pPr>
      <w:proofErr w:type="gramStart"/>
      <w:r w:rsidRPr="00DF3D95">
        <w:t>Figure 2.</w:t>
      </w:r>
      <w:proofErr w:type="gramEnd"/>
      <w:r w:rsidRPr="00DF3D95">
        <w:t xml:space="preserve"> Effects of 3% w/v PVA </w:t>
      </w:r>
      <w:r w:rsidR="00C16972" w:rsidRPr="00DF3D95">
        <w:t>as</w:t>
      </w:r>
      <w:r w:rsidRPr="00DF3D95">
        <w:t xml:space="preserve"> internal aqueous </w:t>
      </w:r>
      <w:r w:rsidR="00C16972" w:rsidRPr="00DF3D95">
        <w:t xml:space="preserve">(F2, F4 and F6) </w:t>
      </w:r>
      <w:r w:rsidRPr="00DF3D95">
        <w:t xml:space="preserve">phase on </w:t>
      </w:r>
      <w:r w:rsidR="00C16972" w:rsidRPr="00DF3D95">
        <w:t xml:space="preserve">(A) </w:t>
      </w:r>
      <w:r w:rsidRPr="00DF3D95">
        <w:t>NP size</w:t>
      </w:r>
      <w:r w:rsidR="00C16972" w:rsidRPr="00DF3D95">
        <w:t>, (B</w:t>
      </w:r>
      <w:r w:rsidRPr="00DF3D95">
        <w:t>) zeta potential</w:t>
      </w:r>
      <w:proofErr w:type="gramStart"/>
      <w:r w:rsidR="00C16972" w:rsidRPr="00DF3D95">
        <w:t>,  (</w:t>
      </w:r>
      <w:proofErr w:type="gramEnd"/>
      <w:r w:rsidR="00C16972" w:rsidRPr="00DF3D95">
        <w:t>C</w:t>
      </w:r>
      <w:r w:rsidRPr="00DF3D95">
        <w:t>) encapsulation efficiency</w:t>
      </w:r>
      <w:r w:rsidR="00C16972" w:rsidRPr="00DF3D95">
        <w:t xml:space="preserve"> and (D</w:t>
      </w:r>
      <w:r w:rsidRPr="00DF3D95">
        <w:t xml:space="preserve">) </w:t>
      </w:r>
      <w:r w:rsidRPr="00DF3D95">
        <w:rPr>
          <w:i/>
        </w:rPr>
        <w:t>in vitro</w:t>
      </w:r>
      <w:r w:rsidRPr="00DF3D95">
        <w:t xml:space="preserve"> release. Values are mean ± SD with n = 3.  </w:t>
      </w:r>
      <w:proofErr w:type="gramStart"/>
      <w:r w:rsidRPr="00DF3D95">
        <w:t xml:space="preserve">For </w:t>
      </w:r>
      <w:r w:rsidR="00C16972" w:rsidRPr="00DF3D95">
        <w:t>2</w:t>
      </w:r>
      <w:r w:rsidRPr="00DF3D95">
        <w:t>A-</w:t>
      </w:r>
      <w:r w:rsidR="00C16972" w:rsidRPr="00DF3D95">
        <w:t>2</w:t>
      </w:r>
      <w:r w:rsidRPr="00DF3D95">
        <w:t>D, *p &lt; 0.05, **p &lt; 0.01, ***p &lt; 0.001 compared with PLGA NP.</w:t>
      </w:r>
      <w:proofErr w:type="gramEnd"/>
      <w:r w:rsidRPr="00DF3D95">
        <w:t xml:space="preserve"> </w:t>
      </w:r>
      <w:proofErr w:type="spellStart"/>
      <w:proofErr w:type="gramStart"/>
      <w:r w:rsidRPr="00DF3D95">
        <w:t>Δp</w:t>
      </w:r>
      <w:proofErr w:type="spellEnd"/>
      <w:proofErr w:type="gramEnd"/>
      <w:r w:rsidRPr="00DF3D95">
        <w:t xml:space="preserve"> &lt;</w:t>
      </w:r>
      <w:r w:rsidR="00965D85">
        <w:t xml:space="preserve"> 0.05, </w:t>
      </w:r>
      <w:proofErr w:type="spellStart"/>
      <w:r w:rsidR="00965D85">
        <w:t>ΔΔp</w:t>
      </w:r>
      <w:proofErr w:type="spellEnd"/>
      <w:r w:rsidR="00965D85">
        <w:t xml:space="preserve"> &lt; 0.01, ΔΔΔ p&lt; 0.001</w:t>
      </w:r>
      <w:r w:rsidRPr="00DF3D95">
        <w:t xml:space="preserve"> </w:t>
      </w:r>
      <w:r w:rsidR="00965D85">
        <w:t xml:space="preserve">when </w:t>
      </w:r>
      <w:r w:rsidR="00965D85" w:rsidRPr="00DF3D95">
        <w:t xml:space="preserve">compared </w:t>
      </w:r>
      <w:r w:rsidR="00965D85">
        <w:t>to the 1:1 PLGA:PEG-PLGA</w:t>
      </w:r>
      <w:r w:rsidRPr="00DF3D95">
        <w:t>.</w:t>
      </w:r>
    </w:p>
    <w:p w14:paraId="6CE52BF2" w14:textId="7B4621DE" w:rsidR="008A5C93" w:rsidRPr="00DF3D95" w:rsidRDefault="008A5C93" w:rsidP="008A5C93">
      <w:pPr>
        <w:autoSpaceDE/>
        <w:autoSpaceDN/>
        <w:adjustRightInd/>
        <w:spacing w:after="200" w:line="276" w:lineRule="auto"/>
        <w:jc w:val="left"/>
      </w:pPr>
      <w:proofErr w:type="gramStart"/>
      <w:r w:rsidRPr="00DF3D95">
        <w:t>Figure 3.</w:t>
      </w:r>
      <w:proofErr w:type="gramEnd"/>
      <w:r w:rsidRPr="00DF3D95">
        <w:t xml:space="preserve"> Representative graphs showing particle size </w:t>
      </w:r>
      <w:r w:rsidR="00DF3D95" w:rsidRPr="00DF3D95">
        <w:t>distribution of 5FU-loaded PEG-PLGA NP prepared with (A) no PVA (F5) and (B) PVA 3% w/v (F6) in the internal phase</w:t>
      </w:r>
      <w:r w:rsidRPr="00DF3D95">
        <w:t xml:space="preserve">. </w:t>
      </w:r>
      <w:r w:rsidR="00DF3D95" w:rsidRPr="00DF3D95">
        <w:t xml:space="preserve"> Size analysis </w:t>
      </w:r>
      <w:r w:rsidRPr="00DF3D95">
        <w:t xml:space="preserve">showed </w:t>
      </w:r>
      <w:r w:rsidR="00DF3D95" w:rsidRPr="00DF3D95">
        <w:t xml:space="preserve">evidence of </w:t>
      </w:r>
      <w:r w:rsidRPr="00DF3D95">
        <w:t>aggregat</w:t>
      </w:r>
      <w:r w:rsidR="00DF3D95" w:rsidRPr="00DF3D95">
        <w:t>ion (blue arrow) in</w:t>
      </w:r>
      <w:r w:rsidRPr="00DF3D95">
        <w:t xml:space="preserve"> 5FU</w:t>
      </w:r>
      <w:r w:rsidR="00DF3D95" w:rsidRPr="00DF3D95">
        <w:t>-loaded</w:t>
      </w:r>
      <w:r w:rsidRPr="00DF3D95">
        <w:t xml:space="preserve"> PEG-PLGA NP prepared with </w:t>
      </w:r>
      <w:r w:rsidR="00DF3D95" w:rsidRPr="00DF3D95">
        <w:t xml:space="preserve">no PVA </w:t>
      </w:r>
      <w:r w:rsidRPr="00DF3D95">
        <w:t xml:space="preserve">in </w:t>
      </w:r>
      <w:r w:rsidR="00DF3D95" w:rsidRPr="00DF3D95">
        <w:t xml:space="preserve">the </w:t>
      </w:r>
      <w:r w:rsidRPr="00DF3D95">
        <w:t>internal phase</w:t>
      </w:r>
      <w:r w:rsidR="00DF3D95" w:rsidRPr="00DF3D95">
        <w:t>, whi</w:t>
      </w:r>
      <w:r w:rsidR="00DF3D95">
        <w:t xml:space="preserve">ch was </w:t>
      </w:r>
      <w:r w:rsidR="00DF3D95" w:rsidRPr="00DF3D95">
        <w:t>absent in those prepared with the PVA stabili</w:t>
      </w:r>
      <w:r w:rsidR="00DF3D95">
        <w:t>s</w:t>
      </w:r>
      <w:r w:rsidR="00DF3D95" w:rsidRPr="00DF3D95">
        <w:t>er.</w:t>
      </w:r>
    </w:p>
    <w:p w14:paraId="2ED3DB66" w14:textId="5BC9DC48" w:rsidR="008A5C93" w:rsidRPr="008A5C93" w:rsidRDefault="00965D85" w:rsidP="008A5C93">
      <w:pPr>
        <w:autoSpaceDE/>
        <w:autoSpaceDN/>
        <w:adjustRightInd/>
        <w:spacing w:after="200" w:line="276" w:lineRule="auto"/>
        <w:jc w:val="left"/>
        <w:rPr>
          <w:lang w:val="en-US"/>
        </w:rPr>
      </w:pPr>
      <w:proofErr w:type="gramStart"/>
      <w:r>
        <w:rPr>
          <w:lang w:val="en-US"/>
        </w:rPr>
        <w:t>Figure 4.</w:t>
      </w:r>
      <w:proofErr w:type="gramEnd"/>
      <w:r>
        <w:rPr>
          <w:lang w:val="en-US"/>
        </w:rPr>
        <w:t xml:space="preserve"> TEM images of 5FU-</w:t>
      </w:r>
      <w:r w:rsidR="008A5C93" w:rsidRPr="008A5C93">
        <w:rPr>
          <w:lang w:val="en-US"/>
        </w:rPr>
        <w:t>loaded PEG-PLGA NP (F6).</w:t>
      </w:r>
    </w:p>
    <w:p w14:paraId="1094B4E5" w14:textId="7DEF0B09" w:rsidR="008A5C93" w:rsidRPr="008A5C93" w:rsidRDefault="008A5C93" w:rsidP="008A5C93">
      <w:pPr>
        <w:autoSpaceDE/>
        <w:autoSpaceDN/>
        <w:adjustRightInd/>
        <w:spacing w:after="200" w:line="276" w:lineRule="auto"/>
        <w:jc w:val="left"/>
        <w:rPr>
          <w:lang w:val="en-US"/>
        </w:rPr>
      </w:pPr>
      <w:proofErr w:type="gramStart"/>
      <w:r w:rsidRPr="008A5C93">
        <w:rPr>
          <w:lang w:val="en-US"/>
        </w:rPr>
        <w:t>Figure 5.</w:t>
      </w:r>
      <w:proofErr w:type="gramEnd"/>
      <w:r w:rsidRPr="008A5C93">
        <w:rPr>
          <w:lang w:val="en-US"/>
        </w:rPr>
        <w:t xml:space="preserve"> </w:t>
      </w:r>
      <w:proofErr w:type="spellStart"/>
      <w:r w:rsidRPr="008A5C93">
        <w:rPr>
          <w:lang w:val="en-US"/>
        </w:rPr>
        <w:t>Tumo</w:t>
      </w:r>
      <w:r w:rsidR="00965D85">
        <w:rPr>
          <w:lang w:val="en-US"/>
        </w:rPr>
        <w:t>u</w:t>
      </w:r>
      <w:r w:rsidRPr="008A5C93">
        <w:rPr>
          <w:lang w:val="en-US"/>
        </w:rPr>
        <w:t>r</w:t>
      </w:r>
      <w:proofErr w:type="spellEnd"/>
      <w:r w:rsidRPr="008A5C93">
        <w:rPr>
          <w:lang w:val="en-US"/>
        </w:rPr>
        <w:t xml:space="preserve"> volume of the studied groups at recording points every 2 days from the 1st day (start point of treatment) to the last record at the 16th day (end point of experiment). Values are mean ± SEM with n=10.   *P&lt;0.05, **P&lt;0.01, ***P&lt;0.001 compared with </w:t>
      </w:r>
      <w:r w:rsidR="00965D85">
        <w:rPr>
          <w:lang w:val="en-US"/>
        </w:rPr>
        <w:t>G</w:t>
      </w:r>
      <w:r w:rsidRPr="008A5C93">
        <w:rPr>
          <w:lang w:val="en-US"/>
        </w:rPr>
        <w:t xml:space="preserve">roup I (control group). ΔP&lt;0.05, ΔΔ P&lt;0.01, ΔΔΔP&lt;0.001 compared with </w:t>
      </w:r>
      <w:r w:rsidR="00965D85">
        <w:rPr>
          <w:lang w:val="en-US"/>
        </w:rPr>
        <w:t>G</w:t>
      </w:r>
      <w:r w:rsidRPr="008A5C93">
        <w:rPr>
          <w:lang w:val="en-US"/>
        </w:rPr>
        <w:t>roup II (treated by free 5FU 10 mg</w:t>
      </w:r>
      <w:r w:rsidR="00965D85">
        <w:rPr>
          <w:lang w:val="en-US"/>
        </w:rPr>
        <w:t xml:space="preserve"> </w:t>
      </w:r>
      <w:r w:rsidRPr="008A5C93">
        <w:rPr>
          <w:lang w:val="en-US"/>
        </w:rPr>
        <w:t>kg</w:t>
      </w:r>
      <w:r w:rsidR="00965D85" w:rsidRPr="00965D85">
        <w:rPr>
          <w:vertAlign w:val="superscript"/>
          <w:lang w:val="en-US"/>
        </w:rPr>
        <w:t>-1</w:t>
      </w:r>
      <w:r w:rsidRPr="008A5C93">
        <w:rPr>
          <w:lang w:val="en-US"/>
        </w:rPr>
        <w:t>).</w:t>
      </w:r>
    </w:p>
    <w:p w14:paraId="33EC6AB1" w14:textId="379FED3C" w:rsidR="008A5C93" w:rsidRPr="008A5C93" w:rsidRDefault="008A5C93" w:rsidP="008A5C93">
      <w:pPr>
        <w:autoSpaceDE/>
        <w:autoSpaceDN/>
        <w:adjustRightInd/>
        <w:spacing w:after="200" w:line="276" w:lineRule="auto"/>
        <w:jc w:val="left"/>
        <w:rPr>
          <w:lang w:val="en-US"/>
        </w:rPr>
      </w:pPr>
      <w:proofErr w:type="gramStart"/>
      <w:r w:rsidRPr="008A5C93">
        <w:rPr>
          <w:lang w:val="en-US"/>
        </w:rPr>
        <w:t>Figure 6.</w:t>
      </w:r>
      <w:proofErr w:type="gramEnd"/>
      <w:r w:rsidRPr="008A5C93">
        <w:rPr>
          <w:lang w:val="en-US"/>
        </w:rPr>
        <w:t xml:space="preserve">  </w:t>
      </w:r>
      <w:proofErr w:type="gramStart"/>
      <w:r w:rsidRPr="008A5C93">
        <w:rPr>
          <w:lang w:val="en-US"/>
        </w:rPr>
        <w:t xml:space="preserve">Percentage </w:t>
      </w:r>
      <w:proofErr w:type="spellStart"/>
      <w:r w:rsidRPr="008A5C93">
        <w:rPr>
          <w:lang w:val="en-US"/>
        </w:rPr>
        <w:t>tumo</w:t>
      </w:r>
      <w:r w:rsidR="00965D85">
        <w:rPr>
          <w:lang w:val="en-US"/>
        </w:rPr>
        <w:t>u</w:t>
      </w:r>
      <w:r w:rsidRPr="008A5C93">
        <w:rPr>
          <w:lang w:val="en-US"/>
        </w:rPr>
        <w:t>r</w:t>
      </w:r>
      <w:proofErr w:type="spellEnd"/>
      <w:r w:rsidRPr="008A5C93">
        <w:rPr>
          <w:lang w:val="en-US"/>
        </w:rPr>
        <w:t xml:space="preserve"> growth inhibition (% TGI) in </w:t>
      </w:r>
      <w:r w:rsidR="00965D85">
        <w:rPr>
          <w:lang w:val="en-US"/>
        </w:rPr>
        <w:t>G</w:t>
      </w:r>
      <w:r w:rsidRPr="008A5C93">
        <w:rPr>
          <w:lang w:val="en-US"/>
        </w:rPr>
        <w:t xml:space="preserve">roup III (treated </w:t>
      </w:r>
      <w:r w:rsidR="00965D85">
        <w:rPr>
          <w:lang w:val="en-US"/>
        </w:rPr>
        <w:t>with</w:t>
      </w:r>
      <w:r w:rsidRPr="008A5C93">
        <w:rPr>
          <w:lang w:val="en-US"/>
        </w:rPr>
        <w:t xml:space="preserve"> 5FU</w:t>
      </w:r>
      <w:r w:rsidR="00965D85">
        <w:rPr>
          <w:lang w:val="en-US"/>
        </w:rPr>
        <w:t>-</w:t>
      </w:r>
      <w:r w:rsidRPr="008A5C93">
        <w:rPr>
          <w:lang w:val="en-US"/>
        </w:rPr>
        <w:t>loaded PEG-PLGA NP 10 mg</w:t>
      </w:r>
      <w:r w:rsidR="00965D85">
        <w:rPr>
          <w:lang w:val="en-US"/>
        </w:rPr>
        <w:t xml:space="preserve"> </w:t>
      </w:r>
      <w:r w:rsidRPr="008A5C93">
        <w:rPr>
          <w:lang w:val="en-US"/>
        </w:rPr>
        <w:t>kg</w:t>
      </w:r>
      <w:r w:rsidR="00965D85" w:rsidRPr="00965D85">
        <w:rPr>
          <w:vertAlign w:val="superscript"/>
          <w:lang w:val="en-US"/>
        </w:rPr>
        <w:t>-1</w:t>
      </w:r>
      <w:r w:rsidRPr="008A5C93">
        <w:rPr>
          <w:lang w:val="en-US"/>
        </w:rPr>
        <w:t xml:space="preserve">) relative to </w:t>
      </w:r>
      <w:r w:rsidR="00965D85">
        <w:rPr>
          <w:lang w:val="en-US"/>
        </w:rPr>
        <w:t>G</w:t>
      </w:r>
      <w:r w:rsidRPr="008A5C93">
        <w:rPr>
          <w:lang w:val="en-US"/>
        </w:rPr>
        <w:t>roup I (control group).</w:t>
      </w:r>
      <w:proofErr w:type="gramEnd"/>
      <w:r w:rsidRPr="008A5C93">
        <w:rPr>
          <w:lang w:val="en-US"/>
        </w:rPr>
        <w:t xml:space="preserve"> </w:t>
      </w:r>
    </w:p>
    <w:p w14:paraId="0FC5D64E" w14:textId="489BCB4B" w:rsidR="008A5C93" w:rsidRPr="008A5C93" w:rsidRDefault="008A5C93" w:rsidP="008A5C93">
      <w:pPr>
        <w:autoSpaceDE/>
        <w:autoSpaceDN/>
        <w:adjustRightInd/>
        <w:spacing w:after="200" w:line="276" w:lineRule="auto"/>
        <w:jc w:val="left"/>
        <w:rPr>
          <w:lang w:val="en-US"/>
        </w:rPr>
      </w:pPr>
      <w:proofErr w:type="gramStart"/>
      <w:r w:rsidRPr="008A5C93">
        <w:rPr>
          <w:lang w:val="en-US"/>
        </w:rPr>
        <w:t>Figure 7.</w:t>
      </w:r>
      <w:proofErr w:type="gramEnd"/>
      <w:r w:rsidRPr="008A5C93">
        <w:rPr>
          <w:lang w:val="en-US"/>
        </w:rPr>
        <w:t xml:space="preserve">  </w:t>
      </w:r>
      <w:proofErr w:type="spellStart"/>
      <w:proofErr w:type="gramStart"/>
      <w:r w:rsidRPr="008A5C93">
        <w:rPr>
          <w:lang w:val="en-US"/>
        </w:rPr>
        <w:t>Tumo</w:t>
      </w:r>
      <w:r w:rsidR="00965D85">
        <w:rPr>
          <w:lang w:val="en-US"/>
        </w:rPr>
        <w:t>u</w:t>
      </w:r>
      <w:r w:rsidRPr="008A5C93">
        <w:rPr>
          <w:lang w:val="en-US"/>
        </w:rPr>
        <w:t>r</w:t>
      </w:r>
      <w:proofErr w:type="spellEnd"/>
      <w:r w:rsidRPr="008A5C93">
        <w:rPr>
          <w:lang w:val="en-US"/>
        </w:rPr>
        <w:t xml:space="preserve"> weight of studied groups after the end of treatment.</w:t>
      </w:r>
      <w:proofErr w:type="gramEnd"/>
      <w:r w:rsidRPr="008A5C93">
        <w:rPr>
          <w:lang w:val="en-US"/>
        </w:rPr>
        <w:t xml:space="preserve"> Values are mean ± SEM with n=10.   *P&lt;0.05, **P&lt;0.01, ***P&lt;0.001 compared with </w:t>
      </w:r>
      <w:r w:rsidR="00965D85">
        <w:rPr>
          <w:lang w:val="en-US"/>
        </w:rPr>
        <w:t>G</w:t>
      </w:r>
      <w:r w:rsidRPr="008A5C93">
        <w:rPr>
          <w:lang w:val="en-US"/>
        </w:rPr>
        <w:t xml:space="preserve">roup I (control group). ΔP&lt;0.05, ΔΔ P&lt;0.01, ΔΔΔP&lt;0.001 compared with </w:t>
      </w:r>
      <w:r w:rsidR="00965D85">
        <w:rPr>
          <w:lang w:val="en-US"/>
        </w:rPr>
        <w:t>G</w:t>
      </w:r>
      <w:r w:rsidRPr="008A5C93">
        <w:rPr>
          <w:lang w:val="en-US"/>
        </w:rPr>
        <w:t>roup II (treated by free 5FU 10 mg</w:t>
      </w:r>
      <w:r w:rsidR="00965D85">
        <w:rPr>
          <w:lang w:val="en-US"/>
        </w:rPr>
        <w:t xml:space="preserve"> </w:t>
      </w:r>
      <w:r w:rsidRPr="008A5C93">
        <w:rPr>
          <w:lang w:val="en-US"/>
        </w:rPr>
        <w:t>kg</w:t>
      </w:r>
      <w:r w:rsidR="00965D85" w:rsidRPr="00965D85">
        <w:rPr>
          <w:vertAlign w:val="superscript"/>
          <w:lang w:val="en-US"/>
        </w:rPr>
        <w:t>-1</w:t>
      </w:r>
      <w:r w:rsidRPr="008A5C93">
        <w:rPr>
          <w:lang w:val="en-US"/>
        </w:rPr>
        <w:t>).</w:t>
      </w:r>
    </w:p>
    <w:p w14:paraId="00FF6B84" w14:textId="194625B8" w:rsidR="008A5C93" w:rsidRDefault="008A5C93" w:rsidP="008A5C93">
      <w:pPr>
        <w:autoSpaceDE/>
        <w:autoSpaceDN/>
        <w:adjustRightInd/>
        <w:spacing w:after="200" w:line="276" w:lineRule="auto"/>
        <w:jc w:val="left"/>
        <w:rPr>
          <w:lang w:val="en-US"/>
        </w:rPr>
      </w:pPr>
      <w:proofErr w:type="gramStart"/>
      <w:r w:rsidRPr="008A5C93">
        <w:rPr>
          <w:lang w:val="en-US"/>
        </w:rPr>
        <w:t>Figure 8.</w:t>
      </w:r>
      <w:proofErr w:type="gramEnd"/>
      <w:r w:rsidRPr="008A5C93">
        <w:rPr>
          <w:lang w:val="en-US"/>
        </w:rPr>
        <w:t xml:space="preserve"> Histopathological findings of SEC sections stained with H&amp;E.  Group I (A) showing cellular details of the </w:t>
      </w:r>
      <w:proofErr w:type="spellStart"/>
      <w:r w:rsidRPr="008A5C93">
        <w:rPr>
          <w:lang w:val="en-US"/>
        </w:rPr>
        <w:t>tumo</w:t>
      </w:r>
      <w:r w:rsidR="00965D85">
        <w:rPr>
          <w:lang w:val="en-US"/>
        </w:rPr>
        <w:t>u</w:t>
      </w:r>
      <w:r w:rsidRPr="008A5C93">
        <w:rPr>
          <w:lang w:val="en-US"/>
        </w:rPr>
        <w:t>r</w:t>
      </w:r>
      <w:proofErr w:type="spellEnd"/>
      <w:r w:rsidR="00965D85">
        <w:rPr>
          <w:lang w:val="en-US"/>
        </w:rPr>
        <w:t>;</w:t>
      </w:r>
      <w:r w:rsidRPr="008A5C93">
        <w:rPr>
          <w:lang w:val="en-US"/>
        </w:rPr>
        <w:t xml:space="preserve"> the cells are polymorphic in shape, containing relatively large, highly chromatophilic nuclei with one or more prominent nucleoli</w:t>
      </w:r>
      <w:r w:rsidR="00965D85">
        <w:rPr>
          <w:lang w:val="en-US"/>
        </w:rPr>
        <w:t>;</w:t>
      </w:r>
      <w:r w:rsidRPr="008A5C93">
        <w:rPr>
          <w:lang w:val="en-US"/>
        </w:rPr>
        <w:t xml:space="preserve"> giant </w:t>
      </w:r>
      <w:proofErr w:type="spellStart"/>
      <w:r w:rsidRPr="008A5C93">
        <w:rPr>
          <w:lang w:val="en-US"/>
        </w:rPr>
        <w:t>tumo</w:t>
      </w:r>
      <w:r w:rsidR="00965D85">
        <w:rPr>
          <w:lang w:val="en-US"/>
        </w:rPr>
        <w:t>u</w:t>
      </w:r>
      <w:r w:rsidRPr="008A5C93">
        <w:rPr>
          <w:lang w:val="en-US"/>
        </w:rPr>
        <w:t>r</w:t>
      </w:r>
      <w:proofErr w:type="spellEnd"/>
      <w:r w:rsidRPr="008A5C93">
        <w:rPr>
          <w:lang w:val="en-US"/>
        </w:rPr>
        <w:t xml:space="preserve"> cells are also seen (H</w:t>
      </w:r>
      <w:r w:rsidR="0026206F">
        <w:rPr>
          <w:lang w:val="en-US"/>
        </w:rPr>
        <w:t xml:space="preserve"> and </w:t>
      </w:r>
      <w:r w:rsidRPr="008A5C93">
        <w:rPr>
          <w:lang w:val="en-US"/>
        </w:rPr>
        <w:t>E</w:t>
      </w:r>
      <w:r w:rsidR="0026206F">
        <w:rPr>
          <w:lang w:val="en-US"/>
        </w:rPr>
        <w:t>.</w:t>
      </w:r>
      <w:r w:rsidRPr="008A5C93">
        <w:rPr>
          <w:lang w:val="en-US"/>
        </w:rPr>
        <w:t xml:space="preserve"> x400). </w:t>
      </w:r>
      <w:proofErr w:type="gramStart"/>
      <w:r w:rsidRPr="008A5C93">
        <w:rPr>
          <w:lang w:val="en-US"/>
        </w:rPr>
        <w:t xml:space="preserve">Group II (b) showing viable </w:t>
      </w:r>
      <w:proofErr w:type="spellStart"/>
      <w:r w:rsidRPr="008A5C93">
        <w:rPr>
          <w:lang w:val="en-US"/>
        </w:rPr>
        <w:t>tumo</w:t>
      </w:r>
      <w:r w:rsidR="00965D85">
        <w:rPr>
          <w:lang w:val="en-US"/>
        </w:rPr>
        <w:t>u</w:t>
      </w:r>
      <w:r w:rsidRPr="008A5C93">
        <w:rPr>
          <w:lang w:val="en-US"/>
        </w:rPr>
        <w:t>r</w:t>
      </w:r>
      <w:proofErr w:type="spellEnd"/>
      <w:r w:rsidRPr="008A5C93">
        <w:rPr>
          <w:lang w:val="en-US"/>
        </w:rPr>
        <w:t xml:space="preserve"> cells surrounded by a layer of </w:t>
      </w:r>
      <w:proofErr w:type="spellStart"/>
      <w:r w:rsidR="00965D85">
        <w:rPr>
          <w:lang w:val="en-US"/>
        </w:rPr>
        <w:t>o</w:t>
      </w:r>
      <w:r w:rsidRPr="008A5C93">
        <w:rPr>
          <w:lang w:val="en-US"/>
        </w:rPr>
        <w:t>edema</w:t>
      </w:r>
      <w:proofErr w:type="spellEnd"/>
      <w:r w:rsidRPr="008A5C93">
        <w:rPr>
          <w:lang w:val="en-US"/>
        </w:rPr>
        <w:t xml:space="preserve"> and inflammatory cells (H</w:t>
      </w:r>
      <w:r w:rsidR="0026206F">
        <w:rPr>
          <w:lang w:val="en-US"/>
        </w:rPr>
        <w:t xml:space="preserve"> and </w:t>
      </w:r>
      <w:r w:rsidRPr="008A5C93">
        <w:rPr>
          <w:lang w:val="en-US"/>
        </w:rPr>
        <w:t>E</w:t>
      </w:r>
      <w:r w:rsidR="0026206F">
        <w:rPr>
          <w:lang w:val="en-US"/>
        </w:rPr>
        <w:t>.</w:t>
      </w:r>
      <w:r w:rsidRPr="008A5C93">
        <w:rPr>
          <w:lang w:val="en-US"/>
        </w:rPr>
        <w:t xml:space="preserve"> x400).</w:t>
      </w:r>
      <w:proofErr w:type="gramEnd"/>
      <w:r w:rsidRPr="008A5C93">
        <w:rPr>
          <w:lang w:val="en-US"/>
        </w:rPr>
        <w:t xml:space="preserve"> Group III (C)  showing necrotic </w:t>
      </w:r>
      <w:proofErr w:type="spellStart"/>
      <w:r w:rsidRPr="008A5C93">
        <w:rPr>
          <w:lang w:val="en-US"/>
        </w:rPr>
        <w:t>tumo</w:t>
      </w:r>
      <w:r w:rsidR="00965D85">
        <w:rPr>
          <w:lang w:val="en-US"/>
        </w:rPr>
        <w:t>u</w:t>
      </w:r>
      <w:r w:rsidRPr="008A5C93">
        <w:rPr>
          <w:lang w:val="en-US"/>
        </w:rPr>
        <w:t>r</w:t>
      </w:r>
      <w:proofErr w:type="spellEnd"/>
      <w:r w:rsidRPr="008A5C93">
        <w:rPr>
          <w:lang w:val="en-US"/>
        </w:rPr>
        <w:t xml:space="preserve"> cells with dystrophic calcifications surrounded by a layer of  inflammatory cells (H</w:t>
      </w:r>
      <w:r w:rsidR="0026206F">
        <w:rPr>
          <w:lang w:val="en-US"/>
        </w:rPr>
        <w:t xml:space="preserve"> and </w:t>
      </w:r>
      <w:r w:rsidRPr="008A5C93">
        <w:rPr>
          <w:lang w:val="en-US"/>
        </w:rPr>
        <w:t>E</w:t>
      </w:r>
      <w:r w:rsidR="0026206F">
        <w:rPr>
          <w:lang w:val="en-US"/>
        </w:rPr>
        <w:t>.</w:t>
      </w:r>
      <w:r w:rsidRPr="008A5C93">
        <w:rPr>
          <w:lang w:val="en-US"/>
        </w:rPr>
        <w:t xml:space="preserve"> x400), (D) showing sections with macrophages and mononuclear cellular infiltrate surrounding necrotic </w:t>
      </w:r>
      <w:proofErr w:type="spellStart"/>
      <w:r w:rsidRPr="008A5C93">
        <w:rPr>
          <w:lang w:val="en-US"/>
        </w:rPr>
        <w:t>tumo</w:t>
      </w:r>
      <w:r w:rsidR="00965D85">
        <w:rPr>
          <w:lang w:val="en-US"/>
        </w:rPr>
        <w:t>u</w:t>
      </w:r>
      <w:r w:rsidRPr="008A5C93">
        <w:rPr>
          <w:lang w:val="en-US"/>
        </w:rPr>
        <w:t>r</w:t>
      </w:r>
      <w:proofErr w:type="spellEnd"/>
      <w:r w:rsidRPr="008A5C93">
        <w:rPr>
          <w:lang w:val="en-US"/>
        </w:rPr>
        <w:t xml:space="preserve"> cells (H</w:t>
      </w:r>
      <w:r w:rsidR="0026206F">
        <w:rPr>
          <w:lang w:val="en-US"/>
        </w:rPr>
        <w:t xml:space="preserve"> and </w:t>
      </w:r>
      <w:r w:rsidRPr="008A5C93">
        <w:rPr>
          <w:lang w:val="en-US"/>
        </w:rPr>
        <w:t>E</w:t>
      </w:r>
      <w:r w:rsidR="0026206F">
        <w:rPr>
          <w:lang w:val="en-US"/>
        </w:rPr>
        <w:t>.</w:t>
      </w:r>
      <w:r w:rsidRPr="008A5C93">
        <w:rPr>
          <w:lang w:val="en-US"/>
        </w:rPr>
        <w:t xml:space="preserve"> x100). </w:t>
      </w:r>
      <w:r>
        <w:rPr>
          <w:lang w:val="en-US"/>
        </w:rPr>
        <w:br w:type="page"/>
      </w:r>
    </w:p>
    <w:p w14:paraId="3F1D6BE6" w14:textId="77777777" w:rsidR="00F6087E" w:rsidRDefault="00F6087E">
      <w:pPr>
        <w:autoSpaceDE/>
        <w:autoSpaceDN/>
        <w:adjustRightInd/>
        <w:spacing w:after="200" w:line="276" w:lineRule="auto"/>
        <w:jc w:val="left"/>
        <w:rPr>
          <w:lang w:val="en-US"/>
        </w:rPr>
      </w:pPr>
    </w:p>
    <w:p w14:paraId="61CC63F1" w14:textId="5838E867" w:rsidR="00F6087E" w:rsidRPr="00C16972" w:rsidRDefault="00F6087E" w:rsidP="00C16972">
      <w:pPr>
        <w:pStyle w:val="Heading3"/>
      </w:pPr>
      <w:proofErr w:type="gramStart"/>
      <w:r w:rsidRPr="00C16972">
        <w:rPr>
          <w:rStyle w:val="Heading2Char"/>
          <w:rFonts w:ascii="Times New Roman" w:hAnsi="Times New Roman" w:cs="Times New Roman"/>
          <w:i w:val="0"/>
          <w:sz w:val="22"/>
        </w:rPr>
        <w:t>Table 1.</w:t>
      </w:r>
      <w:proofErr w:type="gramEnd"/>
      <w:r w:rsidRPr="00C16972">
        <w:t xml:space="preserve"> </w:t>
      </w:r>
      <w:r w:rsidR="000E3756">
        <w:t>Formulation</w:t>
      </w:r>
      <w:r w:rsidRPr="00C16972">
        <w:t xml:space="preserve"> variables used in the preparation of 5FU-loaded nanoparticles</w:t>
      </w:r>
    </w:p>
    <w:tbl>
      <w:tblPr>
        <w:tblStyle w:val="LightShading1"/>
        <w:tblW w:w="0" w:type="auto"/>
        <w:tblLayout w:type="fixed"/>
        <w:tblLook w:val="04A0" w:firstRow="1" w:lastRow="0" w:firstColumn="1" w:lastColumn="0" w:noHBand="0" w:noVBand="1"/>
      </w:tblPr>
      <w:tblGrid>
        <w:gridCol w:w="1650"/>
        <w:gridCol w:w="2897"/>
        <w:gridCol w:w="1207"/>
        <w:gridCol w:w="1107"/>
        <w:gridCol w:w="1710"/>
      </w:tblGrid>
      <w:tr w:rsidR="00F6087E" w:rsidRPr="00F6087E" w14:paraId="4D2127B8" w14:textId="77777777" w:rsidTr="00BF63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0" w:type="dxa"/>
          </w:tcPr>
          <w:p w14:paraId="79230F35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Formulation ID</w:t>
            </w:r>
          </w:p>
        </w:tc>
        <w:tc>
          <w:tcPr>
            <w:tcW w:w="2897" w:type="dxa"/>
          </w:tcPr>
          <w:p w14:paraId="510B56D2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Polymer type</w:t>
            </w:r>
          </w:p>
        </w:tc>
        <w:tc>
          <w:tcPr>
            <w:tcW w:w="1207" w:type="dxa"/>
          </w:tcPr>
          <w:p w14:paraId="3B0E85CA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 xml:space="preserve">Polymer </w:t>
            </w:r>
          </w:p>
          <w:p w14:paraId="372F6582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Amount (mg)</w:t>
            </w:r>
          </w:p>
        </w:tc>
        <w:tc>
          <w:tcPr>
            <w:tcW w:w="1107" w:type="dxa"/>
          </w:tcPr>
          <w:p w14:paraId="3055FEE0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 xml:space="preserve">Drug loading </w:t>
            </w:r>
            <w:r>
              <w:rPr>
                <w:sz w:val="22"/>
                <w:szCs w:val="22"/>
                <w:lang w:val="en-US"/>
              </w:rPr>
              <w:t>(</w:t>
            </w:r>
            <w:r w:rsidRPr="00F6087E">
              <w:rPr>
                <w:sz w:val="22"/>
                <w:szCs w:val="22"/>
                <w:lang w:val="en-US"/>
              </w:rPr>
              <w:t>%</w:t>
            </w:r>
            <w:r>
              <w:rPr>
                <w:sz w:val="22"/>
                <w:szCs w:val="22"/>
                <w:lang w:val="en-US"/>
              </w:rPr>
              <w:t xml:space="preserve"> </w:t>
            </w:r>
            <w:r w:rsidRPr="00F6087E">
              <w:rPr>
                <w:sz w:val="22"/>
                <w:szCs w:val="22"/>
                <w:lang w:val="en-US"/>
              </w:rPr>
              <w:t>w/w</w:t>
            </w:r>
            <w:r>
              <w:rPr>
                <w:sz w:val="22"/>
                <w:szCs w:val="22"/>
                <w:lang w:val="en-US"/>
              </w:rPr>
              <w:t>)</w:t>
            </w:r>
            <w:r w:rsidRPr="00F6087E">
              <w:rPr>
                <w:sz w:val="22"/>
                <w:szCs w:val="22"/>
                <w:lang w:val="en-US"/>
              </w:rPr>
              <w:t xml:space="preserve"> </w:t>
            </w:r>
          </w:p>
        </w:tc>
        <w:tc>
          <w:tcPr>
            <w:tcW w:w="1710" w:type="dxa"/>
          </w:tcPr>
          <w:p w14:paraId="6E1F9843" w14:textId="3B4C5A7C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 xml:space="preserve">Internal phase </w:t>
            </w:r>
            <w:proofErr w:type="spellStart"/>
            <w:r>
              <w:rPr>
                <w:sz w:val="22"/>
                <w:szCs w:val="22"/>
                <w:lang w:val="en-US"/>
              </w:rPr>
              <w:t>stabili</w:t>
            </w:r>
            <w:r w:rsidR="008A5C93">
              <w:rPr>
                <w:sz w:val="22"/>
                <w:szCs w:val="22"/>
                <w:lang w:val="en-US"/>
              </w:rPr>
              <w:t>s</w:t>
            </w:r>
            <w:r w:rsidRPr="00F6087E">
              <w:rPr>
                <w:sz w:val="22"/>
                <w:szCs w:val="22"/>
                <w:lang w:val="en-US"/>
              </w:rPr>
              <w:t>er</w:t>
            </w:r>
            <w:proofErr w:type="spellEnd"/>
          </w:p>
        </w:tc>
      </w:tr>
      <w:tr w:rsidR="00F6087E" w:rsidRPr="00F6087E" w14:paraId="39BC1A6F" w14:textId="77777777" w:rsidTr="00F608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0" w:type="dxa"/>
            <w:shd w:val="clear" w:color="auto" w:fill="auto"/>
            <w:vAlign w:val="center"/>
          </w:tcPr>
          <w:p w14:paraId="0BFD8E8C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rPr>
                <w:b w:val="0"/>
                <w:sz w:val="22"/>
                <w:szCs w:val="22"/>
                <w:lang w:val="en-US"/>
              </w:rPr>
            </w:pPr>
            <w:r w:rsidRPr="00F6087E">
              <w:rPr>
                <w:b w:val="0"/>
                <w:sz w:val="22"/>
                <w:szCs w:val="22"/>
                <w:lang w:val="en-US"/>
              </w:rPr>
              <w:t>F1</w:t>
            </w:r>
          </w:p>
        </w:tc>
        <w:tc>
          <w:tcPr>
            <w:tcW w:w="2897" w:type="dxa"/>
            <w:shd w:val="clear" w:color="auto" w:fill="auto"/>
            <w:vAlign w:val="center"/>
          </w:tcPr>
          <w:p w14:paraId="19523607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PLGA</w:t>
            </w:r>
          </w:p>
        </w:tc>
        <w:tc>
          <w:tcPr>
            <w:tcW w:w="1207" w:type="dxa"/>
            <w:shd w:val="clear" w:color="auto" w:fill="auto"/>
            <w:vAlign w:val="center"/>
          </w:tcPr>
          <w:p w14:paraId="01EF619F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50</w:t>
            </w:r>
          </w:p>
        </w:tc>
        <w:tc>
          <w:tcPr>
            <w:tcW w:w="1107" w:type="dxa"/>
            <w:shd w:val="clear" w:color="auto" w:fill="auto"/>
            <w:vAlign w:val="center"/>
          </w:tcPr>
          <w:p w14:paraId="5780B148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10</w:t>
            </w:r>
          </w:p>
        </w:tc>
        <w:tc>
          <w:tcPr>
            <w:tcW w:w="1710" w:type="dxa"/>
            <w:shd w:val="clear" w:color="auto" w:fill="auto"/>
            <w:vAlign w:val="center"/>
          </w:tcPr>
          <w:p w14:paraId="7F1DEA8D" w14:textId="6BB4A85C" w:rsidR="00F6087E" w:rsidRPr="00F6087E" w:rsidRDefault="00C16972" w:rsidP="00F6087E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water</w:t>
            </w:r>
          </w:p>
        </w:tc>
      </w:tr>
      <w:tr w:rsidR="00F6087E" w:rsidRPr="00F6087E" w14:paraId="295E1329" w14:textId="77777777" w:rsidTr="00F6087E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0" w:type="dxa"/>
            <w:vAlign w:val="center"/>
          </w:tcPr>
          <w:p w14:paraId="004EEDDE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rPr>
                <w:b w:val="0"/>
                <w:sz w:val="22"/>
                <w:szCs w:val="22"/>
                <w:lang w:val="en-US"/>
              </w:rPr>
            </w:pPr>
            <w:r w:rsidRPr="00F6087E">
              <w:rPr>
                <w:b w:val="0"/>
                <w:sz w:val="22"/>
                <w:szCs w:val="22"/>
                <w:lang w:val="en-US"/>
              </w:rPr>
              <w:t>F2</w:t>
            </w:r>
          </w:p>
        </w:tc>
        <w:tc>
          <w:tcPr>
            <w:tcW w:w="2897" w:type="dxa"/>
            <w:vAlign w:val="center"/>
          </w:tcPr>
          <w:p w14:paraId="6F081372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PLGA</w:t>
            </w:r>
          </w:p>
        </w:tc>
        <w:tc>
          <w:tcPr>
            <w:tcW w:w="1207" w:type="dxa"/>
            <w:vAlign w:val="center"/>
          </w:tcPr>
          <w:p w14:paraId="23DEE64B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50</w:t>
            </w:r>
          </w:p>
        </w:tc>
        <w:tc>
          <w:tcPr>
            <w:tcW w:w="1107" w:type="dxa"/>
            <w:vAlign w:val="center"/>
          </w:tcPr>
          <w:p w14:paraId="39358012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10</w:t>
            </w:r>
          </w:p>
        </w:tc>
        <w:tc>
          <w:tcPr>
            <w:tcW w:w="1710" w:type="dxa"/>
            <w:vAlign w:val="center"/>
          </w:tcPr>
          <w:p w14:paraId="547F0E8D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3% w/v PVA</w:t>
            </w:r>
          </w:p>
        </w:tc>
      </w:tr>
      <w:tr w:rsidR="00F6087E" w:rsidRPr="00F6087E" w14:paraId="3774B722" w14:textId="77777777" w:rsidTr="00F608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0" w:type="dxa"/>
            <w:shd w:val="clear" w:color="auto" w:fill="auto"/>
            <w:vAlign w:val="center"/>
          </w:tcPr>
          <w:p w14:paraId="1911E0DE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rPr>
                <w:b w:val="0"/>
                <w:sz w:val="22"/>
                <w:szCs w:val="22"/>
                <w:lang w:val="en-US"/>
              </w:rPr>
            </w:pPr>
            <w:r w:rsidRPr="00F6087E">
              <w:rPr>
                <w:b w:val="0"/>
                <w:sz w:val="22"/>
                <w:szCs w:val="22"/>
                <w:lang w:val="en-US"/>
              </w:rPr>
              <w:t>F3</w:t>
            </w:r>
          </w:p>
        </w:tc>
        <w:tc>
          <w:tcPr>
            <w:tcW w:w="2897" w:type="dxa"/>
            <w:shd w:val="clear" w:color="auto" w:fill="auto"/>
            <w:vAlign w:val="center"/>
          </w:tcPr>
          <w:p w14:paraId="5DEC5760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PLGA:PEG-PLGA (1:1 w/w)</w:t>
            </w:r>
          </w:p>
        </w:tc>
        <w:tc>
          <w:tcPr>
            <w:tcW w:w="1207" w:type="dxa"/>
            <w:shd w:val="clear" w:color="auto" w:fill="auto"/>
            <w:vAlign w:val="center"/>
          </w:tcPr>
          <w:p w14:paraId="4EE0D697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50</w:t>
            </w:r>
          </w:p>
        </w:tc>
        <w:tc>
          <w:tcPr>
            <w:tcW w:w="1107" w:type="dxa"/>
            <w:shd w:val="clear" w:color="auto" w:fill="auto"/>
            <w:vAlign w:val="center"/>
          </w:tcPr>
          <w:p w14:paraId="22953B18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10</w:t>
            </w:r>
          </w:p>
        </w:tc>
        <w:tc>
          <w:tcPr>
            <w:tcW w:w="1710" w:type="dxa"/>
            <w:shd w:val="clear" w:color="auto" w:fill="auto"/>
            <w:vAlign w:val="center"/>
          </w:tcPr>
          <w:p w14:paraId="5208D232" w14:textId="43499E4D" w:rsidR="00F6087E" w:rsidRPr="00F6087E" w:rsidRDefault="00C16972" w:rsidP="00F6087E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water</w:t>
            </w:r>
          </w:p>
        </w:tc>
      </w:tr>
      <w:tr w:rsidR="00F6087E" w:rsidRPr="00F6087E" w14:paraId="653855E6" w14:textId="77777777" w:rsidTr="00F6087E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0" w:type="dxa"/>
            <w:vAlign w:val="center"/>
          </w:tcPr>
          <w:p w14:paraId="13A26D91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rPr>
                <w:b w:val="0"/>
                <w:sz w:val="22"/>
                <w:szCs w:val="22"/>
                <w:lang w:val="en-US"/>
              </w:rPr>
            </w:pPr>
            <w:r w:rsidRPr="00F6087E">
              <w:rPr>
                <w:b w:val="0"/>
                <w:sz w:val="22"/>
                <w:szCs w:val="22"/>
                <w:lang w:val="en-US"/>
              </w:rPr>
              <w:t>F4</w:t>
            </w:r>
          </w:p>
        </w:tc>
        <w:tc>
          <w:tcPr>
            <w:tcW w:w="2897" w:type="dxa"/>
            <w:vAlign w:val="center"/>
          </w:tcPr>
          <w:p w14:paraId="595221D3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PLGA:PEG-PLGA (1:1 w/w)</w:t>
            </w:r>
          </w:p>
        </w:tc>
        <w:tc>
          <w:tcPr>
            <w:tcW w:w="1207" w:type="dxa"/>
            <w:vAlign w:val="center"/>
          </w:tcPr>
          <w:p w14:paraId="3EE886CD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50</w:t>
            </w:r>
          </w:p>
        </w:tc>
        <w:tc>
          <w:tcPr>
            <w:tcW w:w="1107" w:type="dxa"/>
            <w:vAlign w:val="center"/>
          </w:tcPr>
          <w:p w14:paraId="79883691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10</w:t>
            </w:r>
          </w:p>
        </w:tc>
        <w:tc>
          <w:tcPr>
            <w:tcW w:w="1710" w:type="dxa"/>
            <w:vAlign w:val="center"/>
          </w:tcPr>
          <w:p w14:paraId="79A25F8B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3% w/v PVA</w:t>
            </w:r>
          </w:p>
        </w:tc>
      </w:tr>
      <w:tr w:rsidR="00F6087E" w:rsidRPr="00F6087E" w14:paraId="364EB1D1" w14:textId="77777777" w:rsidTr="00F608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0" w:type="dxa"/>
            <w:shd w:val="clear" w:color="auto" w:fill="auto"/>
            <w:vAlign w:val="center"/>
          </w:tcPr>
          <w:p w14:paraId="3D4442E1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rPr>
                <w:b w:val="0"/>
                <w:sz w:val="22"/>
                <w:szCs w:val="22"/>
                <w:lang w:val="en-US"/>
              </w:rPr>
            </w:pPr>
            <w:r w:rsidRPr="00F6087E">
              <w:rPr>
                <w:b w:val="0"/>
                <w:sz w:val="22"/>
                <w:szCs w:val="22"/>
                <w:lang w:val="en-US"/>
              </w:rPr>
              <w:t>F5</w:t>
            </w:r>
          </w:p>
        </w:tc>
        <w:tc>
          <w:tcPr>
            <w:tcW w:w="2897" w:type="dxa"/>
            <w:shd w:val="clear" w:color="auto" w:fill="auto"/>
            <w:vAlign w:val="center"/>
          </w:tcPr>
          <w:p w14:paraId="7EC681E8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PEG-PLGA</w:t>
            </w:r>
          </w:p>
        </w:tc>
        <w:tc>
          <w:tcPr>
            <w:tcW w:w="1207" w:type="dxa"/>
            <w:shd w:val="clear" w:color="auto" w:fill="auto"/>
            <w:vAlign w:val="center"/>
          </w:tcPr>
          <w:p w14:paraId="2072AF1F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50</w:t>
            </w:r>
          </w:p>
        </w:tc>
        <w:tc>
          <w:tcPr>
            <w:tcW w:w="1107" w:type="dxa"/>
            <w:shd w:val="clear" w:color="auto" w:fill="auto"/>
            <w:vAlign w:val="center"/>
          </w:tcPr>
          <w:p w14:paraId="6AB50C41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10</w:t>
            </w:r>
          </w:p>
        </w:tc>
        <w:tc>
          <w:tcPr>
            <w:tcW w:w="1710" w:type="dxa"/>
            <w:shd w:val="clear" w:color="auto" w:fill="auto"/>
            <w:vAlign w:val="center"/>
          </w:tcPr>
          <w:p w14:paraId="3EA40B34" w14:textId="75621CC4" w:rsidR="00F6087E" w:rsidRPr="00F6087E" w:rsidRDefault="00C16972" w:rsidP="00F6087E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water</w:t>
            </w:r>
          </w:p>
        </w:tc>
      </w:tr>
      <w:tr w:rsidR="00F6087E" w:rsidRPr="00F6087E" w14:paraId="55EFF26A" w14:textId="77777777" w:rsidTr="00F6087E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0" w:type="dxa"/>
            <w:vAlign w:val="center"/>
          </w:tcPr>
          <w:p w14:paraId="0408764C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rPr>
                <w:b w:val="0"/>
                <w:sz w:val="22"/>
                <w:szCs w:val="22"/>
                <w:lang w:val="en-US"/>
              </w:rPr>
            </w:pPr>
            <w:r w:rsidRPr="00F6087E">
              <w:rPr>
                <w:b w:val="0"/>
                <w:sz w:val="22"/>
                <w:szCs w:val="22"/>
                <w:lang w:val="en-US"/>
              </w:rPr>
              <w:t>F6</w:t>
            </w:r>
          </w:p>
        </w:tc>
        <w:tc>
          <w:tcPr>
            <w:tcW w:w="2897" w:type="dxa"/>
            <w:vAlign w:val="center"/>
          </w:tcPr>
          <w:p w14:paraId="53AEED24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PEG-PLGA</w:t>
            </w:r>
          </w:p>
        </w:tc>
        <w:tc>
          <w:tcPr>
            <w:tcW w:w="1207" w:type="dxa"/>
            <w:vAlign w:val="center"/>
          </w:tcPr>
          <w:p w14:paraId="78CC6C5F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50</w:t>
            </w:r>
          </w:p>
        </w:tc>
        <w:tc>
          <w:tcPr>
            <w:tcW w:w="1107" w:type="dxa"/>
            <w:vAlign w:val="center"/>
          </w:tcPr>
          <w:p w14:paraId="556660BC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10</w:t>
            </w:r>
          </w:p>
        </w:tc>
        <w:tc>
          <w:tcPr>
            <w:tcW w:w="1710" w:type="dxa"/>
            <w:vAlign w:val="center"/>
          </w:tcPr>
          <w:p w14:paraId="5399FF9C" w14:textId="77777777" w:rsidR="00F6087E" w:rsidRPr="00F6087E" w:rsidRDefault="00F6087E" w:rsidP="00F6087E">
            <w:pPr>
              <w:autoSpaceDE/>
              <w:autoSpaceDN/>
              <w:adjustRightInd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F6087E">
              <w:rPr>
                <w:sz w:val="22"/>
                <w:szCs w:val="22"/>
                <w:lang w:val="en-US"/>
              </w:rPr>
              <w:t>3% w/v PVA</w:t>
            </w:r>
          </w:p>
        </w:tc>
      </w:tr>
    </w:tbl>
    <w:p w14:paraId="7133B82D" w14:textId="77777777" w:rsidR="002E5D9A" w:rsidRDefault="002E5D9A" w:rsidP="00F035A0">
      <w:pPr>
        <w:rPr>
          <w:lang w:val="en-US"/>
        </w:rPr>
      </w:pPr>
    </w:p>
    <w:p w14:paraId="682D9739" w14:textId="77777777" w:rsidR="00BF63F1" w:rsidRDefault="00BF63F1">
      <w:pPr>
        <w:autoSpaceDE/>
        <w:autoSpaceDN/>
        <w:adjustRightInd/>
        <w:spacing w:after="200" w:line="276" w:lineRule="auto"/>
        <w:jc w:val="left"/>
        <w:rPr>
          <w:lang w:val="en-US"/>
        </w:rPr>
      </w:pPr>
      <w:r>
        <w:rPr>
          <w:lang w:val="en-US"/>
        </w:rPr>
        <w:br w:type="page"/>
      </w:r>
    </w:p>
    <w:p w14:paraId="380F4FBB" w14:textId="77777777" w:rsidR="00BF63F1" w:rsidRPr="00BF63F1" w:rsidRDefault="00BF63F1" w:rsidP="00C16972">
      <w:pPr>
        <w:pStyle w:val="Heading3"/>
        <w:rPr>
          <w:lang w:val="en-US"/>
        </w:rPr>
      </w:pPr>
      <w:proofErr w:type="gramStart"/>
      <w:r w:rsidRPr="00BF63F1">
        <w:rPr>
          <w:lang w:val="en-US"/>
        </w:rPr>
        <w:lastRenderedPageBreak/>
        <w:t>Table 2.</w:t>
      </w:r>
      <w:proofErr w:type="gramEnd"/>
      <w:r w:rsidRPr="00BF63F1">
        <w:rPr>
          <w:lang w:val="en-US"/>
        </w:rPr>
        <w:t xml:space="preserve">  Effect of 5FU and 5FU-loaded NP on serum level of blood biochemical parameters</w:t>
      </w:r>
    </w:p>
    <w:tbl>
      <w:tblPr>
        <w:tblStyle w:val="LightShading2"/>
        <w:tblW w:w="8667" w:type="dxa"/>
        <w:tblLook w:val="04A0" w:firstRow="1" w:lastRow="0" w:firstColumn="1" w:lastColumn="0" w:noHBand="0" w:noVBand="1"/>
      </w:tblPr>
      <w:tblGrid>
        <w:gridCol w:w="1985"/>
        <w:gridCol w:w="2126"/>
        <w:gridCol w:w="2278"/>
        <w:gridCol w:w="2278"/>
      </w:tblGrid>
      <w:tr w:rsidR="00BF63F1" w:rsidRPr="00BF63F1" w14:paraId="49950D68" w14:textId="77777777" w:rsidTr="00BF63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vAlign w:val="center"/>
          </w:tcPr>
          <w:p w14:paraId="3E729399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rPr>
                <w:sz w:val="22"/>
                <w:szCs w:val="22"/>
                <w:lang w:val="en-US"/>
              </w:rPr>
            </w:pPr>
            <w:r w:rsidRPr="00BF63F1">
              <w:rPr>
                <w:sz w:val="22"/>
                <w:szCs w:val="22"/>
                <w:lang w:val="en-US"/>
              </w:rPr>
              <w:t>Test</w:t>
            </w:r>
          </w:p>
        </w:tc>
        <w:tc>
          <w:tcPr>
            <w:tcW w:w="2126" w:type="dxa"/>
            <w:vAlign w:val="center"/>
          </w:tcPr>
          <w:p w14:paraId="4C95262E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BF63F1">
              <w:rPr>
                <w:sz w:val="22"/>
                <w:szCs w:val="22"/>
                <w:lang w:val="en-US"/>
              </w:rPr>
              <w:t>Control</w:t>
            </w:r>
          </w:p>
        </w:tc>
        <w:tc>
          <w:tcPr>
            <w:tcW w:w="2278" w:type="dxa"/>
            <w:vAlign w:val="center"/>
          </w:tcPr>
          <w:p w14:paraId="10E68523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BF63F1">
              <w:rPr>
                <w:sz w:val="22"/>
                <w:szCs w:val="22"/>
                <w:lang w:val="en-US"/>
              </w:rPr>
              <w:t>5FU</w:t>
            </w:r>
          </w:p>
        </w:tc>
        <w:tc>
          <w:tcPr>
            <w:tcW w:w="2278" w:type="dxa"/>
            <w:vAlign w:val="center"/>
          </w:tcPr>
          <w:p w14:paraId="768E3BB2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BF63F1">
              <w:rPr>
                <w:sz w:val="22"/>
                <w:szCs w:val="22"/>
                <w:lang w:val="en-US"/>
              </w:rPr>
              <w:t>5FU PEG-PLGA NP</w:t>
            </w:r>
          </w:p>
        </w:tc>
      </w:tr>
      <w:tr w:rsidR="00BF63F1" w:rsidRPr="00BF63F1" w14:paraId="311D6969" w14:textId="77777777" w:rsidTr="00BF63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shd w:val="clear" w:color="auto" w:fill="auto"/>
            <w:vAlign w:val="center"/>
          </w:tcPr>
          <w:p w14:paraId="76301E6D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rPr>
                <w:b w:val="0"/>
                <w:sz w:val="22"/>
                <w:szCs w:val="22"/>
                <w:lang w:val="en-US"/>
              </w:rPr>
            </w:pPr>
            <w:r w:rsidRPr="00BF63F1">
              <w:rPr>
                <w:b w:val="0"/>
                <w:sz w:val="22"/>
                <w:szCs w:val="22"/>
                <w:lang w:val="en-US"/>
              </w:rPr>
              <w:t>serum creatinine)</w:t>
            </w:r>
          </w:p>
          <w:p w14:paraId="2F0C3F06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rPr>
                <w:b w:val="0"/>
                <w:sz w:val="22"/>
                <w:szCs w:val="22"/>
                <w:lang w:val="en-US"/>
              </w:rPr>
            </w:pPr>
            <w:r w:rsidRPr="00BF63F1">
              <w:rPr>
                <w:b w:val="0"/>
                <w:sz w:val="22"/>
                <w:szCs w:val="22"/>
                <w:lang w:val="en-US"/>
              </w:rPr>
              <w:t>(mg dl</w:t>
            </w:r>
            <w:r w:rsidRPr="00BF63F1">
              <w:rPr>
                <w:b w:val="0"/>
                <w:sz w:val="22"/>
                <w:szCs w:val="22"/>
                <w:vertAlign w:val="superscript"/>
                <w:lang w:val="en-US"/>
              </w:rPr>
              <w:t>-1</w:t>
            </w:r>
            <w:r w:rsidRPr="00BF63F1">
              <w:rPr>
                <w:b w:val="0"/>
                <w:sz w:val="22"/>
                <w:szCs w:val="22"/>
                <w:lang w:val="en-US"/>
              </w:rPr>
              <w:t>)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03DA93BD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BF63F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58 ±0.25</w:t>
            </w:r>
          </w:p>
        </w:tc>
        <w:tc>
          <w:tcPr>
            <w:tcW w:w="2278" w:type="dxa"/>
            <w:shd w:val="clear" w:color="auto" w:fill="auto"/>
            <w:vAlign w:val="center"/>
          </w:tcPr>
          <w:p w14:paraId="736262DE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BF63F1">
              <w:rPr>
                <w:rFonts w:eastAsia="Times New Roman"/>
                <w:color w:val="000000"/>
                <w:sz w:val="22"/>
                <w:szCs w:val="22"/>
                <w:lang w:val="en-US"/>
              </w:rPr>
              <w:t>1.25 ± 0.15</w:t>
            </w:r>
            <w:r w:rsidRPr="00BF63F1">
              <w:rPr>
                <w:sz w:val="22"/>
                <w:szCs w:val="22"/>
              </w:rPr>
              <w:t>**</w:t>
            </w:r>
            <w:r w:rsidRPr="00BF63F1">
              <w:rPr>
                <w:sz w:val="22"/>
                <w:szCs w:val="22"/>
                <w:vertAlign w:val="superscript"/>
              </w:rPr>
              <w:t>Δ</w:t>
            </w:r>
          </w:p>
        </w:tc>
        <w:tc>
          <w:tcPr>
            <w:tcW w:w="2278" w:type="dxa"/>
            <w:shd w:val="clear" w:color="auto" w:fill="auto"/>
            <w:vAlign w:val="center"/>
          </w:tcPr>
          <w:p w14:paraId="2077DB1B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BF63F1">
              <w:rPr>
                <w:rFonts w:eastAsia="Times New Roman"/>
                <w:color w:val="000000"/>
                <w:sz w:val="22"/>
                <w:szCs w:val="22"/>
                <w:lang w:val="en-US"/>
              </w:rPr>
              <w:t>0.73 ± 0.218</w:t>
            </w:r>
          </w:p>
        </w:tc>
      </w:tr>
      <w:tr w:rsidR="00BF63F1" w:rsidRPr="00BF63F1" w14:paraId="2A8FB54A" w14:textId="77777777" w:rsidTr="00BF63F1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vAlign w:val="center"/>
          </w:tcPr>
          <w:p w14:paraId="5061A960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rPr>
                <w:b w:val="0"/>
                <w:sz w:val="22"/>
                <w:szCs w:val="22"/>
                <w:lang w:val="en-US"/>
              </w:rPr>
            </w:pPr>
            <w:r w:rsidRPr="00BF63F1">
              <w:rPr>
                <w:b w:val="0"/>
                <w:sz w:val="22"/>
                <w:szCs w:val="22"/>
                <w:lang w:val="en-US"/>
              </w:rPr>
              <w:t>ALT</w:t>
            </w:r>
          </w:p>
          <w:p w14:paraId="4DABA59C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rPr>
                <w:b w:val="0"/>
                <w:sz w:val="22"/>
                <w:szCs w:val="22"/>
                <w:lang w:val="en-US"/>
              </w:rPr>
            </w:pPr>
            <w:r w:rsidRPr="00BF63F1">
              <w:rPr>
                <w:b w:val="0"/>
                <w:sz w:val="22"/>
                <w:szCs w:val="22"/>
                <w:lang w:val="en-US"/>
              </w:rPr>
              <w:t>(units L</w:t>
            </w:r>
            <w:r w:rsidRPr="00BF63F1">
              <w:rPr>
                <w:b w:val="0"/>
                <w:sz w:val="22"/>
                <w:szCs w:val="22"/>
                <w:vertAlign w:val="superscript"/>
                <w:lang w:val="en-US"/>
              </w:rPr>
              <w:t>-1</w:t>
            </w:r>
            <w:r w:rsidRPr="00BF63F1">
              <w:rPr>
                <w:b w:val="0"/>
                <w:sz w:val="22"/>
                <w:szCs w:val="22"/>
                <w:lang w:val="en-US"/>
              </w:rPr>
              <w:t>)</w:t>
            </w:r>
          </w:p>
        </w:tc>
        <w:tc>
          <w:tcPr>
            <w:tcW w:w="2126" w:type="dxa"/>
            <w:vAlign w:val="center"/>
          </w:tcPr>
          <w:p w14:paraId="4CFD346D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BF63F1">
              <w:rPr>
                <w:rFonts w:eastAsia="Times New Roman"/>
                <w:color w:val="000000"/>
                <w:sz w:val="22"/>
                <w:szCs w:val="22"/>
                <w:lang w:val="en-US"/>
              </w:rPr>
              <w:t>15.94 ± 3.45</w:t>
            </w:r>
          </w:p>
        </w:tc>
        <w:tc>
          <w:tcPr>
            <w:tcW w:w="2278" w:type="dxa"/>
            <w:vAlign w:val="center"/>
          </w:tcPr>
          <w:p w14:paraId="28D122E0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BF63F1">
              <w:rPr>
                <w:sz w:val="22"/>
                <w:szCs w:val="22"/>
                <w:lang w:val="en-US"/>
              </w:rPr>
              <w:t>51.45 ± 8.83</w:t>
            </w:r>
            <w:r w:rsidRPr="00BF63F1">
              <w:rPr>
                <w:sz w:val="22"/>
                <w:szCs w:val="22"/>
              </w:rPr>
              <w:t>***</w:t>
            </w:r>
            <w:r w:rsidRPr="00BF63F1">
              <w:rPr>
                <w:sz w:val="22"/>
                <w:szCs w:val="22"/>
                <w:vertAlign w:val="superscript"/>
              </w:rPr>
              <w:t>ΔΔ</w:t>
            </w:r>
          </w:p>
        </w:tc>
        <w:tc>
          <w:tcPr>
            <w:tcW w:w="2278" w:type="dxa"/>
            <w:vAlign w:val="center"/>
          </w:tcPr>
          <w:p w14:paraId="7A33A6B7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BF63F1">
              <w:rPr>
                <w:sz w:val="22"/>
                <w:szCs w:val="22"/>
                <w:lang w:val="en-US"/>
              </w:rPr>
              <w:t>28.27 ± 6.98</w:t>
            </w:r>
          </w:p>
        </w:tc>
      </w:tr>
      <w:tr w:rsidR="00BF63F1" w:rsidRPr="00BF63F1" w14:paraId="3705AB32" w14:textId="77777777" w:rsidTr="00BF63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shd w:val="clear" w:color="auto" w:fill="auto"/>
            <w:vAlign w:val="center"/>
          </w:tcPr>
          <w:p w14:paraId="662AA6A1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rPr>
                <w:b w:val="0"/>
                <w:sz w:val="22"/>
                <w:szCs w:val="22"/>
                <w:lang w:val="en-US"/>
              </w:rPr>
            </w:pPr>
            <w:r w:rsidRPr="00BF63F1">
              <w:rPr>
                <w:b w:val="0"/>
                <w:sz w:val="22"/>
                <w:szCs w:val="22"/>
                <w:lang w:val="en-US"/>
              </w:rPr>
              <w:t>AST</w:t>
            </w:r>
          </w:p>
          <w:p w14:paraId="0D476B06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rPr>
                <w:b w:val="0"/>
                <w:sz w:val="22"/>
                <w:szCs w:val="22"/>
                <w:lang w:val="en-US"/>
              </w:rPr>
            </w:pPr>
            <w:r w:rsidRPr="00BF63F1">
              <w:rPr>
                <w:b w:val="0"/>
                <w:sz w:val="22"/>
                <w:szCs w:val="22"/>
                <w:lang w:val="en-US"/>
              </w:rPr>
              <w:t>(units L</w:t>
            </w:r>
            <w:r w:rsidRPr="00BF63F1">
              <w:rPr>
                <w:b w:val="0"/>
                <w:sz w:val="22"/>
                <w:szCs w:val="22"/>
                <w:vertAlign w:val="superscript"/>
                <w:lang w:val="en-US"/>
              </w:rPr>
              <w:t>-1</w:t>
            </w:r>
            <w:r w:rsidRPr="00BF63F1">
              <w:rPr>
                <w:b w:val="0"/>
                <w:sz w:val="22"/>
                <w:szCs w:val="22"/>
                <w:lang w:val="en-US"/>
              </w:rPr>
              <w:t>)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07E17450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  <w:lang w:val="en-US"/>
              </w:rPr>
            </w:pPr>
            <w:r w:rsidRPr="00BF63F1">
              <w:rPr>
                <w:rFonts w:eastAsia="Times New Roman"/>
                <w:color w:val="000000"/>
                <w:sz w:val="22"/>
                <w:szCs w:val="22"/>
                <w:lang w:val="en-US"/>
              </w:rPr>
              <w:t>34.59 ± 4.65</w:t>
            </w:r>
          </w:p>
        </w:tc>
        <w:tc>
          <w:tcPr>
            <w:tcW w:w="2278" w:type="dxa"/>
            <w:shd w:val="clear" w:color="auto" w:fill="auto"/>
            <w:vAlign w:val="center"/>
          </w:tcPr>
          <w:p w14:paraId="6F37DE34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BF63F1">
              <w:rPr>
                <w:sz w:val="22"/>
                <w:szCs w:val="22"/>
                <w:lang w:val="en-US"/>
              </w:rPr>
              <w:t>67.96 ± 7.45</w:t>
            </w:r>
            <w:r w:rsidRPr="00BF63F1">
              <w:rPr>
                <w:sz w:val="22"/>
                <w:szCs w:val="22"/>
              </w:rPr>
              <w:t>**</w:t>
            </w:r>
            <w:r w:rsidRPr="00BF63F1">
              <w:rPr>
                <w:sz w:val="22"/>
                <w:szCs w:val="22"/>
                <w:vertAlign w:val="superscript"/>
              </w:rPr>
              <w:t>Δ</w:t>
            </w:r>
          </w:p>
        </w:tc>
        <w:tc>
          <w:tcPr>
            <w:tcW w:w="2278" w:type="dxa"/>
            <w:shd w:val="clear" w:color="auto" w:fill="auto"/>
            <w:vAlign w:val="center"/>
          </w:tcPr>
          <w:p w14:paraId="4D54531F" w14:textId="77777777" w:rsidR="00BF63F1" w:rsidRPr="00BF63F1" w:rsidRDefault="00BF63F1" w:rsidP="00BF63F1">
            <w:pPr>
              <w:autoSpaceDE/>
              <w:autoSpaceDN/>
              <w:adjustRightInd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  <w:lang w:val="en-US"/>
              </w:rPr>
            </w:pPr>
            <w:r w:rsidRPr="00BF63F1">
              <w:rPr>
                <w:sz w:val="22"/>
                <w:szCs w:val="22"/>
                <w:lang w:val="en-US"/>
              </w:rPr>
              <w:t>43.56 ± 4.28</w:t>
            </w:r>
          </w:p>
        </w:tc>
      </w:tr>
    </w:tbl>
    <w:p w14:paraId="6F857C52" w14:textId="77777777" w:rsidR="00BF63F1" w:rsidRPr="00BF63F1" w:rsidRDefault="00BF63F1" w:rsidP="00BF63F1">
      <w:pPr>
        <w:autoSpaceDE/>
        <w:autoSpaceDN/>
        <w:adjustRightInd/>
        <w:spacing w:after="200" w:line="276" w:lineRule="auto"/>
        <w:rPr>
          <w:sz w:val="22"/>
          <w:szCs w:val="22"/>
          <w:lang w:val="en-US"/>
        </w:rPr>
      </w:pPr>
    </w:p>
    <w:p w14:paraId="6EFF49DA" w14:textId="77777777" w:rsidR="00BF63F1" w:rsidRPr="00BF63F1" w:rsidRDefault="00BF63F1" w:rsidP="00BF63F1">
      <w:pPr>
        <w:autoSpaceDE/>
        <w:autoSpaceDN/>
        <w:adjustRightInd/>
        <w:spacing w:after="200" w:line="276" w:lineRule="auto"/>
        <w:jc w:val="left"/>
        <w:rPr>
          <w:rFonts w:asciiTheme="minorHAnsi" w:hAnsiTheme="minorHAnsi" w:cstheme="minorBidi"/>
          <w:sz w:val="20"/>
          <w:szCs w:val="22"/>
        </w:rPr>
      </w:pPr>
      <w:r w:rsidRPr="00BF63F1">
        <w:rPr>
          <w:sz w:val="22"/>
          <w:lang w:val="en-US"/>
        </w:rPr>
        <w:t xml:space="preserve">Values are represented as mean ± SD with n=10. </w:t>
      </w:r>
      <w:proofErr w:type="gramStart"/>
      <w:r w:rsidRPr="00BF63F1">
        <w:rPr>
          <w:sz w:val="22"/>
        </w:rPr>
        <w:t>*p &lt; 0.05, **p &lt; 0.01, ***p &lt; 0.001 compared with control.</w:t>
      </w:r>
      <w:proofErr w:type="gramEnd"/>
      <w:r w:rsidRPr="00BF63F1">
        <w:rPr>
          <w:sz w:val="22"/>
        </w:rPr>
        <w:t xml:space="preserve"> </w:t>
      </w:r>
      <w:proofErr w:type="spellStart"/>
      <w:proofErr w:type="gramStart"/>
      <w:r w:rsidRPr="00BF63F1">
        <w:rPr>
          <w:sz w:val="22"/>
          <w:vertAlign w:val="superscript"/>
        </w:rPr>
        <w:t>Δ</w:t>
      </w:r>
      <w:r w:rsidRPr="00BF63F1">
        <w:rPr>
          <w:sz w:val="22"/>
        </w:rPr>
        <w:t>p</w:t>
      </w:r>
      <w:proofErr w:type="spellEnd"/>
      <w:proofErr w:type="gramEnd"/>
      <w:r w:rsidRPr="00BF63F1">
        <w:rPr>
          <w:sz w:val="22"/>
        </w:rPr>
        <w:t xml:space="preserve"> &lt; 0.05,</w:t>
      </w:r>
      <w:r w:rsidRPr="00BF63F1">
        <w:rPr>
          <w:sz w:val="22"/>
          <w:vertAlign w:val="superscript"/>
        </w:rPr>
        <w:t xml:space="preserve"> </w:t>
      </w:r>
      <w:proofErr w:type="spellStart"/>
      <w:r w:rsidRPr="00BF63F1">
        <w:rPr>
          <w:sz w:val="22"/>
          <w:vertAlign w:val="superscript"/>
        </w:rPr>
        <w:t>ΔΔ</w:t>
      </w:r>
      <w:r w:rsidRPr="00BF63F1">
        <w:rPr>
          <w:sz w:val="22"/>
        </w:rPr>
        <w:t>p</w:t>
      </w:r>
      <w:proofErr w:type="spellEnd"/>
      <w:r w:rsidRPr="00BF63F1">
        <w:rPr>
          <w:sz w:val="22"/>
        </w:rPr>
        <w:t xml:space="preserve"> &lt; 0.01, </w:t>
      </w:r>
      <w:r w:rsidRPr="00BF63F1">
        <w:rPr>
          <w:sz w:val="22"/>
          <w:vertAlign w:val="superscript"/>
        </w:rPr>
        <w:t>ΔΔΔ</w:t>
      </w:r>
      <w:r w:rsidRPr="00BF63F1">
        <w:rPr>
          <w:sz w:val="22"/>
        </w:rPr>
        <w:t xml:space="preserve"> p&lt; 0.001  compared with </w:t>
      </w:r>
      <w:r w:rsidRPr="00BF63F1">
        <w:rPr>
          <w:sz w:val="22"/>
          <w:lang w:val="en-US"/>
        </w:rPr>
        <w:t>5FU PEG-PLGA NP</w:t>
      </w:r>
      <w:r w:rsidRPr="00BF63F1">
        <w:rPr>
          <w:sz w:val="22"/>
        </w:rPr>
        <w:t xml:space="preserve"> .</w:t>
      </w:r>
    </w:p>
    <w:p w14:paraId="52C117F8" w14:textId="178B7187" w:rsidR="00F6087E" w:rsidRDefault="00F6087E" w:rsidP="00F035A0">
      <w:pPr>
        <w:rPr>
          <w:lang w:val="en-US"/>
        </w:rPr>
      </w:pPr>
    </w:p>
    <w:sectPr w:rsidR="00F6087E" w:rsidSect="00BF63F1">
      <w:footerReference w:type="default" r:id="rId11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79B4B39" w14:textId="77777777" w:rsidR="004817E6" w:rsidRDefault="004817E6" w:rsidP="00F035A0">
      <w:r>
        <w:separator/>
      </w:r>
    </w:p>
  </w:endnote>
  <w:endnote w:type="continuationSeparator" w:id="0">
    <w:p w14:paraId="4E351B45" w14:textId="77777777" w:rsidR="004817E6" w:rsidRDefault="004817E6" w:rsidP="00F035A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IDD B+ Adv O T 863180fb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OKJJO D+ Adv O T 863180fb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R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inion-Regular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7435290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76642A4" w14:textId="377052B3" w:rsidR="000A649D" w:rsidRDefault="000A649D" w:rsidP="00F035A0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54E11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14:paraId="7917532F" w14:textId="77777777" w:rsidR="000A649D" w:rsidRDefault="000A649D" w:rsidP="00F035A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29223A4" w14:textId="77777777" w:rsidR="004817E6" w:rsidRDefault="004817E6" w:rsidP="00F035A0">
      <w:r>
        <w:separator/>
      </w:r>
    </w:p>
  </w:footnote>
  <w:footnote w:type="continuationSeparator" w:id="0">
    <w:p w14:paraId="171F8098" w14:textId="77777777" w:rsidR="004817E6" w:rsidRDefault="004817E6" w:rsidP="00F035A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0C683A"/>
    <w:multiLevelType w:val="hybridMultilevel"/>
    <w:tmpl w:val="E73ECF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75B114C"/>
    <w:multiLevelType w:val="hybridMultilevel"/>
    <w:tmpl w:val="DF12589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1A81532"/>
    <w:multiLevelType w:val="hybridMultilevel"/>
    <w:tmpl w:val="9FE815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medicine &amp;amp; Pharmacotherapy (1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sexvsppetrware0wpfptxd5ws9reswwsdft&quot;&gt;My EndNote Library&lt;record-ids&gt;&lt;item&gt;17&lt;/item&gt;&lt;item&gt;38&lt;/item&gt;&lt;item&gt;39&lt;/item&gt;&lt;item&gt;41&lt;/item&gt;&lt;item&gt;43&lt;/item&gt;&lt;item&gt;54&lt;/item&gt;&lt;item&gt;55&lt;/item&gt;&lt;item&gt;63&lt;/item&gt;&lt;item&gt;83&lt;/item&gt;&lt;item&gt;86&lt;/item&gt;&lt;item&gt;87&lt;/item&gt;&lt;item&gt;88&lt;/item&gt;&lt;item&gt;117&lt;/item&gt;&lt;item&gt;132&lt;/item&gt;&lt;item&gt;208&lt;/item&gt;&lt;item&gt;312&lt;/item&gt;&lt;item&gt;313&lt;/item&gt;&lt;item&gt;314&lt;/item&gt;&lt;item&gt;315&lt;/item&gt;&lt;item&gt;316&lt;/item&gt;&lt;item&gt;317&lt;/item&gt;&lt;item&gt;318&lt;/item&gt;&lt;item&gt;353&lt;/item&gt;&lt;item&gt;388&lt;/item&gt;&lt;item&gt;441&lt;/item&gt;&lt;item&gt;442&lt;/item&gt;&lt;item&gt;443&lt;/item&gt;&lt;item&gt;444&lt;/item&gt;&lt;item&gt;445&lt;/item&gt;&lt;item&gt;446&lt;/item&gt;&lt;item&gt;447&lt;/item&gt;&lt;item&gt;448&lt;/item&gt;&lt;item&gt;449&lt;/item&gt;&lt;item&gt;450&lt;/item&gt;&lt;item&gt;451&lt;/item&gt;&lt;item&gt;452&lt;/item&gt;&lt;item&gt;453&lt;/item&gt;&lt;item&gt;454&lt;/item&gt;&lt;item&gt;455&lt;/item&gt;&lt;item&gt;456&lt;/item&gt;&lt;item&gt;457&lt;/item&gt;&lt;item&gt;458&lt;/item&gt;&lt;item&gt;459&lt;/item&gt;&lt;item&gt;460&lt;/item&gt;&lt;item&gt;461&lt;/item&gt;&lt;item&gt;462&lt;/item&gt;&lt;item&gt;463&lt;/item&gt;&lt;item&gt;464&lt;/item&gt;&lt;item&gt;500&lt;/item&gt;&lt;item&gt;501&lt;/item&gt;&lt;item&gt;503&lt;/item&gt;&lt;item&gt;509&lt;/item&gt;&lt;item&gt;510&lt;/item&gt;&lt;item&gt;511&lt;/item&gt;&lt;item&gt;512&lt;/item&gt;&lt;item&gt;513&lt;/item&gt;&lt;item&gt;514&lt;/item&gt;&lt;item&gt;516&lt;/item&gt;&lt;/record-ids&gt;&lt;/item&gt;&lt;/Libraries&gt;"/>
  </w:docVars>
  <w:rsids>
    <w:rsidRoot w:val="00262B6F"/>
    <w:rsid w:val="000052A1"/>
    <w:rsid w:val="00006D4E"/>
    <w:rsid w:val="00011FD1"/>
    <w:rsid w:val="000120B2"/>
    <w:rsid w:val="0001414F"/>
    <w:rsid w:val="00014725"/>
    <w:rsid w:val="00014BCD"/>
    <w:rsid w:val="00022BE4"/>
    <w:rsid w:val="000254ED"/>
    <w:rsid w:val="000340BE"/>
    <w:rsid w:val="00051AB1"/>
    <w:rsid w:val="00054736"/>
    <w:rsid w:val="00060FE1"/>
    <w:rsid w:val="00061C40"/>
    <w:rsid w:val="00062350"/>
    <w:rsid w:val="00070D14"/>
    <w:rsid w:val="00071386"/>
    <w:rsid w:val="00075024"/>
    <w:rsid w:val="00077834"/>
    <w:rsid w:val="000A2867"/>
    <w:rsid w:val="000A649D"/>
    <w:rsid w:val="000B0657"/>
    <w:rsid w:val="000B48C5"/>
    <w:rsid w:val="000C1930"/>
    <w:rsid w:val="000D0FE8"/>
    <w:rsid w:val="000D7AB0"/>
    <w:rsid w:val="000E29BB"/>
    <w:rsid w:val="000E3756"/>
    <w:rsid w:val="000F65BB"/>
    <w:rsid w:val="000F78F1"/>
    <w:rsid w:val="001048FF"/>
    <w:rsid w:val="00107AB9"/>
    <w:rsid w:val="0011447F"/>
    <w:rsid w:val="00114E8E"/>
    <w:rsid w:val="00116B7F"/>
    <w:rsid w:val="0011757F"/>
    <w:rsid w:val="00122E05"/>
    <w:rsid w:val="0013557F"/>
    <w:rsid w:val="0014665D"/>
    <w:rsid w:val="001535FF"/>
    <w:rsid w:val="00154454"/>
    <w:rsid w:val="00154C34"/>
    <w:rsid w:val="00163F0D"/>
    <w:rsid w:val="001755BB"/>
    <w:rsid w:val="00176DF8"/>
    <w:rsid w:val="001804EC"/>
    <w:rsid w:val="0019235D"/>
    <w:rsid w:val="00192F9D"/>
    <w:rsid w:val="00194342"/>
    <w:rsid w:val="001A4D31"/>
    <w:rsid w:val="001A7143"/>
    <w:rsid w:val="001B14D6"/>
    <w:rsid w:val="001B3773"/>
    <w:rsid w:val="001B4852"/>
    <w:rsid w:val="001C5490"/>
    <w:rsid w:val="001C629A"/>
    <w:rsid w:val="001C73EA"/>
    <w:rsid w:val="001E1745"/>
    <w:rsid w:val="001F4785"/>
    <w:rsid w:val="002007C8"/>
    <w:rsid w:val="00202BD8"/>
    <w:rsid w:val="0021098F"/>
    <w:rsid w:val="00210EE6"/>
    <w:rsid w:val="002240AA"/>
    <w:rsid w:val="00241174"/>
    <w:rsid w:val="002470E0"/>
    <w:rsid w:val="00252AB0"/>
    <w:rsid w:val="002603A2"/>
    <w:rsid w:val="00261873"/>
    <w:rsid w:val="0026206F"/>
    <w:rsid w:val="00262B6F"/>
    <w:rsid w:val="00274BC9"/>
    <w:rsid w:val="002776AB"/>
    <w:rsid w:val="002802ED"/>
    <w:rsid w:val="002835B8"/>
    <w:rsid w:val="00297A57"/>
    <w:rsid w:val="002A00A3"/>
    <w:rsid w:val="002A3F04"/>
    <w:rsid w:val="002A77E0"/>
    <w:rsid w:val="002B2AC7"/>
    <w:rsid w:val="002B4E35"/>
    <w:rsid w:val="002C0E65"/>
    <w:rsid w:val="002C5C09"/>
    <w:rsid w:val="002C7AF3"/>
    <w:rsid w:val="002D20A6"/>
    <w:rsid w:val="002D768F"/>
    <w:rsid w:val="002E1728"/>
    <w:rsid w:val="002E3433"/>
    <w:rsid w:val="002E5D9A"/>
    <w:rsid w:val="002E62BA"/>
    <w:rsid w:val="002E6495"/>
    <w:rsid w:val="002F2A98"/>
    <w:rsid w:val="003149F1"/>
    <w:rsid w:val="00320FFC"/>
    <w:rsid w:val="00323888"/>
    <w:rsid w:val="003243CD"/>
    <w:rsid w:val="00324C99"/>
    <w:rsid w:val="00327D30"/>
    <w:rsid w:val="00330ACA"/>
    <w:rsid w:val="00330C5E"/>
    <w:rsid w:val="00331BCE"/>
    <w:rsid w:val="00332DA7"/>
    <w:rsid w:val="0033391F"/>
    <w:rsid w:val="00342562"/>
    <w:rsid w:val="003427EA"/>
    <w:rsid w:val="00343E28"/>
    <w:rsid w:val="00345DEF"/>
    <w:rsid w:val="003467BF"/>
    <w:rsid w:val="00350E8E"/>
    <w:rsid w:val="00351897"/>
    <w:rsid w:val="0035196E"/>
    <w:rsid w:val="00373413"/>
    <w:rsid w:val="0037705E"/>
    <w:rsid w:val="003817A6"/>
    <w:rsid w:val="00381998"/>
    <w:rsid w:val="00382BE0"/>
    <w:rsid w:val="00394501"/>
    <w:rsid w:val="00394994"/>
    <w:rsid w:val="003A388D"/>
    <w:rsid w:val="003A4AE1"/>
    <w:rsid w:val="003B34B1"/>
    <w:rsid w:val="003B500C"/>
    <w:rsid w:val="003B5BC8"/>
    <w:rsid w:val="003D5CE1"/>
    <w:rsid w:val="003D6E77"/>
    <w:rsid w:val="003D78E9"/>
    <w:rsid w:val="003F3F57"/>
    <w:rsid w:val="004064F8"/>
    <w:rsid w:val="00410162"/>
    <w:rsid w:val="0042196F"/>
    <w:rsid w:val="0042351F"/>
    <w:rsid w:val="00423745"/>
    <w:rsid w:val="00426B01"/>
    <w:rsid w:val="00427067"/>
    <w:rsid w:val="00430E49"/>
    <w:rsid w:val="00433BA4"/>
    <w:rsid w:val="00446593"/>
    <w:rsid w:val="004560AD"/>
    <w:rsid w:val="00464641"/>
    <w:rsid w:val="004817E6"/>
    <w:rsid w:val="00482EC3"/>
    <w:rsid w:val="004837B3"/>
    <w:rsid w:val="00484553"/>
    <w:rsid w:val="00492C15"/>
    <w:rsid w:val="00493EE1"/>
    <w:rsid w:val="004A2780"/>
    <w:rsid w:val="004A4AA2"/>
    <w:rsid w:val="004A6ED2"/>
    <w:rsid w:val="004B1771"/>
    <w:rsid w:val="004B640C"/>
    <w:rsid w:val="004D13AE"/>
    <w:rsid w:val="004E1EDA"/>
    <w:rsid w:val="004E3096"/>
    <w:rsid w:val="004E3F7B"/>
    <w:rsid w:val="004E75E9"/>
    <w:rsid w:val="004F03A3"/>
    <w:rsid w:val="00501C72"/>
    <w:rsid w:val="00511380"/>
    <w:rsid w:val="005113EA"/>
    <w:rsid w:val="005157C2"/>
    <w:rsid w:val="00517F57"/>
    <w:rsid w:val="00525E4E"/>
    <w:rsid w:val="005344F4"/>
    <w:rsid w:val="00545175"/>
    <w:rsid w:val="00545331"/>
    <w:rsid w:val="0055165F"/>
    <w:rsid w:val="00552E27"/>
    <w:rsid w:val="00553153"/>
    <w:rsid w:val="005542F4"/>
    <w:rsid w:val="00554E11"/>
    <w:rsid w:val="005551D5"/>
    <w:rsid w:val="00555DED"/>
    <w:rsid w:val="0056257B"/>
    <w:rsid w:val="00572F67"/>
    <w:rsid w:val="0057764E"/>
    <w:rsid w:val="00577B84"/>
    <w:rsid w:val="00582879"/>
    <w:rsid w:val="005942AB"/>
    <w:rsid w:val="005943A2"/>
    <w:rsid w:val="00595A8A"/>
    <w:rsid w:val="005A06DA"/>
    <w:rsid w:val="005A4726"/>
    <w:rsid w:val="005B5C79"/>
    <w:rsid w:val="005C0F2F"/>
    <w:rsid w:val="005C2FA0"/>
    <w:rsid w:val="005C501E"/>
    <w:rsid w:val="005D07CF"/>
    <w:rsid w:val="005D3D84"/>
    <w:rsid w:val="005E1116"/>
    <w:rsid w:val="005E3958"/>
    <w:rsid w:val="00601E0C"/>
    <w:rsid w:val="00605DE6"/>
    <w:rsid w:val="006123D2"/>
    <w:rsid w:val="00620043"/>
    <w:rsid w:val="006425E6"/>
    <w:rsid w:val="006508AD"/>
    <w:rsid w:val="00652069"/>
    <w:rsid w:val="00657AFE"/>
    <w:rsid w:val="00675745"/>
    <w:rsid w:val="0067648C"/>
    <w:rsid w:val="00686CAC"/>
    <w:rsid w:val="00693AE6"/>
    <w:rsid w:val="00693FBA"/>
    <w:rsid w:val="006954B3"/>
    <w:rsid w:val="006A2F04"/>
    <w:rsid w:val="006A6F07"/>
    <w:rsid w:val="006A78D9"/>
    <w:rsid w:val="006B2F8D"/>
    <w:rsid w:val="006C35F3"/>
    <w:rsid w:val="006C3C39"/>
    <w:rsid w:val="006C48F2"/>
    <w:rsid w:val="006D02B1"/>
    <w:rsid w:val="006D118B"/>
    <w:rsid w:val="006E5E41"/>
    <w:rsid w:val="006F36C0"/>
    <w:rsid w:val="00702DC0"/>
    <w:rsid w:val="0070698E"/>
    <w:rsid w:val="00711777"/>
    <w:rsid w:val="007201D9"/>
    <w:rsid w:val="007513F8"/>
    <w:rsid w:val="00751A2A"/>
    <w:rsid w:val="007532BD"/>
    <w:rsid w:val="00754666"/>
    <w:rsid w:val="007648CF"/>
    <w:rsid w:val="0076653C"/>
    <w:rsid w:val="00766CDB"/>
    <w:rsid w:val="00783D62"/>
    <w:rsid w:val="007864BD"/>
    <w:rsid w:val="00793BFB"/>
    <w:rsid w:val="007A38EB"/>
    <w:rsid w:val="007A5116"/>
    <w:rsid w:val="007B1799"/>
    <w:rsid w:val="007B2E47"/>
    <w:rsid w:val="007C5FD8"/>
    <w:rsid w:val="007C6EA5"/>
    <w:rsid w:val="007D20A7"/>
    <w:rsid w:val="007D745B"/>
    <w:rsid w:val="0080069C"/>
    <w:rsid w:val="0080300A"/>
    <w:rsid w:val="00805F9F"/>
    <w:rsid w:val="00823027"/>
    <w:rsid w:val="00823C61"/>
    <w:rsid w:val="00826BC7"/>
    <w:rsid w:val="0083420D"/>
    <w:rsid w:val="008373D6"/>
    <w:rsid w:val="00840B3E"/>
    <w:rsid w:val="00850076"/>
    <w:rsid w:val="00851048"/>
    <w:rsid w:val="00852271"/>
    <w:rsid w:val="008603C5"/>
    <w:rsid w:val="00861E51"/>
    <w:rsid w:val="008671A4"/>
    <w:rsid w:val="008741C1"/>
    <w:rsid w:val="0088104C"/>
    <w:rsid w:val="008A1597"/>
    <w:rsid w:val="008A5C93"/>
    <w:rsid w:val="008A6131"/>
    <w:rsid w:val="008B1CBD"/>
    <w:rsid w:val="008B4B72"/>
    <w:rsid w:val="008C1DA1"/>
    <w:rsid w:val="008C66AB"/>
    <w:rsid w:val="008D25B9"/>
    <w:rsid w:val="008D37B7"/>
    <w:rsid w:val="008E2CBC"/>
    <w:rsid w:val="008F67FC"/>
    <w:rsid w:val="009126CC"/>
    <w:rsid w:val="009259DF"/>
    <w:rsid w:val="00933CAB"/>
    <w:rsid w:val="009441A4"/>
    <w:rsid w:val="00946A5B"/>
    <w:rsid w:val="00965D85"/>
    <w:rsid w:val="0099222B"/>
    <w:rsid w:val="0099450B"/>
    <w:rsid w:val="00995569"/>
    <w:rsid w:val="009A4CEE"/>
    <w:rsid w:val="009A5797"/>
    <w:rsid w:val="009B5857"/>
    <w:rsid w:val="009B64C7"/>
    <w:rsid w:val="009C1094"/>
    <w:rsid w:val="009D23AE"/>
    <w:rsid w:val="009E5F57"/>
    <w:rsid w:val="00A05778"/>
    <w:rsid w:val="00A05EAA"/>
    <w:rsid w:val="00A06D64"/>
    <w:rsid w:val="00A16FB1"/>
    <w:rsid w:val="00A2089C"/>
    <w:rsid w:val="00A22B1B"/>
    <w:rsid w:val="00A235C3"/>
    <w:rsid w:val="00A270E6"/>
    <w:rsid w:val="00A367BA"/>
    <w:rsid w:val="00A43E81"/>
    <w:rsid w:val="00A4598F"/>
    <w:rsid w:val="00A468C0"/>
    <w:rsid w:val="00A545C9"/>
    <w:rsid w:val="00A566BE"/>
    <w:rsid w:val="00A60D29"/>
    <w:rsid w:val="00A64EF1"/>
    <w:rsid w:val="00A6779E"/>
    <w:rsid w:val="00A71AC6"/>
    <w:rsid w:val="00A74DF9"/>
    <w:rsid w:val="00A77984"/>
    <w:rsid w:val="00A8637B"/>
    <w:rsid w:val="00A93476"/>
    <w:rsid w:val="00A946F3"/>
    <w:rsid w:val="00A95464"/>
    <w:rsid w:val="00A97A49"/>
    <w:rsid w:val="00AA7AE6"/>
    <w:rsid w:val="00AB6671"/>
    <w:rsid w:val="00AC0201"/>
    <w:rsid w:val="00AC5729"/>
    <w:rsid w:val="00AE65A8"/>
    <w:rsid w:val="00AF0F33"/>
    <w:rsid w:val="00AF116E"/>
    <w:rsid w:val="00AF43F1"/>
    <w:rsid w:val="00AF629C"/>
    <w:rsid w:val="00AF7E93"/>
    <w:rsid w:val="00B04365"/>
    <w:rsid w:val="00B07DDE"/>
    <w:rsid w:val="00B11E64"/>
    <w:rsid w:val="00B1208E"/>
    <w:rsid w:val="00B15467"/>
    <w:rsid w:val="00B3021D"/>
    <w:rsid w:val="00B34C84"/>
    <w:rsid w:val="00B36BEA"/>
    <w:rsid w:val="00B41DC4"/>
    <w:rsid w:val="00B4650D"/>
    <w:rsid w:val="00B62C07"/>
    <w:rsid w:val="00B647DF"/>
    <w:rsid w:val="00B736C4"/>
    <w:rsid w:val="00B80466"/>
    <w:rsid w:val="00B83D56"/>
    <w:rsid w:val="00BA5977"/>
    <w:rsid w:val="00BB177C"/>
    <w:rsid w:val="00BB4B5E"/>
    <w:rsid w:val="00BE7D03"/>
    <w:rsid w:val="00BF0313"/>
    <w:rsid w:val="00BF3E6F"/>
    <w:rsid w:val="00BF5920"/>
    <w:rsid w:val="00BF63F1"/>
    <w:rsid w:val="00BF77F7"/>
    <w:rsid w:val="00C045B9"/>
    <w:rsid w:val="00C12249"/>
    <w:rsid w:val="00C16972"/>
    <w:rsid w:val="00C2502B"/>
    <w:rsid w:val="00C47571"/>
    <w:rsid w:val="00C6385E"/>
    <w:rsid w:val="00C6413D"/>
    <w:rsid w:val="00C644CC"/>
    <w:rsid w:val="00C77CF9"/>
    <w:rsid w:val="00C830B4"/>
    <w:rsid w:val="00CA646E"/>
    <w:rsid w:val="00CB78E1"/>
    <w:rsid w:val="00CC6DA6"/>
    <w:rsid w:val="00CE76C4"/>
    <w:rsid w:val="00CF7FF5"/>
    <w:rsid w:val="00D1770D"/>
    <w:rsid w:val="00D33409"/>
    <w:rsid w:val="00D33CCE"/>
    <w:rsid w:val="00D35F3E"/>
    <w:rsid w:val="00D3654D"/>
    <w:rsid w:val="00D518E6"/>
    <w:rsid w:val="00D56AAF"/>
    <w:rsid w:val="00D741F1"/>
    <w:rsid w:val="00D74572"/>
    <w:rsid w:val="00D85A15"/>
    <w:rsid w:val="00DA2023"/>
    <w:rsid w:val="00DA380F"/>
    <w:rsid w:val="00DB3342"/>
    <w:rsid w:val="00DB6AC7"/>
    <w:rsid w:val="00DC425F"/>
    <w:rsid w:val="00DE0D86"/>
    <w:rsid w:val="00DE0ED8"/>
    <w:rsid w:val="00DE25F5"/>
    <w:rsid w:val="00DE3706"/>
    <w:rsid w:val="00DE55FF"/>
    <w:rsid w:val="00DE6AA7"/>
    <w:rsid w:val="00DF3D95"/>
    <w:rsid w:val="00DF658D"/>
    <w:rsid w:val="00E02C74"/>
    <w:rsid w:val="00E03519"/>
    <w:rsid w:val="00E05EE5"/>
    <w:rsid w:val="00E0738E"/>
    <w:rsid w:val="00E10652"/>
    <w:rsid w:val="00E1260D"/>
    <w:rsid w:val="00E14B94"/>
    <w:rsid w:val="00E15C70"/>
    <w:rsid w:val="00E2045D"/>
    <w:rsid w:val="00E23D18"/>
    <w:rsid w:val="00E2471A"/>
    <w:rsid w:val="00E32D07"/>
    <w:rsid w:val="00E3522F"/>
    <w:rsid w:val="00E44C8D"/>
    <w:rsid w:val="00E60710"/>
    <w:rsid w:val="00E6234A"/>
    <w:rsid w:val="00E718D9"/>
    <w:rsid w:val="00E7257D"/>
    <w:rsid w:val="00E7544F"/>
    <w:rsid w:val="00E76807"/>
    <w:rsid w:val="00E8745B"/>
    <w:rsid w:val="00E92329"/>
    <w:rsid w:val="00E926A4"/>
    <w:rsid w:val="00E968CD"/>
    <w:rsid w:val="00EA0BB8"/>
    <w:rsid w:val="00EA4856"/>
    <w:rsid w:val="00EA698B"/>
    <w:rsid w:val="00EB6493"/>
    <w:rsid w:val="00EB6B4D"/>
    <w:rsid w:val="00EC2155"/>
    <w:rsid w:val="00EC59C9"/>
    <w:rsid w:val="00EC663D"/>
    <w:rsid w:val="00ED2E0C"/>
    <w:rsid w:val="00ED7F5F"/>
    <w:rsid w:val="00EE4C02"/>
    <w:rsid w:val="00EF1F6D"/>
    <w:rsid w:val="00EF4CE1"/>
    <w:rsid w:val="00F00C83"/>
    <w:rsid w:val="00F035A0"/>
    <w:rsid w:val="00F04846"/>
    <w:rsid w:val="00F10422"/>
    <w:rsid w:val="00F11DA2"/>
    <w:rsid w:val="00F23B16"/>
    <w:rsid w:val="00F519DA"/>
    <w:rsid w:val="00F6087E"/>
    <w:rsid w:val="00F63CC0"/>
    <w:rsid w:val="00F678D5"/>
    <w:rsid w:val="00F74372"/>
    <w:rsid w:val="00F753CE"/>
    <w:rsid w:val="00F84F94"/>
    <w:rsid w:val="00F97623"/>
    <w:rsid w:val="00FA1570"/>
    <w:rsid w:val="00FA6954"/>
    <w:rsid w:val="00FA6D9E"/>
    <w:rsid w:val="00FB63E6"/>
    <w:rsid w:val="00FB6582"/>
    <w:rsid w:val="00FB7F67"/>
    <w:rsid w:val="00FC6CF8"/>
    <w:rsid w:val="00FD555E"/>
    <w:rsid w:val="00FF3E15"/>
    <w:rsid w:val="00FF4E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3DB94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35A0"/>
    <w:pPr>
      <w:autoSpaceDE w:val="0"/>
      <w:autoSpaceDN w:val="0"/>
      <w:adjustRightInd w:val="0"/>
      <w:spacing w:after="0" w:line="480" w:lineRule="auto"/>
      <w:jc w:val="both"/>
    </w:pPr>
    <w:rPr>
      <w:rFonts w:asciiTheme="majorBidi" w:hAnsiTheme="majorBidi" w:cstheme="majorBidi"/>
      <w:sz w:val="24"/>
      <w:szCs w:val="24"/>
      <w:lang w:val="en-GB"/>
    </w:rPr>
  </w:style>
  <w:style w:type="paragraph" w:styleId="Heading1">
    <w:name w:val="heading 1"/>
    <w:basedOn w:val="Normal"/>
    <w:link w:val="Heading1Char"/>
    <w:uiPriority w:val="9"/>
    <w:qFormat/>
    <w:rsid w:val="00F035A0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28"/>
      <w:szCs w:val="48"/>
      <w:lang w:val="en-US"/>
    </w:rPr>
  </w:style>
  <w:style w:type="paragraph" w:styleId="Heading2">
    <w:name w:val="heading 2"/>
    <w:basedOn w:val="Normal"/>
    <w:link w:val="Heading2Char"/>
    <w:uiPriority w:val="9"/>
    <w:qFormat/>
    <w:rsid w:val="00F035A0"/>
    <w:pPr>
      <w:outlineLvl w:val="1"/>
    </w:pPr>
    <w:rPr>
      <w:i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16972"/>
    <w:pPr>
      <w:keepNext/>
      <w:keepLines/>
      <w:spacing w:before="40"/>
      <w:outlineLvl w:val="2"/>
    </w:pPr>
    <w:rPr>
      <w:rFonts w:ascii="Times New Roman" w:eastAsiaTheme="majorEastAsia" w:hAnsi="Times New Roman" w:cs="Times New Roman"/>
      <w:color w:val="243F60" w:themeColor="accent1" w:themeShade="7F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11777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23745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23745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423745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23745"/>
    <w:rPr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F035A0"/>
    <w:rPr>
      <w:rFonts w:ascii="Times New Roman" w:eastAsia="Times New Roman" w:hAnsi="Times New Roman" w:cs="Times New Roman"/>
      <w:b/>
      <w:bCs/>
      <w:kern w:val="36"/>
      <w:sz w:val="2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rsid w:val="00F035A0"/>
    <w:rPr>
      <w:rFonts w:asciiTheme="majorBidi" w:hAnsiTheme="majorBidi" w:cstheme="majorBidi"/>
      <w:i/>
      <w:sz w:val="24"/>
      <w:szCs w:val="24"/>
      <w:lang w:val="en-GB"/>
    </w:rPr>
  </w:style>
  <w:style w:type="paragraph" w:customStyle="1" w:styleId="synonym">
    <w:name w:val="synonym"/>
    <w:basedOn w:val="Normal"/>
    <w:rsid w:val="00FF3E1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val="en-US"/>
    </w:rPr>
  </w:style>
  <w:style w:type="character" w:styleId="Strong">
    <w:name w:val="Strong"/>
    <w:basedOn w:val="DefaultParagraphFont"/>
    <w:uiPriority w:val="22"/>
    <w:qFormat/>
    <w:rsid w:val="00FF3E15"/>
    <w:rPr>
      <w:b/>
      <w:bCs/>
    </w:rPr>
  </w:style>
  <w:style w:type="table" w:styleId="TableGrid">
    <w:name w:val="Table Grid"/>
    <w:basedOn w:val="TableNormal"/>
    <w:uiPriority w:val="59"/>
    <w:rsid w:val="0085227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5227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2271"/>
    <w:rPr>
      <w:rFonts w:ascii="Tahoma" w:hAnsi="Tahoma" w:cs="Tahoma"/>
      <w:sz w:val="16"/>
      <w:szCs w:val="16"/>
      <w:lang w:val="en-GB"/>
    </w:rPr>
  </w:style>
  <w:style w:type="paragraph" w:styleId="ListParagraph">
    <w:name w:val="List Paragraph"/>
    <w:basedOn w:val="Normal"/>
    <w:uiPriority w:val="34"/>
    <w:qFormat/>
    <w:rsid w:val="003A388D"/>
    <w:pPr>
      <w:ind w:left="720"/>
      <w:contextualSpacing/>
    </w:pPr>
  </w:style>
  <w:style w:type="table" w:styleId="LightShading">
    <w:name w:val="Light Shading"/>
    <w:basedOn w:val="TableNormal"/>
    <w:uiPriority w:val="60"/>
    <w:rsid w:val="00F11DA2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2E5D9A"/>
  </w:style>
  <w:style w:type="character" w:styleId="CommentReference">
    <w:name w:val="annotation reference"/>
    <w:basedOn w:val="DefaultParagraphFont"/>
    <w:uiPriority w:val="99"/>
    <w:semiHidden/>
    <w:unhideWhenUsed/>
    <w:rsid w:val="0034256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4256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42562"/>
    <w:rPr>
      <w:rFonts w:asciiTheme="majorBidi" w:hAnsiTheme="majorBidi" w:cstheme="majorBidi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425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42562"/>
    <w:rPr>
      <w:rFonts w:asciiTheme="majorBidi" w:hAnsiTheme="majorBidi" w:cstheme="majorBidi"/>
      <w:b/>
      <w:bCs/>
      <w:sz w:val="20"/>
      <w:szCs w:val="20"/>
      <w:lang w:val="en-GB"/>
    </w:rPr>
  </w:style>
  <w:style w:type="table" w:customStyle="1" w:styleId="LightShading1">
    <w:name w:val="Light Shading1"/>
    <w:basedOn w:val="TableNormal"/>
    <w:next w:val="LightShading"/>
    <w:uiPriority w:val="60"/>
    <w:rsid w:val="00F6087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2">
    <w:name w:val="Light Shading2"/>
    <w:basedOn w:val="TableNormal"/>
    <w:next w:val="LightShading"/>
    <w:uiPriority w:val="60"/>
    <w:rsid w:val="00BF63F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PlaceholderText">
    <w:name w:val="Placeholder Text"/>
    <w:basedOn w:val="DefaultParagraphFont"/>
    <w:uiPriority w:val="99"/>
    <w:semiHidden/>
    <w:rsid w:val="00AC5729"/>
    <w:rPr>
      <w:color w:val="808080"/>
    </w:rPr>
  </w:style>
  <w:style w:type="character" w:styleId="HTMLAcronym">
    <w:name w:val="HTML Acronym"/>
    <w:basedOn w:val="DefaultParagraphFont"/>
    <w:uiPriority w:val="99"/>
    <w:semiHidden/>
    <w:unhideWhenUsed/>
    <w:rsid w:val="00DF658D"/>
  </w:style>
  <w:style w:type="character" w:customStyle="1" w:styleId="Heading3Char">
    <w:name w:val="Heading 3 Char"/>
    <w:basedOn w:val="DefaultParagraphFont"/>
    <w:link w:val="Heading3"/>
    <w:uiPriority w:val="9"/>
    <w:rsid w:val="00C16972"/>
    <w:rPr>
      <w:rFonts w:ascii="Times New Roman" w:eastAsiaTheme="majorEastAsia" w:hAnsi="Times New Roman" w:cs="Times New Roman"/>
      <w:color w:val="243F60" w:themeColor="accent1" w:themeShade="7F"/>
      <w:szCs w:val="24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35A0"/>
    <w:pPr>
      <w:autoSpaceDE w:val="0"/>
      <w:autoSpaceDN w:val="0"/>
      <w:adjustRightInd w:val="0"/>
      <w:spacing w:after="0" w:line="480" w:lineRule="auto"/>
      <w:jc w:val="both"/>
    </w:pPr>
    <w:rPr>
      <w:rFonts w:asciiTheme="majorBidi" w:hAnsiTheme="majorBidi" w:cstheme="majorBidi"/>
      <w:sz w:val="24"/>
      <w:szCs w:val="24"/>
      <w:lang w:val="en-GB"/>
    </w:rPr>
  </w:style>
  <w:style w:type="paragraph" w:styleId="Heading1">
    <w:name w:val="heading 1"/>
    <w:basedOn w:val="Normal"/>
    <w:link w:val="Heading1Char"/>
    <w:uiPriority w:val="9"/>
    <w:qFormat/>
    <w:rsid w:val="00F035A0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28"/>
      <w:szCs w:val="48"/>
      <w:lang w:val="en-US"/>
    </w:rPr>
  </w:style>
  <w:style w:type="paragraph" w:styleId="Heading2">
    <w:name w:val="heading 2"/>
    <w:basedOn w:val="Normal"/>
    <w:link w:val="Heading2Char"/>
    <w:uiPriority w:val="9"/>
    <w:qFormat/>
    <w:rsid w:val="00F035A0"/>
    <w:pPr>
      <w:outlineLvl w:val="1"/>
    </w:pPr>
    <w:rPr>
      <w:i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16972"/>
    <w:pPr>
      <w:keepNext/>
      <w:keepLines/>
      <w:spacing w:before="40"/>
      <w:outlineLvl w:val="2"/>
    </w:pPr>
    <w:rPr>
      <w:rFonts w:ascii="Times New Roman" w:eastAsiaTheme="majorEastAsia" w:hAnsi="Times New Roman" w:cs="Times New Roman"/>
      <w:color w:val="243F60" w:themeColor="accent1" w:themeShade="7F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11777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23745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23745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423745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23745"/>
    <w:rPr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F035A0"/>
    <w:rPr>
      <w:rFonts w:ascii="Times New Roman" w:eastAsia="Times New Roman" w:hAnsi="Times New Roman" w:cs="Times New Roman"/>
      <w:b/>
      <w:bCs/>
      <w:kern w:val="36"/>
      <w:sz w:val="2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rsid w:val="00F035A0"/>
    <w:rPr>
      <w:rFonts w:asciiTheme="majorBidi" w:hAnsiTheme="majorBidi" w:cstheme="majorBidi"/>
      <w:i/>
      <w:sz w:val="24"/>
      <w:szCs w:val="24"/>
      <w:lang w:val="en-GB"/>
    </w:rPr>
  </w:style>
  <w:style w:type="paragraph" w:customStyle="1" w:styleId="synonym">
    <w:name w:val="synonym"/>
    <w:basedOn w:val="Normal"/>
    <w:rsid w:val="00FF3E1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val="en-US"/>
    </w:rPr>
  </w:style>
  <w:style w:type="character" w:styleId="Strong">
    <w:name w:val="Strong"/>
    <w:basedOn w:val="DefaultParagraphFont"/>
    <w:uiPriority w:val="22"/>
    <w:qFormat/>
    <w:rsid w:val="00FF3E15"/>
    <w:rPr>
      <w:b/>
      <w:bCs/>
    </w:rPr>
  </w:style>
  <w:style w:type="table" w:styleId="TableGrid">
    <w:name w:val="Table Grid"/>
    <w:basedOn w:val="TableNormal"/>
    <w:uiPriority w:val="59"/>
    <w:rsid w:val="0085227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5227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2271"/>
    <w:rPr>
      <w:rFonts w:ascii="Tahoma" w:hAnsi="Tahoma" w:cs="Tahoma"/>
      <w:sz w:val="16"/>
      <w:szCs w:val="16"/>
      <w:lang w:val="en-GB"/>
    </w:rPr>
  </w:style>
  <w:style w:type="paragraph" w:styleId="ListParagraph">
    <w:name w:val="List Paragraph"/>
    <w:basedOn w:val="Normal"/>
    <w:uiPriority w:val="34"/>
    <w:qFormat/>
    <w:rsid w:val="003A388D"/>
    <w:pPr>
      <w:ind w:left="720"/>
      <w:contextualSpacing/>
    </w:pPr>
  </w:style>
  <w:style w:type="table" w:styleId="LightShading">
    <w:name w:val="Light Shading"/>
    <w:basedOn w:val="TableNormal"/>
    <w:uiPriority w:val="60"/>
    <w:rsid w:val="00F11DA2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2E5D9A"/>
  </w:style>
  <w:style w:type="character" w:styleId="CommentReference">
    <w:name w:val="annotation reference"/>
    <w:basedOn w:val="DefaultParagraphFont"/>
    <w:uiPriority w:val="99"/>
    <w:semiHidden/>
    <w:unhideWhenUsed/>
    <w:rsid w:val="0034256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4256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42562"/>
    <w:rPr>
      <w:rFonts w:asciiTheme="majorBidi" w:hAnsiTheme="majorBidi" w:cstheme="majorBidi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425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42562"/>
    <w:rPr>
      <w:rFonts w:asciiTheme="majorBidi" w:hAnsiTheme="majorBidi" w:cstheme="majorBidi"/>
      <w:b/>
      <w:bCs/>
      <w:sz w:val="20"/>
      <w:szCs w:val="20"/>
      <w:lang w:val="en-GB"/>
    </w:rPr>
  </w:style>
  <w:style w:type="table" w:customStyle="1" w:styleId="LightShading1">
    <w:name w:val="Light Shading1"/>
    <w:basedOn w:val="TableNormal"/>
    <w:next w:val="LightShading"/>
    <w:uiPriority w:val="60"/>
    <w:rsid w:val="00F6087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2">
    <w:name w:val="Light Shading2"/>
    <w:basedOn w:val="TableNormal"/>
    <w:next w:val="LightShading"/>
    <w:uiPriority w:val="60"/>
    <w:rsid w:val="00BF63F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PlaceholderText">
    <w:name w:val="Placeholder Text"/>
    <w:basedOn w:val="DefaultParagraphFont"/>
    <w:uiPriority w:val="99"/>
    <w:semiHidden/>
    <w:rsid w:val="00AC5729"/>
    <w:rPr>
      <w:color w:val="808080"/>
    </w:rPr>
  </w:style>
  <w:style w:type="character" w:styleId="HTMLAcronym">
    <w:name w:val="HTML Acronym"/>
    <w:basedOn w:val="DefaultParagraphFont"/>
    <w:uiPriority w:val="99"/>
    <w:semiHidden/>
    <w:unhideWhenUsed/>
    <w:rsid w:val="00DF658D"/>
  </w:style>
  <w:style w:type="character" w:customStyle="1" w:styleId="Heading3Char">
    <w:name w:val="Heading 3 Char"/>
    <w:basedOn w:val="DefaultParagraphFont"/>
    <w:link w:val="Heading3"/>
    <w:uiPriority w:val="9"/>
    <w:rsid w:val="00C16972"/>
    <w:rPr>
      <w:rFonts w:ascii="Times New Roman" w:eastAsiaTheme="majorEastAsia" w:hAnsi="Times New Roman" w:cs="Times New Roman"/>
      <w:color w:val="243F60" w:themeColor="accent1" w:themeShade="7F"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344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207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32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59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7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58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37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.haggag@ulster.ac.uk" TargetMode="Externa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1.tiff"/><Relationship Id="rId4" Type="http://schemas.openxmlformats.org/officeDocument/2006/relationships/settings" Target="settings.xml"/><Relationship Id="rId9" Type="http://schemas.openxmlformats.org/officeDocument/2006/relationships/hyperlink" Target="mailto:jo_pharm85@yahoo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15030</Words>
  <Characters>85675</Characters>
  <Application>Microsoft Office Word</Application>
  <DocSecurity>0</DocSecurity>
  <Lines>713</Lines>
  <Paragraphs>2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504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ew</dc:creator>
  <cp:lastModifiedBy>Yusuf</cp:lastModifiedBy>
  <cp:revision>4</cp:revision>
  <dcterms:created xsi:type="dcterms:W3CDTF">2018-05-22T10:36:00Z</dcterms:created>
  <dcterms:modified xsi:type="dcterms:W3CDTF">2018-05-22T14:16:00Z</dcterms:modified>
</cp:coreProperties>
</file>